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343388E" w14:textId="64DD6CD6" w:rsidR="00615A08" w:rsidRPr="006A200F" w:rsidRDefault="00AB6211" w:rsidP="00246B29">
      <w:pPr>
        <w:adjustRightInd w:val="0"/>
        <w:snapToGrid w:val="0"/>
        <w:rPr>
          <w:i/>
        </w:rPr>
      </w:pPr>
      <w:r w:rsidRPr="006A200F">
        <w:rPr>
          <w:b/>
        </w:rPr>
        <w:t xml:space="preserve">Name of Journal: </w:t>
      </w:r>
      <w:r w:rsidRPr="006A200F">
        <w:rPr>
          <w:i/>
        </w:rPr>
        <w:t>World Journal of Gastroenterology</w:t>
      </w:r>
    </w:p>
    <w:p w14:paraId="69596238" w14:textId="5B30F109" w:rsidR="00AC0934" w:rsidRPr="006A200F" w:rsidRDefault="00AC0934" w:rsidP="00246B29">
      <w:pPr>
        <w:adjustRightInd w:val="0"/>
        <w:snapToGrid w:val="0"/>
      </w:pPr>
      <w:r w:rsidRPr="006A200F">
        <w:rPr>
          <w:b/>
        </w:rPr>
        <w:t xml:space="preserve">ESPS Manuscript NO: </w:t>
      </w:r>
      <w:r w:rsidRPr="006A200F">
        <w:t>26797</w:t>
      </w:r>
    </w:p>
    <w:p w14:paraId="1A281895" w14:textId="2EE4D421" w:rsidR="00AB6211" w:rsidRPr="006A200F" w:rsidRDefault="00AB6211" w:rsidP="00246B29">
      <w:pPr>
        <w:adjustRightInd w:val="0"/>
        <w:snapToGrid w:val="0"/>
      </w:pPr>
      <w:r w:rsidRPr="006A200F">
        <w:rPr>
          <w:b/>
        </w:rPr>
        <w:t xml:space="preserve">Manuscript Type: </w:t>
      </w:r>
      <w:r w:rsidR="006600A2" w:rsidRPr="005E0BFA">
        <w:rPr>
          <w:b/>
        </w:rPr>
        <w:t>REVIEW</w:t>
      </w:r>
    </w:p>
    <w:p w14:paraId="12823DBC" w14:textId="77777777" w:rsidR="00381221" w:rsidRPr="006A200F" w:rsidRDefault="00381221" w:rsidP="00246B29">
      <w:pPr>
        <w:adjustRightInd w:val="0"/>
        <w:snapToGrid w:val="0"/>
      </w:pPr>
    </w:p>
    <w:p w14:paraId="1CE658D9" w14:textId="11BEE217" w:rsidR="00381221" w:rsidRPr="006A200F" w:rsidRDefault="00381221" w:rsidP="00246B29">
      <w:pPr>
        <w:pStyle w:val="a5"/>
        <w:adjustRightInd w:val="0"/>
        <w:snapToGrid w:val="0"/>
        <w:spacing w:after="0"/>
        <w:contextualSpacing w:val="0"/>
        <w:rPr>
          <w:rFonts w:eastAsia="宋体"/>
          <w:szCs w:val="24"/>
          <w:lang w:eastAsia="zh-CN"/>
        </w:rPr>
      </w:pPr>
      <w:bookmarkStart w:id="0" w:name="OLE_LINK10"/>
      <w:bookmarkStart w:id="1" w:name="OLE_LINK11"/>
      <w:bookmarkStart w:id="2" w:name="OLE_LINK3439"/>
      <w:bookmarkStart w:id="3" w:name="OLE_LINK3462"/>
      <w:r w:rsidRPr="006A200F">
        <w:rPr>
          <w:szCs w:val="24"/>
        </w:rPr>
        <w:t xml:space="preserve">Pathophysiology of </w:t>
      </w:r>
      <w:r w:rsidR="00246B29" w:rsidRPr="006A200F">
        <w:rPr>
          <w:szCs w:val="24"/>
        </w:rPr>
        <w:t>colorectal peritoneal carcinomatosis: Role of the peritoneum</w:t>
      </w:r>
    </w:p>
    <w:bookmarkEnd w:id="0"/>
    <w:bookmarkEnd w:id="1"/>
    <w:bookmarkEnd w:id="2"/>
    <w:bookmarkEnd w:id="3"/>
    <w:p w14:paraId="0DA9B85F" w14:textId="77777777" w:rsidR="00246B29" w:rsidRPr="006A200F" w:rsidRDefault="00246B29" w:rsidP="00246B29">
      <w:pPr>
        <w:rPr>
          <w:rFonts w:eastAsia="宋体"/>
          <w:lang w:eastAsia="zh-CN"/>
        </w:rPr>
      </w:pPr>
    </w:p>
    <w:p w14:paraId="3A1B2C7B" w14:textId="75A3321D" w:rsidR="00AB6211" w:rsidRPr="006A200F" w:rsidRDefault="00AB6211" w:rsidP="00246B29">
      <w:pPr>
        <w:adjustRightInd w:val="0"/>
        <w:snapToGrid w:val="0"/>
      </w:pPr>
      <w:r w:rsidRPr="006A200F">
        <w:t xml:space="preserve">Lemoine L </w:t>
      </w:r>
      <w:r w:rsidR="0054043A" w:rsidRPr="006A200F">
        <w:rPr>
          <w:i/>
        </w:rPr>
        <w:t>et al</w:t>
      </w:r>
      <w:r w:rsidR="0054043A" w:rsidRPr="006A200F">
        <w:rPr>
          <w:rFonts w:eastAsia="宋体" w:hint="eastAsia"/>
          <w:i/>
          <w:lang w:eastAsia="zh-CN"/>
        </w:rPr>
        <w:t>.</w:t>
      </w:r>
      <w:r w:rsidRPr="006A200F">
        <w:rPr>
          <w:i/>
        </w:rPr>
        <w:t xml:space="preserve"> </w:t>
      </w:r>
      <w:r w:rsidRPr="006A200F">
        <w:t xml:space="preserve">Pathophysiology of </w:t>
      </w:r>
      <w:r w:rsidR="00246B29" w:rsidRPr="006A200F">
        <w:t>colorectal peritoneal carcinomatosis</w:t>
      </w:r>
    </w:p>
    <w:p w14:paraId="32DE814E" w14:textId="77777777" w:rsidR="00381221" w:rsidRPr="006A200F" w:rsidRDefault="00381221" w:rsidP="00246B29">
      <w:pPr>
        <w:adjustRightInd w:val="0"/>
        <w:snapToGrid w:val="0"/>
      </w:pPr>
    </w:p>
    <w:p w14:paraId="4329B92D" w14:textId="09052C4A" w:rsidR="00381221" w:rsidRPr="006A200F" w:rsidRDefault="00770CDE" w:rsidP="00246B29">
      <w:pPr>
        <w:adjustRightInd w:val="0"/>
        <w:snapToGrid w:val="0"/>
      </w:pPr>
      <w:bookmarkStart w:id="4" w:name="OLE_LINK9"/>
      <w:bookmarkStart w:id="5" w:name="OLE_LINK12"/>
      <w:bookmarkStart w:id="6" w:name="OLE_LINK13"/>
      <w:bookmarkStart w:id="7" w:name="OLE_LINK3463"/>
      <w:r w:rsidRPr="006A200F">
        <w:t>Lieselotte Lemoine</w:t>
      </w:r>
      <w:bookmarkEnd w:id="4"/>
      <w:r w:rsidRPr="006A200F">
        <w:t>, Paul Sugarbaker, Kurt Van der Speeten</w:t>
      </w:r>
    </w:p>
    <w:bookmarkEnd w:id="5"/>
    <w:bookmarkEnd w:id="6"/>
    <w:bookmarkEnd w:id="7"/>
    <w:p w14:paraId="053A30FE" w14:textId="77777777" w:rsidR="00770CDE" w:rsidRPr="006A200F" w:rsidRDefault="00770CDE" w:rsidP="00246B29">
      <w:pPr>
        <w:adjustRightInd w:val="0"/>
        <w:snapToGrid w:val="0"/>
        <w:rPr>
          <w:b/>
        </w:rPr>
      </w:pPr>
    </w:p>
    <w:p w14:paraId="32566266" w14:textId="08FB915B" w:rsidR="00770CDE" w:rsidRPr="006A200F" w:rsidRDefault="00770CDE" w:rsidP="00246B29">
      <w:pPr>
        <w:adjustRightInd w:val="0"/>
        <w:snapToGrid w:val="0"/>
      </w:pPr>
      <w:r w:rsidRPr="006A200F">
        <w:rPr>
          <w:b/>
        </w:rPr>
        <w:t xml:space="preserve">Lieselotte Lemoine, Kurt Van der Speeten, </w:t>
      </w:r>
      <w:r w:rsidRPr="006A200F">
        <w:t>Department of Medicine and Life Sciences, Hasselt University, 3500 Hasselt, Belgium</w:t>
      </w:r>
    </w:p>
    <w:p w14:paraId="5E0B04A8" w14:textId="77777777" w:rsidR="00770CDE" w:rsidRPr="006A200F" w:rsidRDefault="00770CDE" w:rsidP="00246B29">
      <w:pPr>
        <w:adjustRightInd w:val="0"/>
        <w:snapToGrid w:val="0"/>
        <w:rPr>
          <w:b/>
        </w:rPr>
      </w:pPr>
    </w:p>
    <w:p w14:paraId="1712D0A9" w14:textId="3FE6D97E" w:rsidR="00770CDE" w:rsidRPr="006A200F" w:rsidRDefault="00770CDE" w:rsidP="00246B29">
      <w:pPr>
        <w:adjustRightInd w:val="0"/>
        <w:snapToGrid w:val="0"/>
      </w:pPr>
      <w:r w:rsidRPr="006A200F">
        <w:rPr>
          <w:b/>
        </w:rPr>
        <w:t xml:space="preserve">Lieselotte Lemoine, Kurt Van der Speeten, </w:t>
      </w:r>
      <w:r w:rsidRPr="006A200F">
        <w:t>Department o</w:t>
      </w:r>
      <w:r w:rsidR="003C73BF" w:rsidRPr="006A200F">
        <w:t>f Surgical Oncology, Ziekenhuis</w:t>
      </w:r>
      <w:r w:rsidRPr="006A200F">
        <w:t xml:space="preserve"> Oost-Limburg, 3600 Genk, Belgium</w:t>
      </w:r>
    </w:p>
    <w:p w14:paraId="626FFF04" w14:textId="77777777" w:rsidR="00AB6211" w:rsidRPr="006A200F" w:rsidRDefault="00AB6211" w:rsidP="00246B29">
      <w:pPr>
        <w:adjustRightInd w:val="0"/>
        <w:snapToGrid w:val="0"/>
      </w:pPr>
    </w:p>
    <w:p w14:paraId="2E4C6298" w14:textId="275EA721" w:rsidR="00770CDE" w:rsidRPr="006A200F" w:rsidRDefault="00770CDE" w:rsidP="00246B29">
      <w:pPr>
        <w:adjustRightInd w:val="0"/>
        <w:snapToGrid w:val="0"/>
        <w:rPr>
          <w:rFonts w:eastAsia="宋体"/>
          <w:lang w:eastAsia="zh-CN"/>
        </w:rPr>
      </w:pPr>
      <w:r w:rsidRPr="006A200F">
        <w:rPr>
          <w:b/>
        </w:rPr>
        <w:t xml:space="preserve">Paul Sugarbaker, </w:t>
      </w:r>
      <w:r w:rsidRPr="006A200F">
        <w:t>Washington Cancer Institute, Washington Hospital Center, Washington DC 20010, U</w:t>
      </w:r>
      <w:r w:rsidR="00246B29" w:rsidRPr="006A200F">
        <w:rPr>
          <w:rFonts w:eastAsia="宋体" w:hint="eastAsia"/>
          <w:lang w:eastAsia="zh-CN"/>
        </w:rPr>
        <w:t>nited States</w:t>
      </w:r>
    </w:p>
    <w:p w14:paraId="5942ED3A" w14:textId="77777777" w:rsidR="003F3F57" w:rsidRPr="006A200F" w:rsidRDefault="003F3F57" w:rsidP="00246B29">
      <w:pPr>
        <w:adjustRightInd w:val="0"/>
        <w:snapToGrid w:val="0"/>
      </w:pPr>
    </w:p>
    <w:p w14:paraId="1FF02711" w14:textId="7342AFA8" w:rsidR="003F3F57" w:rsidRPr="006A200F" w:rsidRDefault="003C73BF" w:rsidP="00246B29">
      <w:pPr>
        <w:adjustRightInd w:val="0"/>
        <w:snapToGrid w:val="0"/>
      </w:pPr>
      <w:r w:rsidRPr="006A200F">
        <w:rPr>
          <w:b/>
        </w:rPr>
        <w:t>Author</w:t>
      </w:r>
      <w:r w:rsidR="003F3F57" w:rsidRPr="006A200F">
        <w:rPr>
          <w:b/>
        </w:rPr>
        <w:t xml:space="preserve"> contributions: </w:t>
      </w:r>
      <w:r w:rsidR="00351770" w:rsidRPr="006A200F">
        <w:t>Lemoine L, Sugarbaker P and Van der Speeten K</w:t>
      </w:r>
      <w:r w:rsidR="003F3F57" w:rsidRPr="006A200F">
        <w:t xml:space="preserve"> eq</w:t>
      </w:r>
      <w:r w:rsidR="00351770" w:rsidRPr="006A200F">
        <w:t>ually contributed to this work</w:t>
      </w:r>
      <w:r w:rsidR="00246B29" w:rsidRPr="006A200F">
        <w:rPr>
          <w:rFonts w:eastAsia="宋体" w:hint="eastAsia"/>
          <w:lang w:eastAsia="zh-CN"/>
        </w:rPr>
        <w:t>;</w:t>
      </w:r>
      <w:r w:rsidR="00351770" w:rsidRPr="006A200F">
        <w:t xml:space="preserve"> Lemoine L, Suga</w:t>
      </w:r>
      <w:r w:rsidR="00AC0934" w:rsidRPr="006A200F">
        <w:t>r</w:t>
      </w:r>
      <w:r w:rsidR="00351770" w:rsidRPr="006A200F">
        <w:t>baker P and Van der Speeten K</w:t>
      </w:r>
      <w:r w:rsidR="003F3F57" w:rsidRPr="006A200F">
        <w:t xml:space="preserve"> performed the literatur</w:t>
      </w:r>
      <w:r w:rsidR="00362943" w:rsidRPr="006A200F">
        <w:t>e review and analysis, drafting, critical revision, editing</w:t>
      </w:r>
      <w:r w:rsidR="00A87757" w:rsidRPr="006A200F">
        <w:t xml:space="preserve"> and final approval of the definitive </w:t>
      </w:r>
      <w:r w:rsidR="003F3F57" w:rsidRPr="006A200F">
        <w:t xml:space="preserve">version. </w:t>
      </w:r>
    </w:p>
    <w:p w14:paraId="44D7308F" w14:textId="77777777" w:rsidR="003C73BF" w:rsidRPr="006A200F" w:rsidRDefault="003C73BF" w:rsidP="00246B29">
      <w:pPr>
        <w:adjustRightInd w:val="0"/>
        <w:snapToGrid w:val="0"/>
      </w:pPr>
    </w:p>
    <w:p w14:paraId="6DDFFE40" w14:textId="450792B8" w:rsidR="003C73BF" w:rsidRPr="006A200F" w:rsidRDefault="00246B29" w:rsidP="00246B29">
      <w:pPr>
        <w:adjustRightInd w:val="0"/>
        <w:snapToGrid w:val="0"/>
      </w:pPr>
      <w:r w:rsidRPr="006A200F">
        <w:rPr>
          <w:b/>
        </w:rPr>
        <w:t>Supported by</w:t>
      </w:r>
      <w:r w:rsidR="003C73BF" w:rsidRPr="006A200F">
        <w:rPr>
          <w:b/>
        </w:rPr>
        <w:t xml:space="preserve"> </w:t>
      </w:r>
      <w:r w:rsidR="003C73BF" w:rsidRPr="006A200F">
        <w:t>the Agency for Innovation by Science and Technology (IW</w:t>
      </w:r>
      <w:r w:rsidR="00AD1C97" w:rsidRPr="006A200F">
        <w:t>T) in Brussels, Belgium</w:t>
      </w:r>
      <w:r w:rsidRPr="006A200F">
        <w:rPr>
          <w:rFonts w:eastAsia="宋体" w:hint="eastAsia"/>
          <w:lang w:eastAsia="zh-CN"/>
        </w:rPr>
        <w:t xml:space="preserve"> (to </w:t>
      </w:r>
      <w:r w:rsidRPr="006A200F">
        <w:rPr>
          <w:rFonts w:eastAsia="宋体"/>
          <w:lang w:eastAsia="zh-CN"/>
        </w:rPr>
        <w:t>Lemoine L</w:t>
      </w:r>
      <w:r w:rsidRPr="006A200F">
        <w:rPr>
          <w:rFonts w:eastAsia="宋体" w:hint="eastAsia"/>
          <w:lang w:eastAsia="zh-CN"/>
        </w:rPr>
        <w:t>);</w:t>
      </w:r>
      <w:r w:rsidR="0017262F" w:rsidRPr="006A200F">
        <w:t xml:space="preserve"> foundation Limburg Sterk Merk (LSM), </w:t>
      </w:r>
      <w:r w:rsidR="003C73BF" w:rsidRPr="006A200F">
        <w:t>Hasselt University,</w:t>
      </w:r>
      <w:r w:rsidR="0017262F" w:rsidRPr="006A200F">
        <w:t xml:space="preserve"> Ziekenhuis Oost-Limburg </w:t>
      </w:r>
      <w:bookmarkStart w:id="8" w:name="OLE_LINK3465"/>
      <w:bookmarkStart w:id="9" w:name="OLE_LINK3466"/>
      <w:r w:rsidR="0017262F" w:rsidRPr="006A200F">
        <w:t>and Jessa Hospital,</w:t>
      </w:r>
      <w:r w:rsidR="003C73BF" w:rsidRPr="006A200F">
        <w:t xml:space="preserve"> Belgium</w:t>
      </w:r>
      <w:bookmarkEnd w:id="8"/>
      <w:bookmarkEnd w:id="9"/>
      <w:r w:rsidR="00BA1974">
        <w:rPr>
          <w:rFonts w:eastAsia="宋体" w:hint="eastAsia"/>
          <w:lang w:eastAsia="zh-CN"/>
        </w:rPr>
        <w:t xml:space="preserve"> (to </w:t>
      </w:r>
      <w:r w:rsidR="00BA1974" w:rsidRPr="00BA1974">
        <w:rPr>
          <w:rFonts w:eastAsia="宋体"/>
          <w:lang w:eastAsia="zh-CN"/>
        </w:rPr>
        <w:t>Lemoine L</w:t>
      </w:r>
      <w:r w:rsidR="00BA1974">
        <w:rPr>
          <w:rFonts w:eastAsia="宋体" w:hint="eastAsia"/>
          <w:lang w:eastAsia="zh-CN"/>
        </w:rPr>
        <w:t>, whom</w:t>
      </w:r>
      <w:r w:rsidR="00BA1974" w:rsidRPr="00BA1974">
        <w:rPr>
          <w:rFonts w:eastAsia="宋体"/>
          <w:lang w:eastAsia="zh-CN"/>
        </w:rPr>
        <w:t xml:space="preserve"> is a researcher for the Limburg Clinical Research Pr</w:t>
      </w:r>
      <w:r w:rsidR="00BA1974">
        <w:rPr>
          <w:rFonts w:eastAsia="宋体"/>
          <w:lang w:eastAsia="zh-CN"/>
        </w:rPr>
        <w:t>ogram (LCRP) UHasselt-ZOL-Jessa</w:t>
      </w:r>
      <w:r w:rsidR="00BA1974">
        <w:rPr>
          <w:rFonts w:eastAsia="宋体" w:hint="eastAsia"/>
          <w:lang w:eastAsia="zh-CN"/>
        </w:rPr>
        <w:t>)</w:t>
      </w:r>
      <w:r w:rsidR="003C73BF" w:rsidRPr="006A200F">
        <w:t xml:space="preserve">. </w:t>
      </w:r>
    </w:p>
    <w:p w14:paraId="71205045" w14:textId="77777777" w:rsidR="003C73BF" w:rsidRPr="00BA1974" w:rsidRDefault="003C73BF" w:rsidP="00246B29">
      <w:pPr>
        <w:adjustRightInd w:val="0"/>
        <w:snapToGrid w:val="0"/>
        <w:rPr>
          <w:b/>
        </w:rPr>
      </w:pPr>
    </w:p>
    <w:p w14:paraId="1F24D52D" w14:textId="53928850" w:rsidR="003C73BF" w:rsidRPr="006A200F" w:rsidRDefault="003C73BF" w:rsidP="00246B29">
      <w:pPr>
        <w:adjustRightInd w:val="0"/>
        <w:snapToGrid w:val="0"/>
        <w:rPr>
          <w:rFonts w:eastAsia="宋体"/>
          <w:lang w:eastAsia="zh-CN"/>
        </w:rPr>
      </w:pPr>
      <w:r w:rsidRPr="006A200F">
        <w:rPr>
          <w:b/>
        </w:rPr>
        <w:lastRenderedPageBreak/>
        <w:t xml:space="preserve">Conflict-of-interest statement: </w:t>
      </w:r>
      <w:r w:rsidR="00AC0934" w:rsidRPr="006A200F">
        <w:t>Authors declare no conflict of interest for this article.</w:t>
      </w:r>
    </w:p>
    <w:p w14:paraId="328C7853" w14:textId="77777777" w:rsidR="00246B29" w:rsidRPr="006A200F" w:rsidRDefault="00246B29" w:rsidP="00246B29">
      <w:pPr>
        <w:adjustRightInd w:val="0"/>
        <w:snapToGrid w:val="0"/>
        <w:rPr>
          <w:rFonts w:eastAsia="宋体"/>
          <w:lang w:eastAsia="zh-CN"/>
        </w:rPr>
      </w:pPr>
    </w:p>
    <w:p w14:paraId="3F8E953C" w14:textId="77777777" w:rsidR="00AC0934" w:rsidRPr="006A200F" w:rsidRDefault="00AC0934" w:rsidP="00246B29">
      <w:pPr>
        <w:adjustRightInd w:val="0"/>
        <w:snapToGrid w:val="0"/>
        <w:rPr>
          <w:lang w:val="nl-NL"/>
        </w:rPr>
      </w:pPr>
      <w:r w:rsidRPr="006A200F">
        <w:rPr>
          <w:b/>
        </w:rPr>
        <w:t xml:space="preserve">Open-Access: </w:t>
      </w:r>
      <w:r w:rsidRPr="006A200F">
        <w:t xml:space="preserve">This article is an open-access article which was selected by an in-house editor and fully peer-reviewed by external reviewers. It is distributed in accordance with the Creative Commons Attribution Non Commercial (CC BY-NY 4.0) license, which permits others to distribute, remix, adapt, build upon this work non-commercially, and license their derivative works on different terms, provided the original work is properly cited and the use is non-commercial. See: </w:t>
      </w:r>
      <w:r w:rsidRPr="006A200F">
        <w:rPr>
          <w:lang w:val="nl-NL"/>
        </w:rPr>
        <w:t xml:space="preserve">http://creativecommons.org/licenses/by-nc/4.0/ </w:t>
      </w:r>
    </w:p>
    <w:p w14:paraId="643BF429" w14:textId="77777777" w:rsidR="00AC0934" w:rsidRDefault="00AC0934" w:rsidP="00246B29">
      <w:pPr>
        <w:adjustRightInd w:val="0"/>
        <w:snapToGrid w:val="0"/>
        <w:rPr>
          <w:rFonts w:eastAsia="宋体"/>
          <w:lang w:eastAsia="zh-CN"/>
        </w:rPr>
      </w:pPr>
    </w:p>
    <w:p w14:paraId="410071E8" w14:textId="77777777" w:rsidR="009902FD" w:rsidRDefault="009902FD" w:rsidP="009902FD">
      <w:pPr>
        <w:adjustRightInd w:val="0"/>
        <w:snapToGrid w:val="0"/>
        <w:rPr>
          <w:rFonts w:eastAsia="宋体"/>
        </w:rPr>
      </w:pPr>
      <w:r>
        <w:rPr>
          <w:rFonts w:eastAsia="宋体"/>
          <w:b/>
        </w:rPr>
        <w:t>Manuscript source:</w:t>
      </w:r>
      <w:r>
        <w:rPr>
          <w:rFonts w:eastAsia="宋体"/>
        </w:rPr>
        <w:t xml:space="preserve"> Unsolicited manuscript</w:t>
      </w:r>
    </w:p>
    <w:p w14:paraId="4C4E6165" w14:textId="77777777" w:rsidR="009902FD" w:rsidRPr="009902FD" w:rsidRDefault="009902FD" w:rsidP="00246B29">
      <w:pPr>
        <w:adjustRightInd w:val="0"/>
        <w:snapToGrid w:val="0"/>
        <w:rPr>
          <w:rFonts w:eastAsia="宋体"/>
          <w:lang w:eastAsia="zh-CN"/>
        </w:rPr>
      </w:pPr>
    </w:p>
    <w:p w14:paraId="418E2DFF" w14:textId="28C1874E" w:rsidR="003C73BF" w:rsidRPr="006A200F" w:rsidRDefault="003C73BF" w:rsidP="00246B29">
      <w:pPr>
        <w:adjustRightInd w:val="0"/>
        <w:snapToGrid w:val="0"/>
      </w:pPr>
      <w:r w:rsidRPr="006A200F">
        <w:rPr>
          <w:b/>
        </w:rPr>
        <w:t>Corre</w:t>
      </w:r>
      <w:r w:rsidR="00A87757" w:rsidRPr="006A200F">
        <w:rPr>
          <w:b/>
        </w:rPr>
        <w:t xml:space="preserve">spondence to: </w:t>
      </w:r>
      <w:bookmarkStart w:id="10" w:name="OLE_LINK3468"/>
      <w:bookmarkStart w:id="11" w:name="OLE_LINK3469"/>
      <w:r w:rsidR="00A87757" w:rsidRPr="006A200F">
        <w:rPr>
          <w:b/>
        </w:rPr>
        <w:t>Kurt Van der Speeten, MD</w:t>
      </w:r>
      <w:r w:rsidRPr="006A200F">
        <w:rPr>
          <w:b/>
        </w:rPr>
        <w:t>,</w:t>
      </w:r>
      <w:r w:rsidR="00A87757" w:rsidRPr="006A200F">
        <w:rPr>
          <w:b/>
        </w:rPr>
        <w:t xml:space="preserve"> PhD,</w:t>
      </w:r>
      <w:r w:rsidRPr="006A200F">
        <w:rPr>
          <w:b/>
        </w:rPr>
        <w:t xml:space="preserve"> </w:t>
      </w:r>
      <w:r w:rsidRPr="006A200F">
        <w:t>D</w:t>
      </w:r>
      <w:r w:rsidR="00411A7E" w:rsidRPr="006A200F">
        <w:t>epartment of Surgical Oncology, Ziekenhuis Oos</w:t>
      </w:r>
      <w:r w:rsidR="00615A08" w:rsidRPr="006A200F">
        <w:t xml:space="preserve">t-Limburg, Schiepse Bos 6, </w:t>
      </w:r>
      <w:r w:rsidR="00411A7E" w:rsidRPr="006A200F">
        <w:t>Genk</w:t>
      </w:r>
      <w:r w:rsidR="00D87F3A" w:rsidRPr="006A200F">
        <w:t>,</w:t>
      </w:r>
      <w:r w:rsidR="00615A08" w:rsidRPr="006A200F">
        <w:t xml:space="preserve"> Limburg, 3600, </w:t>
      </w:r>
      <w:r w:rsidR="00D87F3A" w:rsidRPr="006A200F">
        <w:t xml:space="preserve">Belgium. </w:t>
      </w:r>
      <w:r w:rsidR="00A87757" w:rsidRPr="006A200F">
        <w:t>kurt.vanderspeeten</w:t>
      </w:r>
      <w:r w:rsidR="00D87F3A" w:rsidRPr="006A200F">
        <w:t>@</w:t>
      </w:r>
      <w:r w:rsidR="00A87757" w:rsidRPr="006A200F">
        <w:t>zol</w:t>
      </w:r>
      <w:r w:rsidR="00D87F3A" w:rsidRPr="006A200F">
        <w:t>.be</w:t>
      </w:r>
    </w:p>
    <w:bookmarkEnd w:id="10"/>
    <w:bookmarkEnd w:id="11"/>
    <w:p w14:paraId="087F9898" w14:textId="646E76C1" w:rsidR="00D87F3A" w:rsidRPr="006A200F" w:rsidRDefault="00D87F3A" w:rsidP="00246B29">
      <w:pPr>
        <w:adjustRightInd w:val="0"/>
        <w:snapToGrid w:val="0"/>
      </w:pPr>
      <w:r w:rsidRPr="006A200F">
        <w:rPr>
          <w:b/>
        </w:rPr>
        <w:t xml:space="preserve">Telephone: </w:t>
      </w:r>
      <w:r w:rsidR="00A87757" w:rsidRPr="006A200F">
        <w:t>+32</w:t>
      </w:r>
      <w:r w:rsidR="00246B29" w:rsidRPr="006A200F">
        <w:rPr>
          <w:rFonts w:eastAsia="宋体" w:hint="eastAsia"/>
          <w:lang w:eastAsia="zh-CN"/>
        </w:rPr>
        <w:t>-</w:t>
      </w:r>
      <w:r w:rsidR="00A87757" w:rsidRPr="006A200F">
        <w:t>89</w:t>
      </w:r>
      <w:r w:rsidR="00246B29" w:rsidRPr="006A200F">
        <w:rPr>
          <w:rFonts w:eastAsia="宋体" w:hint="eastAsia"/>
          <w:lang w:eastAsia="zh-CN"/>
        </w:rPr>
        <w:t>-</w:t>
      </w:r>
      <w:r w:rsidR="00246B29" w:rsidRPr="006A200F">
        <w:t>3265</w:t>
      </w:r>
      <w:r w:rsidR="00A87757" w:rsidRPr="006A200F">
        <w:t>24</w:t>
      </w:r>
    </w:p>
    <w:p w14:paraId="50370426" w14:textId="77777777" w:rsidR="003C73BF" w:rsidRPr="006A200F" w:rsidRDefault="003C73BF" w:rsidP="00246B29">
      <w:pPr>
        <w:adjustRightInd w:val="0"/>
        <w:snapToGrid w:val="0"/>
        <w:rPr>
          <w:b/>
        </w:rPr>
      </w:pPr>
    </w:p>
    <w:p w14:paraId="57C4D9B2" w14:textId="407CD8D2" w:rsidR="00AC0934" w:rsidRPr="006A200F" w:rsidRDefault="00AC0934" w:rsidP="00246B29">
      <w:pPr>
        <w:adjustRightInd w:val="0"/>
        <w:snapToGrid w:val="0"/>
      </w:pPr>
      <w:r w:rsidRPr="006A200F">
        <w:rPr>
          <w:b/>
        </w:rPr>
        <w:t>Received:</w:t>
      </w:r>
      <w:r w:rsidR="00846B5C" w:rsidRPr="006A200F">
        <w:rPr>
          <w:b/>
        </w:rPr>
        <w:t xml:space="preserve"> </w:t>
      </w:r>
      <w:r w:rsidR="00846B5C" w:rsidRPr="006A200F">
        <w:t xml:space="preserve">April </w:t>
      </w:r>
      <w:r w:rsidR="0069498F" w:rsidRPr="006A200F">
        <w:rPr>
          <w:rFonts w:eastAsia="宋体" w:hint="eastAsia"/>
          <w:lang w:eastAsia="zh-CN"/>
        </w:rPr>
        <w:t>26</w:t>
      </w:r>
      <w:r w:rsidR="00846B5C" w:rsidRPr="006A200F">
        <w:t>, 2016</w:t>
      </w:r>
    </w:p>
    <w:p w14:paraId="29E1DA16" w14:textId="66069343" w:rsidR="0069498F" w:rsidRPr="006A200F" w:rsidRDefault="00AC0934" w:rsidP="0069498F">
      <w:pPr>
        <w:adjustRightInd w:val="0"/>
        <w:snapToGrid w:val="0"/>
      </w:pPr>
      <w:r w:rsidRPr="006A200F">
        <w:rPr>
          <w:b/>
        </w:rPr>
        <w:t>Peer-review started:</w:t>
      </w:r>
      <w:r w:rsidR="00846B5C" w:rsidRPr="006A200F">
        <w:rPr>
          <w:b/>
        </w:rPr>
        <w:t xml:space="preserve"> </w:t>
      </w:r>
      <w:r w:rsidR="0069498F" w:rsidRPr="006A200F">
        <w:t xml:space="preserve">April </w:t>
      </w:r>
      <w:r w:rsidR="0069498F" w:rsidRPr="006A200F">
        <w:rPr>
          <w:rFonts w:eastAsia="宋体" w:hint="eastAsia"/>
          <w:lang w:eastAsia="zh-CN"/>
        </w:rPr>
        <w:t>28</w:t>
      </w:r>
      <w:r w:rsidR="0069498F" w:rsidRPr="006A200F">
        <w:t>, 2016</w:t>
      </w:r>
    </w:p>
    <w:p w14:paraId="0BC02FD6" w14:textId="294596D2" w:rsidR="00AC0934" w:rsidRPr="006A200F" w:rsidRDefault="00AC0934" w:rsidP="00246B29">
      <w:pPr>
        <w:adjustRightInd w:val="0"/>
        <w:snapToGrid w:val="0"/>
      </w:pPr>
      <w:r w:rsidRPr="006A200F">
        <w:rPr>
          <w:b/>
        </w:rPr>
        <w:t xml:space="preserve">First decision: </w:t>
      </w:r>
      <w:r w:rsidR="00846B5C" w:rsidRPr="006A200F">
        <w:t>June 20, 2016</w:t>
      </w:r>
    </w:p>
    <w:p w14:paraId="595CD68E" w14:textId="0AB5D71D" w:rsidR="00AC0934" w:rsidRPr="006A200F" w:rsidRDefault="00AC0934" w:rsidP="00246B29">
      <w:pPr>
        <w:adjustRightInd w:val="0"/>
        <w:snapToGrid w:val="0"/>
        <w:rPr>
          <w:b/>
        </w:rPr>
      </w:pPr>
      <w:r w:rsidRPr="006A200F">
        <w:rPr>
          <w:b/>
        </w:rPr>
        <w:t>Revised:</w:t>
      </w:r>
      <w:r w:rsidR="0069498F" w:rsidRPr="006A200F">
        <w:rPr>
          <w:b/>
        </w:rPr>
        <w:t xml:space="preserve"> </w:t>
      </w:r>
      <w:r w:rsidR="0069498F" w:rsidRPr="006A200F">
        <w:t xml:space="preserve">June </w:t>
      </w:r>
      <w:r w:rsidR="0069498F" w:rsidRPr="006A200F">
        <w:rPr>
          <w:rFonts w:eastAsia="宋体" w:hint="eastAsia"/>
          <w:lang w:eastAsia="zh-CN"/>
        </w:rPr>
        <w:t>28</w:t>
      </w:r>
      <w:r w:rsidR="0069498F" w:rsidRPr="006A200F">
        <w:t>, 2016</w:t>
      </w:r>
    </w:p>
    <w:p w14:paraId="7796DB82" w14:textId="280B3C17" w:rsidR="00AC0934" w:rsidRPr="00F7075D" w:rsidRDefault="00AC0934" w:rsidP="00F7075D">
      <w:pPr>
        <w:rPr>
          <w:color w:val="000000"/>
        </w:rPr>
      </w:pPr>
      <w:r w:rsidRPr="006A200F">
        <w:rPr>
          <w:b/>
        </w:rPr>
        <w:t>Accepted:</w:t>
      </w:r>
      <w:r w:rsidR="00F7075D" w:rsidRPr="00F7075D">
        <w:rPr>
          <w:color w:val="000000"/>
        </w:rPr>
        <w:t xml:space="preserve"> </w:t>
      </w:r>
      <w:r w:rsidR="00F7075D">
        <w:rPr>
          <w:color w:val="000000"/>
        </w:rPr>
        <w:t>July 31, 2016</w:t>
      </w:r>
    </w:p>
    <w:p w14:paraId="21FD1452" w14:textId="1CC718A7" w:rsidR="00AC0934" w:rsidRPr="006A200F" w:rsidRDefault="00AC0934" w:rsidP="00246B29">
      <w:pPr>
        <w:adjustRightInd w:val="0"/>
        <w:snapToGrid w:val="0"/>
        <w:rPr>
          <w:b/>
        </w:rPr>
      </w:pPr>
      <w:r w:rsidRPr="006A200F">
        <w:rPr>
          <w:b/>
        </w:rPr>
        <w:t>Article in press:</w:t>
      </w:r>
    </w:p>
    <w:p w14:paraId="0501452A" w14:textId="3AC8B267" w:rsidR="00AC0934" w:rsidRPr="006A200F" w:rsidRDefault="00AC0934" w:rsidP="00246B29">
      <w:pPr>
        <w:adjustRightInd w:val="0"/>
        <w:snapToGrid w:val="0"/>
        <w:rPr>
          <w:b/>
        </w:rPr>
      </w:pPr>
      <w:r w:rsidRPr="006A200F">
        <w:rPr>
          <w:b/>
        </w:rPr>
        <w:t>Published Online:</w:t>
      </w:r>
    </w:p>
    <w:p w14:paraId="61D2891B" w14:textId="77777777" w:rsidR="003C73BF" w:rsidRPr="006A200F" w:rsidRDefault="003C73BF" w:rsidP="00246B29">
      <w:pPr>
        <w:adjustRightInd w:val="0"/>
        <w:snapToGrid w:val="0"/>
        <w:rPr>
          <w:b/>
        </w:rPr>
      </w:pPr>
    </w:p>
    <w:p w14:paraId="0D8CC856" w14:textId="77777777" w:rsidR="003C73BF" w:rsidRPr="006A200F" w:rsidRDefault="003C73BF" w:rsidP="00246B29">
      <w:pPr>
        <w:adjustRightInd w:val="0"/>
        <w:snapToGrid w:val="0"/>
      </w:pPr>
    </w:p>
    <w:p w14:paraId="6C9587AE" w14:textId="77777777" w:rsidR="00615A08" w:rsidRPr="006A200F" w:rsidRDefault="00615A08" w:rsidP="00246B29">
      <w:pPr>
        <w:adjustRightInd w:val="0"/>
        <w:snapToGrid w:val="0"/>
      </w:pPr>
    </w:p>
    <w:p w14:paraId="4C9125A4" w14:textId="77777777" w:rsidR="00615A08" w:rsidRPr="006A200F" w:rsidRDefault="00615A08" w:rsidP="00246B29">
      <w:pPr>
        <w:adjustRightInd w:val="0"/>
        <w:snapToGrid w:val="0"/>
      </w:pPr>
    </w:p>
    <w:p w14:paraId="4BCED561" w14:textId="77777777" w:rsidR="00615A08" w:rsidRPr="006A200F" w:rsidRDefault="00615A08" w:rsidP="00246B29">
      <w:pPr>
        <w:adjustRightInd w:val="0"/>
        <w:snapToGrid w:val="0"/>
      </w:pPr>
    </w:p>
    <w:p w14:paraId="17AE2BD1" w14:textId="77777777" w:rsidR="00615A08" w:rsidRPr="006A200F" w:rsidRDefault="00615A08" w:rsidP="00246B29">
      <w:pPr>
        <w:adjustRightInd w:val="0"/>
        <w:snapToGrid w:val="0"/>
      </w:pPr>
    </w:p>
    <w:p w14:paraId="101514DE" w14:textId="77777777" w:rsidR="00615A08" w:rsidRPr="006A200F" w:rsidRDefault="00615A08" w:rsidP="00246B29">
      <w:pPr>
        <w:adjustRightInd w:val="0"/>
        <w:snapToGrid w:val="0"/>
      </w:pPr>
    </w:p>
    <w:p w14:paraId="78F52B5D" w14:textId="77777777" w:rsidR="00615A08" w:rsidRPr="006A200F" w:rsidRDefault="00615A08" w:rsidP="00246B29">
      <w:pPr>
        <w:adjustRightInd w:val="0"/>
        <w:snapToGrid w:val="0"/>
      </w:pPr>
    </w:p>
    <w:p w14:paraId="63A89753" w14:textId="77777777" w:rsidR="00615A08" w:rsidRPr="006A200F" w:rsidRDefault="00615A08" w:rsidP="00246B29">
      <w:pPr>
        <w:adjustRightInd w:val="0"/>
        <w:snapToGrid w:val="0"/>
      </w:pPr>
    </w:p>
    <w:p w14:paraId="3FC22683" w14:textId="684609E8" w:rsidR="00615A08" w:rsidRPr="006A200F" w:rsidRDefault="00C03329" w:rsidP="00246B29">
      <w:pPr>
        <w:adjustRightInd w:val="0"/>
        <w:snapToGrid w:val="0"/>
        <w:rPr>
          <w:b/>
        </w:rPr>
      </w:pPr>
      <w:r w:rsidRPr="006A200F">
        <w:rPr>
          <w:b/>
        </w:rPr>
        <w:t>Abstract</w:t>
      </w:r>
    </w:p>
    <w:p w14:paraId="1A1694EF" w14:textId="577EF36A" w:rsidR="00AF38E0" w:rsidRPr="006A200F" w:rsidRDefault="005611B9" w:rsidP="00246B29">
      <w:pPr>
        <w:adjustRightInd w:val="0"/>
        <w:snapToGrid w:val="0"/>
      </w:pPr>
      <w:r w:rsidRPr="006A200F">
        <w:t xml:space="preserve">Colorectal </w:t>
      </w:r>
      <w:r w:rsidR="0054043A" w:rsidRPr="006A200F">
        <w:t xml:space="preserve">cancer </w:t>
      </w:r>
      <w:r w:rsidR="00E554CF" w:rsidRPr="006A200F">
        <w:t>(CRC)</w:t>
      </w:r>
      <w:r w:rsidR="00856D2B" w:rsidRPr="006A200F">
        <w:t xml:space="preserve"> is the third most common cancer and the fourth most common cause of cancer-related death worldwide. </w:t>
      </w:r>
      <w:r w:rsidR="00E554CF" w:rsidRPr="006A200F">
        <w:t xml:space="preserve">Besides the lymphatic and haematogenous routes of dissemination, CRC frequently gives rise </w:t>
      </w:r>
      <w:r w:rsidR="00DD20BB" w:rsidRPr="006A200F">
        <w:t>to transcoelomic spread of tumo</w:t>
      </w:r>
      <w:r w:rsidR="00E554CF" w:rsidRPr="006A200F">
        <w:t xml:space="preserve">r cells in the peritoneal cavity, which ultimately leads to </w:t>
      </w:r>
      <w:r w:rsidR="0054043A" w:rsidRPr="006A200F">
        <w:t xml:space="preserve">peritoneal carcinomatosis </w:t>
      </w:r>
      <w:r w:rsidR="00E554CF" w:rsidRPr="006A200F">
        <w:t xml:space="preserve">(PC). </w:t>
      </w:r>
      <w:r w:rsidR="008F7D5B" w:rsidRPr="006A200F">
        <w:t>PC</w:t>
      </w:r>
      <w:r w:rsidR="00085A9B" w:rsidRPr="006A200F">
        <w:t xml:space="preserve"> </w:t>
      </w:r>
      <w:r w:rsidR="00D04956" w:rsidRPr="006A200F">
        <w:t>is associated with a poor prognosis and bad quality of life for these patients in their terminal stages of disease.</w:t>
      </w:r>
      <w:r w:rsidR="000C63A4" w:rsidRPr="006A200F">
        <w:t xml:space="preserve"> A </w:t>
      </w:r>
      <w:r w:rsidR="00CB4EBC" w:rsidRPr="006A200F">
        <w:t>loco-regional treatment modality</w:t>
      </w:r>
      <w:r w:rsidR="009A4B5E" w:rsidRPr="006A200F">
        <w:t xml:space="preserve"> for PC combining</w:t>
      </w:r>
      <w:r w:rsidR="00CB4EBC" w:rsidRPr="006A200F">
        <w:t xml:space="preserve"> </w:t>
      </w:r>
      <w:r w:rsidR="0054043A" w:rsidRPr="006A200F">
        <w:t>cytoreductive surgery</w:t>
      </w:r>
      <w:r w:rsidR="00CB4EBC" w:rsidRPr="006A200F">
        <w:t xml:space="preserve"> and </w:t>
      </w:r>
      <w:r w:rsidR="0054043A" w:rsidRPr="006A200F">
        <w:t>hyperthermic intraperitoneal peroperative chemotherapy</w:t>
      </w:r>
      <w:r w:rsidR="00CB4EBC" w:rsidRPr="006A200F">
        <w:t xml:space="preserve"> </w:t>
      </w:r>
      <w:r w:rsidR="009A4B5E" w:rsidRPr="006A200F">
        <w:t>has resulted in promising clinical results</w:t>
      </w:r>
      <w:r w:rsidR="00CB4EBC" w:rsidRPr="006A200F">
        <w:t xml:space="preserve">. </w:t>
      </w:r>
      <w:r w:rsidR="009A4B5E" w:rsidRPr="006A200F">
        <w:t>However, t</w:t>
      </w:r>
      <w:r w:rsidR="00CB4EBC" w:rsidRPr="006A200F">
        <w:t xml:space="preserve">his novel approach is associated with significant morbidity and mortality. </w:t>
      </w:r>
      <w:r w:rsidR="009A4B5E" w:rsidRPr="006A200F">
        <w:t>A</w:t>
      </w:r>
      <w:r w:rsidR="00CB4EBC" w:rsidRPr="006A200F">
        <w:t xml:space="preserve"> comprehensive understanding of the molecular events involved</w:t>
      </w:r>
      <w:r w:rsidR="00A2028E" w:rsidRPr="006A200F">
        <w:t xml:space="preserve"> in peritoneal disease spread</w:t>
      </w:r>
      <w:r w:rsidR="009A4B5E" w:rsidRPr="006A200F">
        <w:t xml:space="preserve"> is paramount in</w:t>
      </w:r>
      <w:r w:rsidR="00A2028E" w:rsidRPr="006A200F">
        <w:t xml:space="preserve"> </w:t>
      </w:r>
      <w:r w:rsidR="00CB4EBC" w:rsidRPr="006A200F">
        <w:t>avoid</w:t>
      </w:r>
      <w:r w:rsidR="009A4B5E" w:rsidRPr="006A200F">
        <w:t>ing</w:t>
      </w:r>
      <w:r w:rsidR="00CB4EBC" w:rsidRPr="006A200F">
        <w:t xml:space="preserve"> unnecessary toxicity. </w:t>
      </w:r>
      <w:r w:rsidR="00D60CFC" w:rsidRPr="006A200F">
        <w:t>Th</w:t>
      </w:r>
      <w:r w:rsidR="00C41AD3" w:rsidRPr="006A200F">
        <w:t>e emergence of PC is the result</w:t>
      </w:r>
      <w:r w:rsidR="00D60CFC" w:rsidRPr="006A200F">
        <w:t xml:space="preserve"> of a molecular crosstalk between cance</w:t>
      </w:r>
      <w:r w:rsidR="009A4B5E" w:rsidRPr="006A200F">
        <w:t>r cells and host elements, involving</w:t>
      </w:r>
      <w:r w:rsidR="006E308C" w:rsidRPr="006A200F">
        <w:t xml:space="preserve"> several well-defined steps</w:t>
      </w:r>
      <w:r w:rsidR="00D60CFC" w:rsidRPr="006A200F">
        <w:t xml:space="preserve">, </w:t>
      </w:r>
      <w:r w:rsidR="009A4B5E" w:rsidRPr="006A200F">
        <w:t xml:space="preserve">together </w:t>
      </w:r>
      <w:r w:rsidR="00D60CFC" w:rsidRPr="006A200F">
        <w:t>know</w:t>
      </w:r>
      <w:r w:rsidR="000C63A4" w:rsidRPr="006A200F">
        <w:t>n</w:t>
      </w:r>
      <w:r w:rsidR="00D60CFC" w:rsidRPr="006A200F">
        <w:t xml:space="preserve"> as the peritoneal metastatic cascade. </w:t>
      </w:r>
      <w:r w:rsidR="00DD20BB" w:rsidRPr="006A200F">
        <w:t>Individual or clumps of tumo</w:t>
      </w:r>
      <w:r w:rsidR="004504F3" w:rsidRPr="006A200F">
        <w:t>r cells detach from the p</w:t>
      </w:r>
      <w:r w:rsidR="00DD20BB" w:rsidRPr="006A200F">
        <w:t>rimary tumo</w:t>
      </w:r>
      <w:r w:rsidR="00712675" w:rsidRPr="006A200F">
        <w:t xml:space="preserve">r, </w:t>
      </w:r>
      <w:r w:rsidR="004504F3" w:rsidRPr="006A200F">
        <w:t>gain access to the peritoneal cavity</w:t>
      </w:r>
      <w:r w:rsidR="00712675" w:rsidRPr="006A200F">
        <w:t xml:space="preserve"> and become</w:t>
      </w:r>
      <w:r w:rsidR="004504F3" w:rsidRPr="006A200F">
        <w:t xml:space="preserve"> susceptible to the regular peritoneal transport</w:t>
      </w:r>
      <w:r w:rsidR="00712675" w:rsidRPr="006A200F">
        <w:t>.</w:t>
      </w:r>
      <w:r w:rsidR="004504F3" w:rsidRPr="006A200F">
        <w:t xml:space="preserve"> </w:t>
      </w:r>
      <w:r w:rsidR="00712675" w:rsidRPr="006A200F">
        <w:t xml:space="preserve">They </w:t>
      </w:r>
      <w:r w:rsidR="004504F3" w:rsidRPr="006A200F">
        <w:t>attach t</w:t>
      </w:r>
      <w:r w:rsidR="00712675" w:rsidRPr="006A200F">
        <w:t xml:space="preserve">o </w:t>
      </w:r>
      <w:r w:rsidR="00DD20BB" w:rsidRPr="006A200F">
        <w:t xml:space="preserve">the </w:t>
      </w:r>
      <w:r w:rsidR="00712675" w:rsidRPr="006A200F">
        <w:t>distant peritoneum,</w:t>
      </w:r>
      <w:r w:rsidR="003C69EB" w:rsidRPr="006A200F">
        <w:t xml:space="preserve"> subsequently</w:t>
      </w:r>
      <w:r w:rsidR="00712675" w:rsidRPr="006A200F">
        <w:t xml:space="preserve"> invade the subperitoneal space, where</w:t>
      </w:r>
      <w:r w:rsidR="004504F3" w:rsidRPr="006A200F">
        <w:t xml:space="preserve"> </w:t>
      </w:r>
      <w:r w:rsidR="00712675" w:rsidRPr="006A200F">
        <w:t xml:space="preserve">angiogenesis sustains </w:t>
      </w:r>
      <w:r w:rsidR="004504F3" w:rsidRPr="006A200F">
        <w:t xml:space="preserve">proliferation and enables further metastatic growth. </w:t>
      </w:r>
      <w:r w:rsidR="009A4B5E" w:rsidRPr="006A200F">
        <w:t xml:space="preserve">These </w:t>
      </w:r>
      <w:r w:rsidR="00811789" w:rsidRPr="006A200F">
        <w:t xml:space="preserve">molecular </w:t>
      </w:r>
      <w:r w:rsidR="00D04956" w:rsidRPr="006A200F">
        <w:t>events</w:t>
      </w:r>
      <w:r w:rsidR="009A4B5E" w:rsidRPr="006A200F">
        <w:t xml:space="preserve"> are not isolated events</w:t>
      </w:r>
      <w:r w:rsidR="009874D6" w:rsidRPr="006A200F">
        <w:t xml:space="preserve"> but</w:t>
      </w:r>
      <w:r w:rsidR="00811789" w:rsidRPr="006A200F">
        <w:t xml:space="preserve"> rather a continuous and interdependent process.</w:t>
      </w:r>
      <w:r w:rsidR="006E308C" w:rsidRPr="006A200F">
        <w:t xml:space="preserve"> </w:t>
      </w:r>
      <w:r w:rsidR="00D60CFC" w:rsidRPr="006A200F">
        <w:t>In this manuscript, we review current data regarding the molecular mechanisms underlying the development of colorectal PC, with a special focus on the peritoneum</w:t>
      </w:r>
      <w:r w:rsidR="0012509D" w:rsidRPr="006A200F">
        <w:t xml:space="preserve"> and the role of the surgeon in peritoneal disease spread</w:t>
      </w:r>
      <w:r w:rsidR="00D60CFC" w:rsidRPr="006A200F">
        <w:t>.</w:t>
      </w:r>
    </w:p>
    <w:p w14:paraId="6F5C5509" w14:textId="6D53B130" w:rsidR="00AF38E0" w:rsidRPr="006A200F" w:rsidRDefault="00AF38E0" w:rsidP="00246B29">
      <w:pPr>
        <w:adjustRightInd w:val="0"/>
        <w:snapToGrid w:val="0"/>
      </w:pPr>
    </w:p>
    <w:p w14:paraId="3EC1780C" w14:textId="17831CCB" w:rsidR="00C03329" w:rsidRPr="006A200F" w:rsidRDefault="00C03329" w:rsidP="00246B29">
      <w:pPr>
        <w:adjustRightInd w:val="0"/>
        <w:snapToGrid w:val="0"/>
      </w:pPr>
      <w:r w:rsidRPr="006A200F">
        <w:rPr>
          <w:b/>
        </w:rPr>
        <w:t>Key</w:t>
      </w:r>
      <w:r w:rsidR="0054043A" w:rsidRPr="006A200F">
        <w:rPr>
          <w:rFonts w:eastAsia="宋体" w:hint="eastAsia"/>
          <w:b/>
          <w:lang w:eastAsia="zh-CN"/>
        </w:rPr>
        <w:t xml:space="preserve"> </w:t>
      </w:r>
      <w:r w:rsidRPr="006A200F">
        <w:rPr>
          <w:b/>
        </w:rPr>
        <w:t xml:space="preserve">words: </w:t>
      </w:r>
      <w:bookmarkStart w:id="12" w:name="OLE_LINK3470"/>
      <w:bookmarkStart w:id="13" w:name="OLE_LINK3471"/>
      <w:r w:rsidRPr="006A200F">
        <w:t xml:space="preserve">Peritoneal </w:t>
      </w:r>
      <w:r w:rsidR="0054043A" w:rsidRPr="006A200F">
        <w:t>carcinomatosis</w:t>
      </w:r>
      <w:r w:rsidR="0054043A" w:rsidRPr="006A200F">
        <w:rPr>
          <w:rFonts w:eastAsia="宋体" w:hint="eastAsia"/>
          <w:lang w:eastAsia="zh-CN"/>
        </w:rPr>
        <w:t>;</w:t>
      </w:r>
      <w:r w:rsidRPr="006A200F">
        <w:t xml:space="preserve"> Pathophysiology</w:t>
      </w:r>
      <w:r w:rsidR="0054043A" w:rsidRPr="006A200F">
        <w:rPr>
          <w:rFonts w:eastAsia="宋体" w:hint="eastAsia"/>
          <w:lang w:eastAsia="zh-CN"/>
        </w:rPr>
        <w:t>;</w:t>
      </w:r>
      <w:r w:rsidRPr="006A200F">
        <w:t xml:space="preserve"> Peritoneal </w:t>
      </w:r>
      <w:r w:rsidR="0054043A" w:rsidRPr="006A200F">
        <w:t xml:space="preserve">metastatic cascade; </w:t>
      </w:r>
      <w:r w:rsidRPr="006A200F">
        <w:t xml:space="preserve">Peritoneum; Cytoreductive </w:t>
      </w:r>
      <w:r w:rsidR="0054043A" w:rsidRPr="006A200F">
        <w:t>surgery</w:t>
      </w:r>
      <w:r w:rsidRPr="006A200F">
        <w:t xml:space="preserve">; Hyperthermic </w:t>
      </w:r>
      <w:r w:rsidR="0054043A" w:rsidRPr="006A200F">
        <w:t>intraperitoneal peroperative chemotherapy</w:t>
      </w:r>
    </w:p>
    <w:p w14:paraId="0AFF8578" w14:textId="77777777" w:rsidR="004F277C" w:rsidRPr="006A200F" w:rsidRDefault="004F277C" w:rsidP="00246B29">
      <w:pPr>
        <w:adjustRightInd w:val="0"/>
        <w:snapToGrid w:val="0"/>
      </w:pPr>
    </w:p>
    <w:bookmarkEnd w:id="12"/>
    <w:bookmarkEnd w:id="13"/>
    <w:p w14:paraId="6DC9AF37" w14:textId="41BFA0A4" w:rsidR="00C03329" w:rsidRPr="006A200F" w:rsidRDefault="004F277C" w:rsidP="00246B29">
      <w:pPr>
        <w:adjustRightInd w:val="0"/>
        <w:snapToGrid w:val="0"/>
      </w:pPr>
      <w:r w:rsidRPr="006A200F">
        <w:sym w:font="Symbol" w:char="F0E3"/>
      </w:r>
      <w:r w:rsidRPr="006A200F">
        <w:t xml:space="preserve"> </w:t>
      </w:r>
      <w:r w:rsidRPr="006A200F">
        <w:rPr>
          <w:b/>
        </w:rPr>
        <w:t xml:space="preserve">The Author(s) 2016. </w:t>
      </w:r>
      <w:r w:rsidRPr="006A200F">
        <w:t>Published by Baishideng Publishing Group Inc. All rights reserved.</w:t>
      </w:r>
    </w:p>
    <w:p w14:paraId="6F82810D" w14:textId="77777777" w:rsidR="004F277C" w:rsidRPr="006A200F" w:rsidRDefault="004F277C" w:rsidP="00246B29">
      <w:pPr>
        <w:adjustRightInd w:val="0"/>
        <w:snapToGrid w:val="0"/>
      </w:pPr>
    </w:p>
    <w:p w14:paraId="3846EE4F" w14:textId="64CA9F38" w:rsidR="00A2028E" w:rsidRPr="006A200F" w:rsidRDefault="006A422D" w:rsidP="00246B29">
      <w:pPr>
        <w:adjustRightInd w:val="0"/>
        <w:snapToGrid w:val="0"/>
      </w:pPr>
      <w:r w:rsidRPr="006A200F">
        <w:rPr>
          <w:b/>
        </w:rPr>
        <w:t>Core tip</w:t>
      </w:r>
      <w:r w:rsidR="00C03329" w:rsidRPr="006A200F">
        <w:rPr>
          <w:b/>
        </w:rPr>
        <w:t xml:space="preserve">: </w:t>
      </w:r>
      <w:bookmarkStart w:id="14" w:name="OLE_LINK3472"/>
      <w:bookmarkStart w:id="15" w:name="OLE_LINK3473"/>
      <w:r w:rsidR="00D46E82" w:rsidRPr="006A200F">
        <w:t>Colorectal</w:t>
      </w:r>
      <w:r w:rsidR="0054043A" w:rsidRPr="006A200F">
        <w:t xml:space="preserve"> peritoneal carcinomatosis</w:t>
      </w:r>
      <w:r w:rsidR="003C23A2" w:rsidRPr="006A200F">
        <w:t xml:space="preserve"> (PC) is associated with </w:t>
      </w:r>
      <w:r w:rsidR="00D46E82" w:rsidRPr="006A200F">
        <w:t>poor prognosis a</w:t>
      </w:r>
      <w:r w:rsidR="003C23A2" w:rsidRPr="006A200F">
        <w:t>nd bad</w:t>
      </w:r>
      <w:r w:rsidR="007070CD" w:rsidRPr="006A200F">
        <w:t xml:space="preserve"> quality of life for</w:t>
      </w:r>
      <w:r w:rsidR="00D46E82" w:rsidRPr="006A200F">
        <w:t xml:space="preserve"> patients in their te</w:t>
      </w:r>
      <w:r w:rsidR="007070CD" w:rsidRPr="006A200F">
        <w:t xml:space="preserve">rminal stages of disease. A </w:t>
      </w:r>
      <w:r w:rsidR="003C23A2" w:rsidRPr="006A200F">
        <w:t>loco-regional treatment,</w:t>
      </w:r>
      <w:r w:rsidR="00D46E82" w:rsidRPr="006A200F">
        <w:t xml:space="preserve"> combin</w:t>
      </w:r>
      <w:r w:rsidR="00A2028E" w:rsidRPr="006A200F">
        <w:t>ing</w:t>
      </w:r>
      <w:r w:rsidR="00D46E82" w:rsidRPr="006A200F">
        <w:t xml:space="preserve"> </w:t>
      </w:r>
      <w:r w:rsidR="0054043A" w:rsidRPr="006A200F">
        <w:t xml:space="preserve">cytoreductive surgery </w:t>
      </w:r>
      <w:r w:rsidR="00D46E82" w:rsidRPr="006A200F">
        <w:t>an</w:t>
      </w:r>
      <w:r w:rsidR="0054043A" w:rsidRPr="006A200F">
        <w:t>d hyperthermic intraperitoneal peroperative chemotherapy</w:t>
      </w:r>
      <w:r w:rsidR="003C23A2" w:rsidRPr="006A200F">
        <w:t>,</w:t>
      </w:r>
      <w:r w:rsidR="00E90316" w:rsidRPr="006A200F">
        <w:t xml:space="preserve"> is</w:t>
      </w:r>
      <w:r w:rsidR="00D46E82" w:rsidRPr="006A200F">
        <w:t xml:space="preserve"> associated with significant morbidity and mortality. Therefore, a comprehensive understanding of the molecular events involved in peritoneal disease sprea</w:t>
      </w:r>
      <w:r w:rsidR="00A2028E" w:rsidRPr="006A200F">
        <w:t>d and</w:t>
      </w:r>
      <w:r w:rsidR="00D46E82" w:rsidRPr="006A200F">
        <w:t xml:space="preserve"> subsequent careful patient selection is paramount to avoid unnecessary toxicity.</w:t>
      </w:r>
      <w:r w:rsidR="00A2028E" w:rsidRPr="006A200F">
        <w:t xml:space="preserve"> This manuscript highlights current data regarding the molecular mechanisms underlying the development of colorectal PC</w:t>
      </w:r>
      <w:r w:rsidR="00E90316" w:rsidRPr="006A200F">
        <w:t xml:space="preserve"> with a special focus on the peritoneum and the role of the surgeon in peritoneal disease spread</w:t>
      </w:r>
      <w:r w:rsidR="00A2028E" w:rsidRPr="006A200F">
        <w:t xml:space="preserve">. </w:t>
      </w:r>
    </w:p>
    <w:bookmarkEnd w:id="14"/>
    <w:bookmarkEnd w:id="15"/>
    <w:p w14:paraId="5BE74B80" w14:textId="77777777" w:rsidR="00C03329" w:rsidRPr="006A200F" w:rsidRDefault="00C03329" w:rsidP="00246B29">
      <w:pPr>
        <w:adjustRightInd w:val="0"/>
        <w:snapToGrid w:val="0"/>
        <w:rPr>
          <w:b/>
        </w:rPr>
      </w:pPr>
    </w:p>
    <w:p w14:paraId="4FA007D1" w14:textId="77777777" w:rsidR="0054043A" w:rsidRPr="006A200F" w:rsidRDefault="00C03329" w:rsidP="0054043A">
      <w:pPr>
        <w:adjustRightInd w:val="0"/>
        <w:snapToGrid w:val="0"/>
        <w:rPr>
          <w:color w:val="000000"/>
        </w:rPr>
      </w:pPr>
      <w:r w:rsidRPr="006A200F">
        <w:t>Lemoine L,</w:t>
      </w:r>
      <w:r w:rsidR="001E5803" w:rsidRPr="006A200F">
        <w:t xml:space="preserve"> Sugarbaker P, Van der Speeten K</w:t>
      </w:r>
      <w:r w:rsidRPr="006A200F">
        <w:t xml:space="preserve">. </w:t>
      </w:r>
      <w:r w:rsidR="0054043A" w:rsidRPr="006A200F">
        <w:t>Pathophysiology of colorectal peritoneal carcinomatosis: Role of the peritoneum</w:t>
      </w:r>
      <w:r w:rsidR="0054043A" w:rsidRPr="006A200F">
        <w:rPr>
          <w:rFonts w:eastAsia="宋体" w:hint="eastAsia"/>
          <w:lang w:eastAsia="zh-CN"/>
        </w:rPr>
        <w:t xml:space="preserve">. </w:t>
      </w:r>
      <w:bookmarkStart w:id="16" w:name="OLE_LINK110"/>
      <w:bookmarkStart w:id="17" w:name="OLE_LINK111"/>
      <w:bookmarkStart w:id="18" w:name="OLE_LINK140"/>
      <w:bookmarkStart w:id="19" w:name="OLE_LINK699"/>
      <w:bookmarkStart w:id="20" w:name="OLE_LINK658"/>
      <w:bookmarkStart w:id="21" w:name="OLE_LINK1236"/>
      <w:bookmarkStart w:id="22" w:name="OLE_LINK1369"/>
      <w:bookmarkStart w:id="23" w:name="OLE_LINK1802"/>
      <w:bookmarkStart w:id="24" w:name="OLE_LINK1719"/>
      <w:bookmarkStart w:id="25" w:name="OLE_LINK1796"/>
      <w:bookmarkStart w:id="26" w:name="OLE_LINK1869"/>
      <w:bookmarkStart w:id="27" w:name="OLE_LINK1875"/>
      <w:bookmarkStart w:id="28" w:name="OLE_LINK1917"/>
      <w:bookmarkStart w:id="29" w:name="OLE_LINK1942"/>
      <w:bookmarkStart w:id="30" w:name="OLE_LINK2176"/>
      <w:bookmarkStart w:id="31" w:name="OLE_LINK2074"/>
      <w:bookmarkStart w:id="32" w:name="OLE_LINK2158"/>
      <w:bookmarkStart w:id="33" w:name="OLE_LINK2206"/>
      <w:bookmarkStart w:id="34" w:name="OLE_LINK2028"/>
      <w:bookmarkStart w:id="35" w:name="OLE_LINK3314"/>
      <w:bookmarkStart w:id="36" w:name="OLE_LINK3369"/>
      <w:bookmarkStart w:id="37" w:name="OLE_LINK2039"/>
      <w:bookmarkStart w:id="38" w:name="OLE_LINK2178"/>
      <w:bookmarkStart w:id="39" w:name="OLE_LINK2212"/>
      <w:bookmarkStart w:id="40" w:name="OLE_LINK2245"/>
      <w:bookmarkStart w:id="41" w:name="OLE_LINK2285"/>
      <w:bookmarkStart w:id="42" w:name="OLE_LINK2329"/>
      <w:bookmarkStart w:id="43" w:name="OLE_LINK2309"/>
      <w:bookmarkStart w:id="44" w:name="OLE_LINK2287"/>
      <w:bookmarkStart w:id="45" w:name="OLE_LINK2413"/>
      <w:bookmarkStart w:id="46" w:name="OLE_LINK2349"/>
      <w:bookmarkStart w:id="47" w:name="OLE_LINK2756"/>
      <w:bookmarkStart w:id="48" w:name="OLE_LINK3294"/>
      <w:bookmarkStart w:id="49" w:name="OLE_LINK69"/>
      <w:bookmarkStart w:id="50" w:name="OLE_LINK3179"/>
      <w:bookmarkStart w:id="51" w:name="OLE_LINK3178"/>
      <w:bookmarkStart w:id="52" w:name="OLE_LINK3169"/>
      <w:bookmarkStart w:id="53" w:name="OLE_LINK3055"/>
      <w:bookmarkStart w:id="54" w:name="OLE_LINK61"/>
      <w:bookmarkStart w:id="55" w:name="OLE_LINK3037"/>
      <w:bookmarkStart w:id="56" w:name="OLE_LINK58"/>
      <w:bookmarkStart w:id="57" w:name="OLE_LINK3500"/>
      <w:bookmarkStart w:id="58" w:name="OLE_LINK2951"/>
      <w:bookmarkStart w:id="59" w:name="OLE_LINK48"/>
      <w:bookmarkStart w:id="60" w:name="OLE_LINK47"/>
      <w:r w:rsidR="0054043A" w:rsidRPr="006A200F">
        <w:rPr>
          <w:i/>
          <w:color w:val="000000"/>
        </w:rPr>
        <w:t xml:space="preserve">World J Gastroenterol </w:t>
      </w:r>
      <w:r w:rsidR="0054043A" w:rsidRPr="006A200F">
        <w:rPr>
          <w:color w:val="000000"/>
        </w:rPr>
        <w:t>2016; In press</w:t>
      </w:r>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p>
    <w:p w14:paraId="393DA0BE" w14:textId="43CD7DE6" w:rsidR="0054043A" w:rsidRPr="006A200F" w:rsidRDefault="0054043A" w:rsidP="0054043A">
      <w:pPr>
        <w:rPr>
          <w:rFonts w:eastAsia="宋体"/>
          <w:lang w:eastAsia="zh-CN"/>
        </w:rPr>
      </w:pPr>
    </w:p>
    <w:p w14:paraId="534860AA" w14:textId="5C90C760" w:rsidR="00C03329" w:rsidRPr="006A200F" w:rsidRDefault="00C03329" w:rsidP="00246B29">
      <w:pPr>
        <w:adjustRightInd w:val="0"/>
        <w:snapToGrid w:val="0"/>
      </w:pPr>
    </w:p>
    <w:p w14:paraId="28D00144" w14:textId="77777777" w:rsidR="00C03329" w:rsidRPr="006A200F" w:rsidRDefault="00C03329" w:rsidP="00246B29">
      <w:pPr>
        <w:adjustRightInd w:val="0"/>
        <w:snapToGrid w:val="0"/>
        <w:ind w:hanging="1416"/>
        <w:rPr>
          <w:b/>
        </w:rPr>
      </w:pPr>
    </w:p>
    <w:p w14:paraId="4ECD4659" w14:textId="77777777" w:rsidR="00C03329" w:rsidRPr="006A200F" w:rsidRDefault="00C03329" w:rsidP="00246B29">
      <w:pPr>
        <w:adjustRightInd w:val="0"/>
        <w:snapToGrid w:val="0"/>
        <w:ind w:hanging="1416"/>
        <w:rPr>
          <w:b/>
        </w:rPr>
      </w:pPr>
    </w:p>
    <w:p w14:paraId="13DF7BBF" w14:textId="77777777" w:rsidR="00AF38E0" w:rsidRPr="006A200F" w:rsidRDefault="00AF38E0" w:rsidP="00246B29">
      <w:pPr>
        <w:adjustRightInd w:val="0"/>
        <w:snapToGrid w:val="0"/>
      </w:pPr>
    </w:p>
    <w:p w14:paraId="57B49856" w14:textId="77777777" w:rsidR="00535B7B" w:rsidRPr="006A200F" w:rsidRDefault="00535B7B" w:rsidP="00246B29">
      <w:pPr>
        <w:adjustRightInd w:val="0"/>
        <w:snapToGrid w:val="0"/>
      </w:pPr>
    </w:p>
    <w:p w14:paraId="46450A96" w14:textId="77777777" w:rsidR="00535B7B" w:rsidRPr="006A200F" w:rsidRDefault="00535B7B" w:rsidP="00246B29">
      <w:pPr>
        <w:adjustRightInd w:val="0"/>
        <w:snapToGrid w:val="0"/>
      </w:pPr>
    </w:p>
    <w:p w14:paraId="61B3F32F" w14:textId="77777777" w:rsidR="00535B7B" w:rsidRPr="006A200F" w:rsidRDefault="00535B7B" w:rsidP="00246B29">
      <w:pPr>
        <w:adjustRightInd w:val="0"/>
        <w:snapToGrid w:val="0"/>
      </w:pPr>
    </w:p>
    <w:p w14:paraId="4F8531FB" w14:textId="77777777" w:rsidR="00535B7B" w:rsidRPr="006A200F" w:rsidRDefault="00535B7B" w:rsidP="00246B29">
      <w:pPr>
        <w:adjustRightInd w:val="0"/>
        <w:snapToGrid w:val="0"/>
      </w:pPr>
    </w:p>
    <w:p w14:paraId="43DB5734" w14:textId="77777777" w:rsidR="00535B7B" w:rsidRPr="006A200F" w:rsidRDefault="00535B7B" w:rsidP="00246B29">
      <w:pPr>
        <w:adjustRightInd w:val="0"/>
        <w:snapToGrid w:val="0"/>
      </w:pPr>
    </w:p>
    <w:p w14:paraId="50AD4ABE" w14:textId="77777777" w:rsidR="00535B7B" w:rsidRPr="006A200F" w:rsidRDefault="00535B7B" w:rsidP="00246B29">
      <w:pPr>
        <w:adjustRightInd w:val="0"/>
        <w:snapToGrid w:val="0"/>
      </w:pPr>
    </w:p>
    <w:p w14:paraId="23194799" w14:textId="77777777" w:rsidR="00535B7B" w:rsidRPr="006A200F" w:rsidRDefault="00535B7B" w:rsidP="00246B29">
      <w:pPr>
        <w:adjustRightInd w:val="0"/>
        <w:snapToGrid w:val="0"/>
      </w:pPr>
    </w:p>
    <w:p w14:paraId="1BDC73A1" w14:textId="77777777" w:rsidR="00535B7B" w:rsidRPr="006A200F" w:rsidRDefault="00535B7B" w:rsidP="00246B29">
      <w:pPr>
        <w:adjustRightInd w:val="0"/>
        <w:snapToGrid w:val="0"/>
      </w:pPr>
    </w:p>
    <w:p w14:paraId="734CA00E" w14:textId="77777777" w:rsidR="00535B7B" w:rsidRPr="006A200F" w:rsidRDefault="00535B7B" w:rsidP="00246B29">
      <w:pPr>
        <w:adjustRightInd w:val="0"/>
        <w:snapToGrid w:val="0"/>
      </w:pPr>
    </w:p>
    <w:p w14:paraId="5DA53E9B" w14:textId="77777777" w:rsidR="00535B7B" w:rsidRPr="006A200F" w:rsidRDefault="00535B7B" w:rsidP="00246B29">
      <w:pPr>
        <w:adjustRightInd w:val="0"/>
        <w:snapToGrid w:val="0"/>
      </w:pPr>
    </w:p>
    <w:p w14:paraId="275FB486" w14:textId="77777777" w:rsidR="00535B7B" w:rsidRPr="006A200F" w:rsidRDefault="00535B7B" w:rsidP="00246B29">
      <w:pPr>
        <w:adjustRightInd w:val="0"/>
        <w:snapToGrid w:val="0"/>
      </w:pPr>
    </w:p>
    <w:p w14:paraId="1D9D47F5" w14:textId="77777777" w:rsidR="00535B7B" w:rsidRPr="006A200F" w:rsidRDefault="00535B7B" w:rsidP="00246B29">
      <w:pPr>
        <w:adjustRightInd w:val="0"/>
        <w:snapToGrid w:val="0"/>
      </w:pPr>
    </w:p>
    <w:p w14:paraId="35DE3C39" w14:textId="77777777" w:rsidR="00535B7B" w:rsidRPr="006A200F" w:rsidRDefault="00535B7B" w:rsidP="00246B29">
      <w:pPr>
        <w:adjustRightInd w:val="0"/>
        <w:snapToGrid w:val="0"/>
      </w:pPr>
    </w:p>
    <w:p w14:paraId="29B935B8" w14:textId="77777777" w:rsidR="00535B7B" w:rsidRPr="006A200F" w:rsidRDefault="00535B7B" w:rsidP="00246B29">
      <w:pPr>
        <w:adjustRightInd w:val="0"/>
        <w:snapToGrid w:val="0"/>
      </w:pPr>
    </w:p>
    <w:p w14:paraId="0A778038" w14:textId="11C1F87E" w:rsidR="00AF38E0" w:rsidRPr="006A200F" w:rsidRDefault="009A34E6" w:rsidP="00246B29">
      <w:pPr>
        <w:adjustRightInd w:val="0"/>
        <w:snapToGrid w:val="0"/>
        <w:rPr>
          <w:b/>
        </w:rPr>
      </w:pPr>
      <w:r w:rsidRPr="006A200F">
        <w:rPr>
          <w:b/>
        </w:rPr>
        <w:t>INTRODUCTION</w:t>
      </w:r>
    </w:p>
    <w:p w14:paraId="257E8DDB" w14:textId="1AEE4B0A" w:rsidR="00AF38E0" w:rsidRPr="006A200F" w:rsidRDefault="00AF38E0" w:rsidP="00246B29">
      <w:pPr>
        <w:adjustRightInd w:val="0"/>
        <w:snapToGrid w:val="0"/>
      </w:pPr>
      <w:r w:rsidRPr="006A200F">
        <w:t xml:space="preserve">Colorectal </w:t>
      </w:r>
      <w:r w:rsidR="0054043A" w:rsidRPr="006A200F">
        <w:t xml:space="preserve">cancer </w:t>
      </w:r>
      <w:r w:rsidRPr="006A200F">
        <w:t>(CRC) is the third most common cancer and the fourth most common cause of cancer-related death worldwide</w:t>
      </w:r>
      <w:r w:rsidR="00281951" w:rsidRPr="006A200F">
        <w:fldChar w:fldCharType="begin">
          <w:fldData xml:space="preserve">PEVuZE5vdGU+PENpdGU+PEF1dGhvcj5BcmpvbmEtU2FuY2hlejwvQXV0aG9yPjxZZWFyPjIwMTQ8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</w:fldData>
        </w:fldChar>
      </w:r>
      <w:r w:rsidR="006E308C" w:rsidRPr="006A200F">
        <w:instrText xml:space="preserve"> ADDIN EN.CITE </w:instrText>
      </w:r>
      <w:r w:rsidR="006E308C" w:rsidRPr="006A200F">
        <w:fldChar w:fldCharType="begin">
          <w:fldData xml:space="preserve">PEVuZE5vdGU+PENpdGU+PEF1dGhvcj5BcmpvbmEtU2FuY2hlejwvQXV0aG9yPjxZZWFyPjIwMTQ8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</w:fldData>
        </w:fldChar>
      </w:r>
      <w:r w:rsidR="006E308C" w:rsidRPr="006A200F">
        <w:instrText xml:space="preserve"> ADDIN EN.CITE.DATA </w:instrText>
      </w:r>
      <w:r w:rsidR="006E308C" w:rsidRPr="006A200F">
        <w:fldChar w:fldCharType="end"/>
      </w:r>
      <w:r w:rsidR="00281951" w:rsidRPr="006A200F">
        <w:fldChar w:fldCharType="separate"/>
      </w:r>
      <w:r w:rsidR="0054043A" w:rsidRPr="006A200F">
        <w:rPr>
          <w:noProof/>
          <w:vertAlign w:val="superscript"/>
        </w:rPr>
        <w:t>[1,</w:t>
      </w:r>
      <w:r w:rsidR="006E308C" w:rsidRPr="006A200F">
        <w:rPr>
          <w:noProof/>
          <w:vertAlign w:val="superscript"/>
        </w:rPr>
        <w:t>2]</w:t>
      </w:r>
      <w:r w:rsidR="00281951" w:rsidRPr="006A200F">
        <w:fldChar w:fldCharType="end"/>
      </w:r>
      <w:r w:rsidRPr="006A200F">
        <w:t>. Besides the lymphatic and h</w:t>
      </w:r>
      <w:r w:rsidR="005611B9" w:rsidRPr="006A200F">
        <w:t>a</w:t>
      </w:r>
      <w:r w:rsidRPr="006A200F">
        <w:t>ematogenous routes of dissemination, CRC frequently gives rise to</w:t>
      </w:r>
      <w:r w:rsidR="000E3112" w:rsidRPr="006A200F">
        <w:t xml:space="preserve"> the</w:t>
      </w:r>
      <w:r w:rsidRPr="006A200F">
        <w:t xml:space="preserve"> transcoelomic spread of tum</w:t>
      </w:r>
      <w:r w:rsidR="00DD20BB" w:rsidRPr="006A200F">
        <w:t>o</w:t>
      </w:r>
      <w:r w:rsidRPr="006A200F">
        <w:t>r cells in the peritoneal cavity, which ultimately leads to Peritoneal Carcinomatosis (PC)</w:t>
      </w:r>
      <w:r w:rsidR="00281951" w:rsidRPr="006A200F">
        <w:fldChar w:fldCharType="begin">
          <w:fldData xml:space="preserve">PEVuZE5vdGU+PENpdGU+PEF1dGhvcj5Lb3BwZTwvQXV0aG9yPjxZZWFyPjIwMDY8L1llYXI+PFJl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</w:fldData>
        </w:fldChar>
      </w:r>
      <w:r w:rsidR="006E308C" w:rsidRPr="006A200F">
        <w:instrText xml:space="preserve"> ADDIN EN.CITE </w:instrText>
      </w:r>
      <w:r w:rsidR="006E308C" w:rsidRPr="006A200F">
        <w:fldChar w:fldCharType="begin">
          <w:fldData xml:space="preserve">PEVuZE5vdGU+PENpdGU+PEF1dGhvcj5Lb3BwZTwvQXV0aG9yPjxZZWFyPjIwMDY8L1llYXI+PFJl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</w:fldData>
        </w:fldChar>
      </w:r>
      <w:r w:rsidR="006E308C" w:rsidRPr="006A200F">
        <w:instrText xml:space="preserve"> ADDIN EN.CITE.DATA </w:instrText>
      </w:r>
      <w:r w:rsidR="006E308C" w:rsidRPr="006A200F">
        <w:fldChar w:fldCharType="end"/>
      </w:r>
      <w:r w:rsidR="00281951" w:rsidRPr="006A200F">
        <w:fldChar w:fldCharType="separate"/>
      </w:r>
      <w:r w:rsidR="006E308C" w:rsidRPr="006A200F">
        <w:rPr>
          <w:noProof/>
          <w:vertAlign w:val="superscript"/>
        </w:rPr>
        <w:t>[3]</w:t>
      </w:r>
      <w:r w:rsidR="00281951" w:rsidRPr="006A200F">
        <w:fldChar w:fldCharType="end"/>
      </w:r>
      <w:r w:rsidRPr="006A200F">
        <w:t>. Colorectal PC is associated with a poor prognosis and bad quality of life for these patients in their terminal stages of disease</w:t>
      </w:r>
      <w:r w:rsidR="00281951" w:rsidRPr="006A200F">
        <w:fldChar w:fldCharType="begin">
          <w:fldData xml:space="preserve">PEVuZE5vdGU+PENpdGU+PEF1dGhvcj5Bb3lhZ2k8L0F1dGhvcj48WWVhcj4yMDE0PC9ZZWFyPjxS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</w:fldData>
        </w:fldChar>
      </w:r>
      <w:r w:rsidR="006E308C" w:rsidRPr="006A200F">
        <w:instrText xml:space="preserve"> ADDIN EN.CITE </w:instrText>
      </w:r>
      <w:r w:rsidR="006E308C" w:rsidRPr="006A200F">
        <w:fldChar w:fldCharType="begin">
          <w:fldData xml:space="preserve">PEVuZE5vdGU+PENpdGU+PEF1dGhvcj5Bb3lhZ2k8L0F1dGhvcj48WWVhcj4yMDE0PC9ZZWFyPjxS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</w:fldData>
        </w:fldChar>
      </w:r>
      <w:r w:rsidR="006E308C" w:rsidRPr="006A200F">
        <w:instrText xml:space="preserve"> ADDIN EN.CITE.DATA </w:instrText>
      </w:r>
      <w:r w:rsidR="006E308C" w:rsidRPr="006A200F">
        <w:fldChar w:fldCharType="end"/>
      </w:r>
      <w:r w:rsidR="00281951" w:rsidRPr="006A200F">
        <w:fldChar w:fldCharType="separate"/>
      </w:r>
      <w:r w:rsidR="006E308C" w:rsidRPr="006A200F">
        <w:rPr>
          <w:noProof/>
          <w:vertAlign w:val="superscript"/>
        </w:rPr>
        <w:t>[4-6]</w:t>
      </w:r>
      <w:r w:rsidR="00281951" w:rsidRPr="006A200F">
        <w:fldChar w:fldCharType="end"/>
      </w:r>
      <w:r w:rsidRPr="006A200F">
        <w:t>. Recent genomic profiling studies</w:t>
      </w:r>
      <w:r w:rsidR="000E3112" w:rsidRPr="006A200F">
        <w:t xml:space="preserve"> have</w:t>
      </w:r>
      <w:r w:rsidRPr="006A200F">
        <w:t xml:space="preserve"> demonstrated distinct gene expression patterns, determining CRC spread</w:t>
      </w:r>
      <w:r w:rsidR="000E3112" w:rsidRPr="006A200F">
        <w:t>ing</w:t>
      </w:r>
      <w:r w:rsidRPr="006A200F">
        <w:t xml:space="preserve"> to either t</w:t>
      </w:r>
      <w:r w:rsidR="00235304" w:rsidRPr="006A200F">
        <w:t>he liver, the peritoneum or both</w:t>
      </w:r>
      <w:r w:rsidR="001C6ADE" w:rsidRPr="006A200F">
        <w:fldChar w:fldCharType="begin">
          <w:fldData xml:space="preserve">PEVuZE5vdGU+PENpdGU+PEF1dGhvcj5WYXJnaGVzZTwvQXV0aG9yPjxZZWFyPjIwMDc8L1llYXI+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</w:fldData>
        </w:fldChar>
      </w:r>
      <w:r w:rsidR="001C6ADE" w:rsidRPr="006A200F">
        <w:instrText xml:space="preserve"> ADDIN EN.CITE </w:instrText>
      </w:r>
      <w:r w:rsidR="001C6ADE" w:rsidRPr="006A200F">
        <w:fldChar w:fldCharType="begin">
          <w:fldData xml:space="preserve">PEVuZE5vdGU+PENpdGU+PEF1dGhvcj5WYXJnaGVzZTwvQXV0aG9yPjxZZWFyPjIwMDc8L1llYXI+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</w:fldData>
        </w:fldChar>
      </w:r>
      <w:r w:rsidR="001C6ADE" w:rsidRPr="006A200F">
        <w:instrText xml:space="preserve"> ADDIN EN.CITE.DATA </w:instrText>
      </w:r>
      <w:r w:rsidR="001C6ADE" w:rsidRPr="006A200F">
        <w:fldChar w:fldCharType="end"/>
      </w:r>
      <w:r w:rsidR="001C6ADE" w:rsidRPr="006A200F">
        <w:fldChar w:fldCharType="separate"/>
      </w:r>
      <w:r w:rsidR="0054043A" w:rsidRPr="006A200F">
        <w:rPr>
          <w:noProof/>
          <w:vertAlign w:val="superscript"/>
        </w:rPr>
        <w:t>[7,</w:t>
      </w:r>
      <w:r w:rsidR="001C6ADE" w:rsidRPr="006A200F">
        <w:rPr>
          <w:noProof/>
          <w:vertAlign w:val="superscript"/>
        </w:rPr>
        <w:t>8]</w:t>
      </w:r>
      <w:r w:rsidR="001C6ADE" w:rsidRPr="006A200F">
        <w:fldChar w:fldCharType="end"/>
      </w:r>
      <w:r w:rsidRPr="006A200F">
        <w:t xml:space="preserve">. </w:t>
      </w:r>
    </w:p>
    <w:p w14:paraId="0314D62A" w14:textId="0E0E039B" w:rsidR="00AF38E0" w:rsidRPr="006A200F" w:rsidRDefault="00AF38E0" w:rsidP="0054043A">
      <w:pPr>
        <w:adjustRightInd w:val="0"/>
        <w:snapToGrid w:val="0"/>
        <w:ind w:firstLineChars="100" w:firstLine="240"/>
      </w:pPr>
      <w:r w:rsidRPr="006A200F">
        <w:t xml:space="preserve">The </w:t>
      </w:r>
      <w:r w:rsidR="00926FE4" w:rsidRPr="006A200F">
        <w:t>precise</w:t>
      </w:r>
      <w:r w:rsidR="009A4B5E" w:rsidRPr="006A200F">
        <w:t xml:space="preserve"> incidence of PC is unknown</w:t>
      </w:r>
      <w:r w:rsidRPr="006A200F">
        <w:t xml:space="preserve"> due to the low sensitivity of preoperative imaging techniques</w:t>
      </w:r>
      <w:r w:rsidR="00F97D6E" w:rsidRPr="006A200F">
        <w:t xml:space="preserve"> </w:t>
      </w:r>
      <w:r w:rsidR="00B41281" w:rsidRPr="006A200F">
        <w:t xml:space="preserve">(CT, MRI, PET, PET/CT) </w:t>
      </w:r>
      <w:r w:rsidRPr="006A200F">
        <w:t>and heterogeneity of published methods and findings</w:t>
      </w:r>
      <w:r w:rsidR="00C448A3" w:rsidRPr="006A200F">
        <w:fldChar w:fldCharType="begin">
          <w:fldData xml:space="preserve">PEVuZE5vdGU+PENpdGU+PEF1dGhvcj5LbGF2ZXI8L0F1dGhvcj48WWVhcj4yMDEyPC9ZZWFyPjxS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</w:fldData>
        </w:fldChar>
      </w:r>
      <w:r w:rsidR="001C6ADE" w:rsidRPr="006A200F">
        <w:instrText xml:space="preserve"> ADDIN EN.CITE </w:instrText>
      </w:r>
      <w:r w:rsidR="001C6ADE" w:rsidRPr="006A200F">
        <w:fldChar w:fldCharType="begin">
          <w:fldData xml:space="preserve">PEVuZE5vdGU+PENpdGU+PEF1dGhvcj5LbGF2ZXI8L0F1dGhvcj48WWVhcj4yMDEyPC9ZZWFyPjxS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</w:fldData>
        </w:fldChar>
      </w:r>
      <w:r w:rsidR="001C6ADE" w:rsidRPr="006A200F">
        <w:instrText xml:space="preserve"> ADDIN EN.CITE.DATA </w:instrText>
      </w:r>
      <w:r w:rsidR="001C6ADE" w:rsidRPr="006A200F">
        <w:fldChar w:fldCharType="end"/>
      </w:r>
      <w:r w:rsidR="00C448A3" w:rsidRPr="006A200F">
        <w:fldChar w:fldCharType="separate"/>
      </w:r>
      <w:r w:rsidR="0054043A" w:rsidRPr="006A200F">
        <w:rPr>
          <w:noProof/>
          <w:vertAlign w:val="superscript"/>
        </w:rPr>
        <w:t>[9,</w:t>
      </w:r>
      <w:r w:rsidR="001C6ADE" w:rsidRPr="006A200F">
        <w:rPr>
          <w:noProof/>
          <w:vertAlign w:val="superscript"/>
        </w:rPr>
        <w:t>10]</w:t>
      </w:r>
      <w:r w:rsidR="00C448A3" w:rsidRPr="006A200F">
        <w:fldChar w:fldCharType="end"/>
      </w:r>
      <w:r w:rsidRPr="006A200F">
        <w:t xml:space="preserve">. </w:t>
      </w:r>
      <w:r w:rsidR="009A4B5E" w:rsidRPr="006A200F">
        <w:t xml:space="preserve">Using a database of 3019 CRC patients, </w:t>
      </w:r>
      <w:r w:rsidRPr="006A200F">
        <w:t xml:space="preserve">Jayne </w:t>
      </w:r>
      <w:r w:rsidR="0054043A" w:rsidRPr="006A200F">
        <w:rPr>
          <w:i/>
        </w:rPr>
        <w:t>et al</w:t>
      </w:r>
      <w:r w:rsidR="00B3250D" w:rsidRPr="006A200F">
        <w:fldChar w:fldCharType="begin"/>
      </w:r>
      <w:r w:rsidR="001C6ADE" w:rsidRPr="006A200F">
        <w:instrText xml:space="preserve"> ADDIN EN.CITE &lt;EndNote&gt;&lt;Cite&gt;&lt;Author&gt;Jayne&lt;/Author&gt;&lt;Year&gt;2002&lt;/Year&gt;&lt;RecNum&gt;283&lt;/RecNum&gt;&lt;DisplayText&gt;&lt;style face="superscript"&gt;[11]&lt;/style&gt;&lt;/DisplayText&gt;&lt;record&gt;&lt;rec-number&gt;283&lt;/rec-number&gt;&lt;foreign-keys&gt;&lt;key app="EN" db-id="dts2wppr0xdwxlee59f5avvq5ezaz0e5ae5v" timestamp="1439970333"&gt;283&lt;/key&gt;&lt;/foreign-keys&gt;&lt;ref-type name="Journal Article"&gt;17&lt;/ref-type&gt;&lt;contributors&gt;&lt;authors&gt;&lt;author&gt;Jayne, D. G.&lt;/author&gt;&lt;author&gt;Fook, S.&lt;/author&gt;&lt;author&gt;Loi, C.&lt;/author&gt;&lt;author&gt;Seow-Choen, F.&lt;/author&gt;&lt;/authors&gt;&lt;/contributors&gt;&lt;auth-address&gt;Departments of Colorectal Surgery and Clinical Research and Statistics, Singapore General Hospital, Outram Road, Singapore 169 608.&lt;/auth-address&gt;&lt;titles&gt;&lt;title&gt;Peritoneal carcinomatosis from colorectal cancer&lt;/title&gt;&lt;secondary-title&gt;Br J Surg&lt;/secondary-title&gt;&lt;/titles&gt;&lt;periodical&gt;&lt;full-title&gt;Br J Surg&lt;/full-title&gt;&lt;abbr-1&gt;The British journal of surgery&lt;/abbr-1&gt;&lt;/periodical&gt;&lt;pages&gt;1545-50&lt;/pages&gt;&lt;volume&gt;89&lt;/volume&gt;&lt;number&gt;12&lt;/number&gt;&lt;keywords&gt;&lt;keyword&gt;Aged&lt;/keyword&gt;&lt;keyword&gt;Colorectal Neoplasms/*surgery&lt;/keyword&gt;&lt;keyword&gt;Female&lt;/keyword&gt;&lt;keyword&gt;Humans&lt;/keyword&gt;&lt;keyword&gt;Male&lt;/keyword&gt;&lt;keyword&gt;Middle Aged&lt;/keyword&gt;&lt;keyword&gt;Neoplasms, Second Primary/pathology/surgery&lt;/keyword&gt;&lt;keyword&gt;Peritoneal Neoplasms/*secondary/surgery&lt;/keyword&gt;&lt;keyword&gt;Prospective Studies&lt;/keyword&gt;&lt;keyword&gt;Regression Analysis&lt;/keyword&gt;&lt;keyword&gt;Survival Analysis&lt;/keyword&gt;&lt;/keywords&gt;&lt;dates&gt;&lt;year&gt;2002&lt;/year&gt;&lt;pub-dates&gt;&lt;date&gt;Dec&lt;/date&gt;&lt;/pub-dates&gt;&lt;/dates&gt;&lt;isbn&gt;0007-1323 (Print)&amp;#xD;0007-1323 (Linking)&lt;/isbn&gt;&lt;accession-num&gt;12445064&lt;/accession-num&gt;&lt;urls&gt;&lt;related-urls&gt;&lt;url&gt;http://www.ncbi.nlm.nih.gov/pubmed/12445064&lt;/url&gt;&lt;/related-urls&gt;&lt;/urls&gt;&lt;electronic-resource-num&gt;10.1046/j.1365-2168.2002.02274.x&lt;/electronic-resource-num&gt;&lt;/record&gt;&lt;/Cite&gt;&lt;/EndNote&gt;</w:instrText>
      </w:r>
      <w:r w:rsidR="00B3250D" w:rsidRPr="006A200F">
        <w:fldChar w:fldCharType="separate"/>
      </w:r>
      <w:r w:rsidR="001C6ADE" w:rsidRPr="006A200F">
        <w:rPr>
          <w:noProof/>
          <w:vertAlign w:val="superscript"/>
        </w:rPr>
        <w:t>[11]</w:t>
      </w:r>
      <w:r w:rsidR="00B3250D" w:rsidRPr="006A200F">
        <w:fldChar w:fldCharType="end"/>
      </w:r>
      <w:r w:rsidRPr="006A200F">
        <w:t xml:space="preserve"> reported that </w:t>
      </w:r>
      <w:r w:rsidR="003C0853" w:rsidRPr="006A200F">
        <w:t>8</w:t>
      </w:r>
      <w:r w:rsidRPr="006A200F">
        <w:t xml:space="preserve">% of </w:t>
      </w:r>
      <w:r w:rsidR="009A4B5E" w:rsidRPr="006A200F">
        <w:t>these</w:t>
      </w:r>
      <w:r w:rsidRPr="006A200F">
        <w:t xml:space="preserve"> patients</w:t>
      </w:r>
      <w:r w:rsidR="009A4B5E" w:rsidRPr="006A200F">
        <w:t xml:space="preserve"> </w:t>
      </w:r>
      <w:r w:rsidRPr="006A200F">
        <w:t xml:space="preserve">presented with </w:t>
      </w:r>
      <w:r w:rsidR="009A4B5E" w:rsidRPr="006A200F">
        <w:t>synchronous</w:t>
      </w:r>
      <w:r w:rsidR="003C0853" w:rsidRPr="006A200F">
        <w:t xml:space="preserve"> PC and 5%</w:t>
      </w:r>
      <w:r w:rsidR="009A4B5E" w:rsidRPr="006A200F">
        <w:t xml:space="preserve"> </w:t>
      </w:r>
      <w:r w:rsidR="003C0853" w:rsidRPr="006A200F">
        <w:t xml:space="preserve">presented with </w:t>
      </w:r>
      <w:r w:rsidR="009A4B5E" w:rsidRPr="006A200F">
        <w:t xml:space="preserve">metachronous </w:t>
      </w:r>
      <w:r w:rsidR="003C0853" w:rsidRPr="006A200F">
        <w:t xml:space="preserve">disease. </w:t>
      </w:r>
      <w:r w:rsidR="0042737C" w:rsidRPr="006A200F">
        <w:t xml:space="preserve">In a recent </w:t>
      </w:r>
      <w:r w:rsidR="002534D2" w:rsidRPr="006A200F">
        <w:t>population-based cohort study</w:t>
      </w:r>
      <w:r w:rsidR="0042737C" w:rsidRPr="006A200F">
        <w:t xml:space="preserve"> from Stockholm County in Sweden, </w:t>
      </w:r>
      <w:r w:rsidR="00573544" w:rsidRPr="006A200F">
        <w:t>4.3</w:t>
      </w:r>
      <w:r w:rsidRPr="006A200F">
        <w:t xml:space="preserve">% </w:t>
      </w:r>
      <w:r w:rsidR="0042737C" w:rsidRPr="006A200F">
        <w:t xml:space="preserve">of 11 124 CRC patients </w:t>
      </w:r>
      <w:r w:rsidR="00173DA3" w:rsidRPr="006A200F">
        <w:t>were</w:t>
      </w:r>
      <w:r w:rsidR="00573544" w:rsidRPr="006A200F">
        <w:t xml:space="preserve"> </w:t>
      </w:r>
      <w:r w:rsidRPr="006A200F">
        <w:t xml:space="preserve">diagnosed with synchronous </w:t>
      </w:r>
      <w:r w:rsidR="00573544" w:rsidRPr="006A200F">
        <w:t>PC and 4%</w:t>
      </w:r>
      <w:r w:rsidR="003E228D" w:rsidRPr="006A200F">
        <w:t xml:space="preserve"> with</w:t>
      </w:r>
      <w:r w:rsidRPr="006A200F">
        <w:t xml:space="preserve"> metachronous PC</w:t>
      </w:r>
      <w:r w:rsidR="00914EA2" w:rsidRPr="006A200F">
        <w:fldChar w:fldCharType="begin"/>
      </w:r>
      <w:r w:rsidR="001C6ADE" w:rsidRPr="006A200F">
        <w:instrText xml:space="preserve"> ADDIN EN.CITE &lt;EndNote&gt;&lt;Cite&gt;&lt;Author&gt;Segelman&lt;/Author&gt;&lt;Year&gt;2012&lt;/Year&gt;&lt;RecNum&gt;958&lt;/RecNum&gt;&lt;DisplayText&gt;&lt;style face="superscript"&gt;[12]&lt;/style&gt;&lt;/DisplayText&gt;&lt;record&gt;&lt;rec-number&gt;958&lt;/rec-number&gt;&lt;foreign-keys&gt;&lt;key app="EN" db-id="dts2wppr0xdwxlee59f5avvq5ezaz0e5ae5v" timestamp="1454579290"&gt;958&lt;/key&gt;&lt;/foreign-keys&gt;&lt;ref-type name="Journal Article"&gt;17&lt;/ref-type&gt;&lt;contributors&gt;&lt;authors&gt;&lt;author&gt;Segelman, J.&lt;/author&gt;&lt;author&gt;Granath, F.&lt;/author&gt;&lt;author&gt;Holm, T.&lt;/author&gt;&lt;author&gt;Machado, M.&lt;/author&gt;&lt;author&gt;Mahteme, H.&lt;/author&gt;&lt;author&gt;Martling, A.&lt;/author&gt;&lt;/authors&gt;&lt;/contributors&gt;&lt;auth-address&gt;Department of Molecular Medicine and Surgery, Karolinska Institute, Stockholm, Sweden. josefin.segelman@ki.se&lt;/auth-address&gt;&lt;titles&gt;&lt;title&gt;Incidence, prevalence and risk factors for peritoneal carcinomatosis from colorectal cancer&lt;/title&gt;&lt;secondary-title&gt;Br J Surg&lt;/secondary-title&gt;&lt;/titles&gt;&lt;periodical&gt;&lt;full-title&gt;Br J Surg&lt;/full-title&gt;&lt;abbr-1&gt;The British journal of surgery&lt;/abbr-1&gt;&lt;/periodical&gt;&lt;pages&gt;699-705&lt;/pages&gt;&lt;volume&gt;99&lt;/volume&gt;&lt;number&gt;5&lt;/number&gt;&lt;keywords&gt;&lt;keyword&gt;Adult&lt;/keyword&gt;&lt;keyword&gt;Aged&lt;/keyword&gt;&lt;keyword&gt;Aged, 80 and over&lt;/keyword&gt;&lt;keyword&gt;Colonic Neoplasms/epidemiology/*secondary&lt;/keyword&gt;&lt;keyword&gt;Epidemiologic Methods&lt;/keyword&gt;&lt;keyword&gt;Female&lt;/keyword&gt;&lt;keyword&gt;Humans&lt;/keyword&gt;&lt;keyword&gt;Male&lt;/keyword&gt;&lt;keyword&gt;Middle Aged&lt;/keyword&gt;&lt;keyword&gt;Neoplasms, Multiple Primary/*epidemiology&lt;/keyword&gt;&lt;keyword&gt;Neoplasms, Second Primary/*epidemiology&lt;/keyword&gt;&lt;keyword&gt;Peritoneal Neoplasms/*epidemiology&lt;/keyword&gt;&lt;keyword&gt;Prognosis&lt;/keyword&gt;&lt;keyword&gt;Rectal Neoplasms/epidemiology/*secondary&lt;/keyword&gt;&lt;keyword&gt;Sweden/epidemiology&lt;/keyword&gt;&lt;keyword&gt;Young Adult&lt;/keyword&gt;&lt;/keywords&gt;&lt;dates&gt;&lt;year&gt;2012&lt;/year&gt;&lt;pub-dates&gt;&lt;date&gt;May&lt;/date&gt;&lt;/pub-dates&gt;&lt;/dates&gt;&lt;isbn&gt;1365-2168 (Electronic)&amp;#xD;0007-1323 (Linking)&lt;/isbn&gt;&lt;accession-num&gt;22287157&lt;/accession-num&gt;&lt;urls&gt;&lt;related-urls&gt;&lt;url&gt;http://www.ncbi.nlm.nih.gov/pubmed/22287157&lt;/url&gt;&lt;/related-urls&gt;&lt;/urls&gt;&lt;electronic-resource-num&gt;10.1002/bjs.8679&lt;/electronic-resource-num&gt;&lt;/record&gt;&lt;/Cite&gt;&lt;/EndNote&gt;</w:instrText>
      </w:r>
      <w:r w:rsidR="00914EA2" w:rsidRPr="006A200F">
        <w:fldChar w:fldCharType="separate"/>
      </w:r>
      <w:r w:rsidR="001C6ADE" w:rsidRPr="006A200F">
        <w:rPr>
          <w:noProof/>
          <w:vertAlign w:val="superscript"/>
        </w:rPr>
        <w:t>[12]</w:t>
      </w:r>
      <w:r w:rsidR="00914EA2" w:rsidRPr="006A200F">
        <w:fldChar w:fldCharType="end"/>
      </w:r>
      <w:r w:rsidRPr="006A200F">
        <w:t>. In the synchronous group, more than 50%</w:t>
      </w:r>
      <w:r w:rsidR="003E228D" w:rsidRPr="006A200F">
        <w:t xml:space="preserve"> of patients </w:t>
      </w:r>
      <w:r w:rsidRPr="006A200F">
        <w:t>presented with perito</w:t>
      </w:r>
      <w:r w:rsidR="009A4B5E" w:rsidRPr="006A200F">
        <w:t>neal metastases as the only site</w:t>
      </w:r>
      <w:r w:rsidR="00DD20BB" w:rsidRPr="006A200F">
        <w:t xml:space="preserve"> of tumo</w:t>
      </w:r>
      <w:r w:rsidRPr="006A200F">
        <w:t>r disseminatio</w:t>
      </w:r>
      <w:r w:rsidR="00B3250D" w:rsidRPr="006A200F">
        <w:t>n</w:t>
      </w:r>
      <w:r w:rsidRPr="006A200F">
        <w:t xml:space="preserve">.  </w:t>
      </w:r>
    </w:p>
    <w:p w14:paraId="5168C74C" w14:textId="132D5E51" w:rsidR="00AF38E0" w:rsidRPr="006A200F" w:rsidRDefault="00AF38E0" w:rsidP="0054043A">
      <w:pPr>
        <w:adjustRightInd w:val="0"/>
        <w:snapToGrid w:val="0"/>
        <w:ind w:firstLineChars="100" w:firstLine="240"/>
      </w:pPr>
      <w:r w:rsidRPr="006A200F">
        <w:t>In the past, oncologists and surgeons assumed PC was identical to distant metastases and as such, regarded it as an incurable component of intra-abdominal malignancy only open to palliative treatment options. Systemic chemotherapy in patients with PC res</w:t>
      </w:r>
      <w:r w:rsidR="00926FE4" w:rsidRPr="006A200F">
        <w:t xml:space="preserve">ulted in no long-term survival with a </w:t>
      </w:r>
      <w:r w:rsidRPr="006A200F">
        <w:t xml:space="preserve">median overall survival </w:t>
      </w:r>
      <w:r w:rsidR="00926FE4" w:rsidRPr="006A200F">
        <w:t xml:space="preserve">of </w:t>
      </w:r>
      <w:r w:rsidRPr="006A200F">
        <w:t>15.</w:t>
      </w:r>
      <w:r w:rsidR="00926FE4" w:rsidRPr="006A200F">
        <w:t xml:space="preserve">2 </w:t>
      </w:r>
      <w:r w:rsidR="0054043A" w:rsidRPr="006A200F">
        <w:rPr>
          <w:rFonts w:eastAsia="宋体" w:hint="eastAsia"/>
          <w:lang w:eastAsia="zh-CN"/>
        </w:rPr>
        <w:t>mo</w:t>
      </w:r>
      <w:r w:rsidRPr="006A200F">
        <w:t xml:space="preserve"> and poor quality of life of these patients in t</w:t>
      </w:r>
      <w:r w:rsidR="0054043A" w:rsidRPr="006A200F">
        <w:t>heir terminal stages of disease</w:t>
      </w:r>
      <w:r w:rsidR="00C448A3" w:rsidRPr="006A200F">
        <w:fldChar w:fldCharType="begin">
          <w:fldData xml:space="preserve">PEVuZE5vdGU+PENpdGU+PEF1dGhvcj5Ub2w8L0F1dGhvcj48WWVhcj4yMDA4PC9ZZWFyPjxSZWNO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</w:fldData>
        </w:fldChar>
      </w:r>
      <w:r w:rsidR="001C6ADE" w:rsidRPr="006A200F">
        <w:instrText xml:space="preserve"> ADDIN EN.CITE </w:instrText>
      </w:r>
      <w:r w:rsidR="001C6ADE" w:rsidRPr="006A200F">
        <w:fldChar w:fldCharType="begin">
          <w:fldData xml:space="preserve">PEVuZE5vdGU+PENpdGU+PEF1dGhvcj5Ub2w8L0F1dGhvcj48WWVhcj4yMDA4PC9ZZWFyPjxSZWNO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</w:fldData>
        </w:fldChar>
      </w:r>
      <w:r w:rsidR="001C6ADE" w:rsidRPr="006A200F">
        <w:instrText xml:space="preserve"> ADDIN EN.CITE.DATA </w:instrText>
      </w:r>
      <w:r w:rsidR="001C6ADE" w:rsidRPr="006A200F">
        <w:fldChar w:fldCharType="end"/>
      </w:r>
      <w:r w:rsidR="00C448A3" w:rsidRPr="006A200F">
        <w:fldChar w:fldCharType="separate"/>
      </w:r>
      <w:r w:rsidR="0054043A" w:rsidRPr="006A200F">
        <w:rPr>
          <w:noProof/>
          <w:vertAlign w:val="superscript"/>
        </w:rPr>
        <w:t>[13,</w:t>
      </w:r>
      <w:r w:rsidR="001C6ADE" w:rsidRPr="006A200F">
        <w:rPr>
          <w:noProof/>
          <w:vertAlign w:val="superscript"/>
        </w:rPr>
        <w:t>14]</w:t>
      </w:r>
      <w:r w:rsidR="00C448A3" w:rsidRPr="006A200F">
        <w:fldChar w:fldCharType="end"/>
      </w:r>
      <w:r w:rsidRPr="006A200F">
        <w:t>. A new loco-regi</w:t>
      </w:r>
      <w:r w:rsidR="0019139C" w:rsidRPr="006A200F">
        <w:t>onal treatment modality combining</w:t>
      </w:r>
      <w:r w:rsidRPr="006A200F">
        <w:t xml:space="preserve"> Cytoreductive Surgery (CRS) and Hyperthermic Intraperitoneal Peroperative Chemotherapy (HIPEC)</w:t>
      </w:r>
      <w:r w:rsidR="0019139C" w:rsidRPr="006A200F">
        <w:t xml:space="preserve"> has demonstrated promising clinical results in patients with colorectal PC</w:t>
      </w:r>
      <w:r w:rsidRPr="006A200F">
        <w:t xml:space="preserve">. In this setting, CRS </w:t>
      </w:r>
      <w:r w:rsidR="0019139C" w:rsidRPr="006A200F">
        <w:t>aims</w:t>
      </w:r>
      <w:r w:rsidRPr="006A200F">
        <w:t xml:space="preserve"> </w:t>
      </w:r>
      <w:r w:rsidR="0019139C" w:rsidRPr="006A200F">
        <w:t xml:space="preserve">to remove </w:t>
      </w:r>
      <w:r w:rsidRPr="006A200F">
        <w:t>all</w:t>
      </w:r>
      <w:r w:rsidR="00DD20BB" w:rsidRPr="006A200F">
        <w:t xml:space="preserve"> macroscopic tumo</w:t>
      </w:r>
      <w:r w:rsidRPr="006A200F">
        <w:t>r through</w:t>
      </w:r>
      <w:r w:rsidR="0019139C" w:rsidRPr="006A200F">
        <w:t xml:space="preserve"> standardized peritonectomy procedures</w:t>
      </w:r>
      <w:r w:rsidRPr="006A200F">
        <w:t xml:space="preserve"> and multivisceral resection</w:t>
      </w:r>
      <w:r w:rsidR="0019139C" w:rsidRPr="006A200F">
        <w:t>s</w:t>
      </w:r>
      <w:r w:rsidRPr="006A200F">
        <w:t>, whereas the subsequent intraoperative chemotherapy seeks to eliminat</w:t>
      </w:r>
      <w:r w:rsidR="00DD20BB" w:rsidRPr="006A200F">
        <w:t>e all residual microscopic tumo</w:t>
      </w:r>
      <w:r w:rsidRPr="006A200F">
        <w:t>r</w:t>
      </w:r>
      <w:r w:rsidR="0017608D" w:rsidRPr="006A200F">
        <w:fldChar w:fldCharType="begin">
          <w:fldData xml:space="preserve">PEVuZE5vdGU+PENpdGU+PEF1dGhvcj5NaXJuZXphbWk8L0F1dGhvcj48WWVhcj4yMDE0PC9ZZWFy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==
</w:fldData>
        </w:fldChar>
      </w:r>
      <w:r w:rsidR="001C6ADE" w:rsidRPr="006A200F">
        <w:instrText xml:space="preserve"> ADDIN EN.CITE </w:instrText>
      </w:r>
      <w:r w:rsidR="001C6ADE" w:rsidRPr="006A200F">
        <w:fldChar w:fldCharType="begin">
          <w:fldData xml:space="preserve">PEVuZE5vdGU+PENpdGU+PEF1dGhvcj5NaXJuZXphbWk8L0F1dGhvcj48WWVhcj4yMDE0PC9ZZWFy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==
</w:fldData>
        </w:fldChar>
      </w:r>
      <w:r w:rsidR="001C6ADE" w:rsidRPr="006A200F">
        <w:instrText xml:space="preserve"> ADDIN EN.CITE.DATA </w:instrText>
      </w:r>
      <w:r w:rsidR="001C6ADE" w:rsidRPr="006A200F">
        <w:fldChar w:fldCharType="end"/>
      </w:r>
      <w:r w:rsidR="0017608D" w:rsidRPr="006A200F">
        <w:fldChar w:fldCharType="separate"/>
      </w:r>
      <w:r w:rsidR="001C6ADE" w:rsidRPr="006A200F">
        <w:rPr>
          <w:noProof/>
          <w:vertAlign w:val="superscript"/>
        </w:rPr>
        <w:t>[15]</w:t>
      </w:r>
      <w:r w:rsidR="0017608D" w:rsidRPr="006A200F">
        <w:fldChar w:fldCharType="end"/>
      </w:r>
      <w:r w:rsidRPr="006A200F">
        <w:t xml:space="preserve">. </w:t>
      </w:r>
      <w:r w:rsidRPr="006A200F">
        <w:lastRenderedPageBreak/>
        <w:t>This novel approach</w:t>
      </w:r>
      <w:r w:rsidR="00D451F1" w:rsidRPr="006A200F">
        <w:t xml:space="preserve"> has</w:t>
      </w:r>
      <w:r w:rsidRPr="006A200F">
        <w:t xml:space="preserve"> demonstrated encouraging clinical results in several phase II and III trials</w:t>
      </w:r>
      <w:r w:rsidR="0017608D" w:rsidRPr="006A200F">
        <w:fldChar w:fldCharType="begin">
          <w:fldData xml:space="preserve">PEVuZE5vdGU+PENpdGU+PEF1dGhvcj5WZXJ3YWFsPC9BdXRob3I+PFllYXI+MjAwMzwvWWVhcj48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=
</w:fldData>
        </w:fldChar>
      </w:r>
      <w:r w:rsidR="001C6ADE" w:rsidRPr="006A200F">
        <w:instrText xml:space="preserve"> ADDIN EN.CITE </w:instrText>
      </w:r>
      <w:r w:rsidR="001C6ADE" w:rsidRPr="006A200F">
        <w:fldChar w:fldCharType="begin">
          <w:fldData xml:space="preserve">PEVuZE5vdGU+PENpdGU+PEF1dGhvcj5WZXJ3YWFsPC9BdXRob3I+PFllYXI+MjAwMzwvWWVhcj48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=
</w:fldData>
        </w:fldChar>
      </w:r>
      <w:r w:rsidR="001C6ADE" w:rsidRPr="006A200F">
        <w:instrText xml:space="preserve"> ADDIN EN.CITE.DATA </w:instrText>
      </w:r>
      <w:r w:rsidR="001C6ADE" w:rsidRPr="006A200F">
        <w:fldChar w:fldCharType="end"/>
      </w:r>
      <w:r w:rsidR="0017608D" w:rsidRPr="006A200F">
        <w:fldChar w:fldCharType="separate"/>
      </w:r>
      <w:r w:rsidR="001C6ADE" w:rsidRPr="006A200F">
        <w:rPr>
          <w:noProof/>
          <w:vertAlign w:val="superscript"/>
        </w:rPr>
        <w:t>[16-18]</w:t>
      </w:r>
      <w:r w:rsidR="0017608D" w:rsidRPr="006A200F">
        <w:fldChar w:fldCharType="end"/>
      </w:r>
      <w:r w:rsidRPr="006A200F">
        <w:t>. However, CRS and HIPEC are associated with a significant morbidity</w:t>
      </w:r>
      <w:r w:rsidR="008A0687" w:rsidRPr="006A200F">
        <w:t xml:space="preserve"> (grade III-IV complications)</w:t>
      </w:r>
      <w:r w:rsidRPr="006A200F">
        <w:t xml:space="preserve"> of </w:t>
      </w:r>
      <w:r w:rsidR="008A0687" w:rsidRPr="006A200F">
        <w:t>approximately 34</w:t>
      </w:r>
      <w:r w:rsidRPr="006A200F">
        <w:t xml:space="preserve">% and a </w:t>
      </w:r>
      <w:r w:rsidR="008A0687" w:rsidRPr="006A200F">
        <w:t>30-</w:t>
      </w:r>
      <w:r w:rsidR="0054043A" w:rsidRPr="006A200F">
        <w:rPr>
          <w:rFonts w:eastAsia="宋体" w:hint="eastAsia"/>
          <w:lang w:eastAsia="zh-CN"/>
        </w:rPr>
        <w:t>d</w:t>
      </w:r>
      <w:r w:rsidR="008A0687" w:rsidRPr="006A200F">
        <w:t xml:space="preserve"> </w:t>
      </w:r>
      <w:r w:rsidRPr="006A200F">
        <w:t>mortality o</w:t>
      </w:r>
      <w:r w:rsidR="008A0687" w:rsidRPr="006A200F">
        <w:t xml:space="preserve">f </w:t>
      </w:r>
      <w:r w:rsidR="00D1279A" w:rsidRPr="006A200F">
        <w:t>4%</w:t>
      </w:r>
      <w:r w:rsidR="00D1279A" w:rsidRPr="006A200F">
        <w:fldChar w:fldCharType="begin">
          <w:fldData xml:space="preserve">PEVuZE5vdGU+PENpdGU+PEF1dGhvcj5LdWlqcGVyczwvQXV0aG9yPjxZZWFyPjIwMTM8L1llYXI+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</w:fldData>
        </w:fldChar>
      </w:r>
      <w:r w:rsidR="001C6ADE" w:rsidRPr="006A200F">
        <w:instrText xml:space="preserve"> ADDIN EN.CITE </w:instrText>
      </w:r>
      <w:r w:rsidR="001C6ADE" w:rsidRPr="006A200F">
        <w:fldChar w:fldCharType="begin">
          <w:fldData xml:space="preserve">PEVuZE5vdGU+PENpdGU+PEF1dGhvcj5LdWlqcGVyczwvQXV0aG9yPjxZZWFyPjIwMTM8L1llYXI+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</w:fldData>
        </w:fldChar>
      </w:r>
      <w:r w:rsidR="001C6ADE" w:rsidRPr="006A200F">
        <w:instrText xml:space="preserve"> ADDIN EN.CITE.DATA </w:instrText>
      </w:r>
      <w:r w:rsidR="001C6ADE" w:rsidRPr="006A200F">
        <w:fldChar w:fldCharType="end"/>
      </w:r>
      <w:r w:rsidR="00D1279A" w:rsidRPr="006A200F">
        <w:fldChar w:fldCharType="separate"/>
      </w:r>
      <w:r w:rsidR="0054043A" w:rsidRPr="006A200F">
        <w:rPr>
          <w:noProof/>
          <w:vertAlign w:val="superscript"/>
        </w:rPr>
        <w:t>[19,</w:t>
      </w:r>
      <w:r w:rsidR="001C6ADE" w:rsidRPr="006A200F">
        <w:rPr>
          <w:noProof/>
          <w:vertAlign w:val="superscript"/>
        </w:rPr>
        <w:t>20]</w:t>
      </w:r>
      <w:r w:rsidR="00D1279A" w:rsidRPr="006A200F">
        <w:fldChar w:fldCharType="end"/>
      </w:r>
      <w:r w:rsidRPr="006A200F">
        <w:t>.  Therefore, careful patient selection is paramount to avoid unnecessary toxicity</w:t>
      </w:r>
      <w:r w:rsidR="0017608D" w:rsidRPr="006A200F">
        <w:fldChar w:fldCharType="begin">
          <w:fldData xml:space="preserve">PEVuZE5vdGU+PENpdGU+PEF1dGhvcj5Ld2FrbWFuPC9BdXRob3I+PFllYXI+MjAxNTwvWWVhcj48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</w:fldData>
        </w:fldChar>
      </w:r>
      <w:r w:rsidR="001C6ADE" w:rsidRPr="006A200F">
        <w:instrText xml:space="preserve"> ADDIN EN.CITE </w:instrText>
      </w:r>
      <w:r w:rsidR="001C6ADE" w:rsidRPr="006A200F">
        <w:fldChar w:fldCharType="begin">
          <w:fldData xml:space="preserve">PEVuZE5vdGU+PENpdGU+PEF1dGhvcj5Ld2FrbWFuPC9BdXRob3I+PFllYXI+MjAxNTwvWWVhcj48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</w:fldData>
        </w:fldChar>
      </w:r>
      <w:r w:rsidR="001C6ADE" w:rsidRPr="006A200F">
        <w:instrText xml:space="preserve"> ADDIN EN.CITE.DATA </w:instrText>
      </w:r>
      <w:r w:rsidR="001C6ADE" w:rsidRPr="006A200F">
        <w:fldChar w:fldCharType="end"/>
      </w:r>
      <w:r w:rsidR="0017608D" w:rsidRPr="006A200F">
        <w:fldChar w:fldCharType="separate"/>
      </w:r>
      <w:r w:rsidR="001C6ADE" w:rsidRPr="006A200F">
        <w:rPr>
          <w:noProof/>
          <w:vertAlign w:val="superscript"/>
        </w:rPr>
        <w:t>[21-23]</w:t>
      </w:r>
      <w:r w:rsidR="0017608D" w:rsidRPr="006A200F">
        <w:fldChar w:fldCharType="end"/>
      </w:r>
      <w:r w:rsidRPr="006A200F">
        <w:t>. The aim of this manuscript is to review current data regarding the molecular mechanisms underlying the development of</w:t>
      </w:r>
      <w:r w:rsidR="00F97D6E" w:rsidRPr="006A200F">
        <w:t xml:space="preserve"> colorectal PC</w:t>
      </w:r>
      <w:r w:rsidRPr="006A200F">
        <w:t>, with a special focus on the peritoneum.</w:t>
      </w:r>
    </w:p>
    <w:p w14:paraId="5966B20B" w14:textId="77777777" w:rsidR="009A34E6" w:rsidRPr="006A200F" w:rsidRDefault="009A34E6" w:rsidP="00246B29">
      <w:pPr>
        <w:adjustRightInd w:val="0"/>
        <w:snapToGrid w:val="0"/>
        <w:rPr>
          <w:color w:val="FF0000"/>
        </w:rPr>
      </w:pPr>
    </w:p>
    <w:p w14:paraId="53C939A5" w14:textId="77A1E1FA" w:rsidR="009A34E6" w:rsidRPr="006A200F" w:rsidRDefault="009A34E6" w:rsidP="00246B29">
      <w:pPr>
        <w:adjustRightInd w:val="0"/>
        <w:snapToGrid w:val="0"/>
        <w:rPr>
          <w:b/>
        </w:rPr>
      </w:pPr>
      <w:r w:rsidRPr="006A200F">
        <w:rPr>
          <w:b/>
        </w:rPr>
        <w:t>THE PERITONEUM AS THE FIRST LIN</w:t>
      </w:r>
      <w:r w:rsidR="000637B8" w:rsidRPr="006A200F">
        <w:rPr>
          <w:b/>
        </w:rPr>
        <w:t>E OF DEFENCE IN PERITONEAL CARCI</w:t>
      </w:r>
      <w:r w:rsidRPr="006A200F">
        <w:rPr>
          <w:b/>
        </w:rPr>
        <w:t>NOMATOSIS</w:t>
      </w:r>
    </w:p>
    <w:p w14:paraId="4D73F212" w14:textId="163E7CBB" w:rsidR="00AF38E0" w:rsidRPr="006A200F" w:rsidRDefault="00AF38E0" w:rsidP="00246B29">
      <w:pPr>
        <w:adjustRightInd w:val="0"/>
        <w:snapToGrid w:val="0"/>
      </w:pPr>
      <w:r w:rsidRPr="006A200F">
        <w:t>The peritoneum is the largest and most complex serous m</w:t>
      </w:r>
      <w:r w:rsidR="00D1279A" w:rsidRPr="006A200F">
        <w:t>embrane of the human body</w:t>
      </w:r>
      <w:r w:rsidR="0017608D" w:rsidRPr="006A200F">
        <w:fldChar w:fldCharType="begin"/>
      </w:r>
      <w:r w:rsidR="001C6ADE" w:rsidRPr="006A200F">
        <w:instrText xml:space="preserve"> ADDIN EN.CITE &lt;EndNote&gt;&lt;Cite&gt;&lt;Author&gt;van der Wal&lt;/Author&gt;&lt;Year&gt;2007&lt;/Year&gt;&lt;RecNum&gt;294&lt;/RecNum&gt;&lt;DisplayText&gt;&lt;style face="superscript"&gt;[24]&lt;/style&gt;&lt;/DisplayText&gt;&lt;record&gt;&lt;rec-number&gt;294&lt;/rec-number&gt;&lt;foreign-keys&gt;&lt;key app="EN" db-id="dts2wppr0xdwxlee59f5avvq5ezaz0e5ae5v" timestamp="1439971039"&gt;294&lt;/key&gt;&lt;/foreign-keys&gt;&lt;ref-type name="Journal Article"&gt;17&lt;/ref-type&gt;&lt;contributors&gt;&lt;authors&gt;&lt;author&gt;van der Wal, J. B.&lt;/author&gt;&lt;author&gt;Jeekel, J.&lt;/author&gt;&lt;/authors&gt;&lt;/contributors&gt;&lt;auth-address&gt;Department of Surgery, Erasmus University Medical Center Rotterdam, Rotterdam, The Netherlands.&lt;/auth-address&gt;&lt;titles&gt;&lt;title&gt;Biology of the peritoneum in normal homeostasis and after surgical trauma&lt;/title&gt;&lt;secondary-title&gt;Colorectal Dis&lt;/secondary-title&gt;&lt;/titles&gt;&lt;periodical&gt;&lt;full-title&gt;Colorectal Dis&lt;/full-title&gt;&lt;abbr-1&gt;Colorectal disease : the official journal of the Association of Coloproctology of Great Britain and Ireland&lt;/abbr-1&gt;&lt;/periodical&gt;&lt;pages&gt;9-13&lt;/pages&gt;&lt;volume&gt;9 Suppl 2&lt;/volume&gt;&lt;keywords&gt;&lt;keyword&gt;Fibrin/physiology&lt;/keyword&gt;&lt;keyword&gt;Fibrin Fibrinogen Degradation Products/physiology&lt;/keyword&gt;&lt;keyword&gt;Fibrinolysis/physiology&lt;/keyword&gt;&lt;keyword&gt;Homeostasis/physiology&lt;/keyword&gt;&lt;keyword&gt;Humans&lt;/keyword&gt;&lt;keyword&gt;Inflammation/physiopathology&lt;/keyword&gt;&lt;keyword&gt;Ischemia/physiopathology&lt;/keyword&gt;&lt;keyword&gt;Peritoneum/blood supply/*physiology/*surgery&lt;/keyword&gt;&lt;keyword&gt;Postoperative Complications/*physiopathology&lt;/keyword&gt;&lt;keyword&gt;Tissue Adhesions/etiology/*physiopathology&lt;/keyword&gt;&lt;keyword&gt;Tissue Plasminogen Activator/physiology&lt;/keyword&gt;&lt;/keywords&gt;&lt;dates&gt;&lt;year&gt;2007&lt;/year&gt;&lt;pub-dates&gt;&lt;date&gt;Oct&lt;/date&gt;&lt;/pub-dates&gt;&lt;/dates&gt;&lt;isbn&gt;1462-8910 (Print)&amp;#xD;1462-8910 (Linking)&lt;/isbn&gt;&lt;accession-num&gt;17824965&lt;/accession-num&gt;&lt;urls&gt;&lt;related-urls&gt;&lt;url&gt;http://www.ncbi.nlm.nih.gov/pubmed/17824965&lt;/url&gt;&lt;/related-urls&gt;&lt;/urls&gt;&lt;electronic-resource-num&gt;10.1111/j.1463-1318.2007.01345.x&lt;/electronic-resource-num&gt;&lt;/record&gt;&lt;/Cite&gt;&lt;/EndNote&gt;</w:instrText>
      </w:r>
      <w:r w:rsidR="0017608D" w:rsidRPr="006A200F">
        <w:fldChar w:fldCharType="separate"/>
      </w:r>
      <w:r w:rsidR="001C6ADE" w:rsidRPr="006A200F">
        <w:rPr>
          <w:noProof/>
          <w:vertAlign w:val="superscript"/>
        </w:rPr>
        <w:t>[24]</w:t>
      </w:r>
      <w:r w:rsidR="0017608D" w:rsidRPr="006A200F">
        <w:fldChar w:fldCharType="end"/>
      </w:r>
      <w:r w:rsidRPr="006A200F">
        <w:t xml:space="preserve">. The visceral peritoneum, covering the </w:t>
      </w:r>
      <w:r w:rsidR="00D1279A" w:rsidRPr="006A200F">
        <w:t>intra</w:t>
      </w:r>
      <w:r w:rsidR="002534D2" w:rsidRPr="006A200F">
        <w:t>-abdominal</w:t>
      </w:r>
      <w:r w:rsidR="00D1279A" w:rsidRPr="006A200F">
        <w:t xml:space="preserve"> organs and mesenteries</w:t>
      </w:r>
      <w:r w:rsidRPr="006A200F">
        <w:t>, forms a continuous layer with the parietal peritoneum, which lines the abdominal wall and pelvic cavities</w:t>
      </w:r>
      <w:r w:rsidR="007E0BC2" w:rsidRPr="006A200F">
        <w:fldChar w:fldCharType="begin"/>
      </w:r>
      <w:r w:rsidR="001C6ADE" w:rsidRPr="006A200F">
        <w:instrText xml:space="preserve"> ADDIN EN.CITE &lt;EndNote&gt;&lt;Cite&gt;&lt;Author&gt;van der Wal&lt;/Author&gt;&lt;Year&gt;2007&lt;/Year&gt;&lt;RecNum&gt;294&lt;/RecNum&gt;&lt;DisplayText&gt;&lt;style face="superscript"&gt;[24]&lt;/style&gt;&lt;/DisplayText&gt;&lt;record&gt;&lt;rec-number&gt;294&lt;/rec-number&gt;&lt;foreign-keys&gt;&lt;key app="EN" db-id="dts2wppr0xdwxlee59f5avvq5ezaz0e5ae5v" timestamp="1439971039"&gt;294&lt;/key&gt;&lt;/foreign-keys&gt;&lt;ref-type name="Journal Article"&gt;17&lt;/ref-type&gt;&lt;contributors&gt;&lt;authors&gt;&lt;author&gt;van der Wal, J. B.&lt;/author&gt;&lt;author&gt;Jeekel, J.&lt;/author&gt;&lt;/authors&gt;&lt;/contributors&gt;&lt;auth-address&gt;Department of Surgery, Erasmus University Medical Center Rotterdam, Rotterdam, The Netherlands.&lt;/auth-address&gt;&lt;titles&gt;&lt;title&gt;Biology of the peritoneum in normal homeostasis and after surgical trauma&lt;/title&gt;&lt;secondary-title&gt;Colorectal Dis&lt;/secondary-title&gt;&lt;/titles&gt;&lt;periodical&gt;&lt;full-title&gt;Colorectal Dis&lt;/full-title&gt;&lt;abbr-1&gt;Colorectal disease : the official journal of the Association of Coloproctology of Great Britain and Ireland&lt;/abbr-1&gt;&lt;/periodical&gt;&lt;pages&gt;9-13&lt;/pages&gt;&lt;volume&gt;9 Suppl 2&lt;/volume&gt;&lt;keywords&gt;&lt;keyword&gt;Fibrin/physiology&lt;/keyword&gt;&lt;keyword&gt;Fibrin Fibrinogen Degradation Products/physiology&lt;/keyword&gt;&lt;keyword&gt;Fibrinolysis/physiology&lt;/keyword&gt;&lt;keyword&gt;Homeostasis/physiology&lt;/keyword&gt;&lt;keyword&gt;Humans&lt;/keyword&gt;&lt;keyword&gt;Inflammation/physiopathology&lt;/keyword&gt;&lt;keyword&gt;Ischemia/physiopathology&lt;/keyword&gt;&lt;keyword&gt;Peritoneum/blood supply/*physiology/*surgery&lt;/keyword&gt;&lt;keyword&gt;Postoperative Complications/*physiopathology&lt;/keyword&gt;&lt;keyword&gt;Tissue Adhesions/etiology/*physiopathology&lt;/keyword&gt;&lt;keyword&gt;Tissue Plasminogen Activator/physiology&lt;/keyword&gt;&lt;/keywords&gt;&lt;dates&gt;&lt;year&gt;2007&lt;/year&gt;&lt;pub-dates&gt;&lt;date&gt;Oct&lt;/date&gt;&lt;/pub-dates&gt;&lt;/dates&gt;&lt;isbn&gt;1462-8910 (Print)&amp;#xD;1462-8910 (Linking)&lt;/isbn&gt;&lt;accession-num&gt;17824965&lt;/accession-num&gt;&lt;urls&gt;&lt;related-urls&gt;&lt;url&gt;http://www.ncbi.nlm.nih.gov/pubmed/17824965&lt;/url&gt;&lt;/related-urls&gt;&lt;/urls&gt;&lt;electronic-resource-num&gt;10.1111/j.1463-1318.2007.01345.x&lt;/electronic-resource-num&gt;&lt;/record&gt;&lt;/Cite&gt;&lt;/EndNote&gt;</w:instrText>
      </w:r>
      <w:r w:rsidR="007E0BC2" w:rsidRPr="006A200F">
        <w:fldChar w:fldCharType="separate"/>
      </w:r>
      <w:r w:rsidR="001C6ADE" w:rsidRPr="006A200F">
        <w:rPr>
          <w:noProof/>
          <w:vertAlign w:val="superscript"/>
        </w:rPr>
        <w:t>[24]</w:t>
      </w:r>
      <w:r w:rsidR="007E0BC2" w:rsidRPr="006A200F">
        <w:fldChar w:fldCharType="end"/>
      </w:r>
      <w:r w:rsidRPr="006A200F">
        <w:t>. It is composed of a monolayer of mesothelial cells supported by a basement membrane that rests on a layer of connective tissue, also referred to as the submesothelium (Figure 1)</w:t>
      </w:r>
      <w:r w:rsidR="007E0BC2" w:rsidRPr="006A200F">
        <w:fldChar w:fldCharType="begin"/>
      </w:r>
      <w:r w:rsidR="001C6ADE" w:rsidRPr="006A200F">
        <w:instrText xml:space="preserve"> ADDIN EN.CITE &lt;EndNote&gt;&lt;Cite&gt;&lt;Author&gt;Sugarbaker&lt;/Author&gt;&lt;Year&gt;2007&lt;/Year&gt;&lt;RecNum&gt;346&lt;/RecNum&gt;&lt;DisplayText&gt;&lt;style face="superscript"&gt;[25]&lt;/style&gt;&lt;/DisplayText&gt;&lt;record&gt;&lt;rec-number&gt;346&lt;/rec-number&gt;&lt;foreign-keys&gt;&lt;key app="EN" db-id="dts2wppr0xdwxlee59f5avvq5ezaz0e5ae5v" timestamp="1439971756"&gt;346&lt;/key&gt;&lt;/foreign-keys&gt;&lt;ref-type name="Journal Article"&gt;17&lt;/ref-type&gt;&lt;contributors&gt;&lt;authors&gt;&lt;author&gt;Sugarbaker, P. H.&lt;/author&gt;&lt;/authors&gt;&lt;/contributors&gt;&lt;titles&gt;&lt;title&gt;Peritoneum as the first-line of defense in carcinomatosis&lt;/title&gt;&lt;secondary-title&gt;J Surg Oncol&lt;/secondary-title&gt;&lt;/titles&gt;&lt;periodical&gt;&lt;full-title&gt;J Surg Oncol&lt;/full-title&gt;&lt;abbr-1&gt;Journal of surgical oncology&lt;/abbr-1&gt;&lt;/periodical&gt;&lt;pages&gt;93-6&lt;/pages&gt;&lt;volume&gt;95&lt;/volume&gt;&lt;number&gt;2&lt;/number&gt;&lt;keywords&gt;&lt;keyword&gt;Antineoplastic Agents/*therapeutic use&lt;/keyword&gt;&lt;keyword&gt;Colorectal Neoplasms/drug therapy/surgery&lt;/keyword&gt;&lt;keyword&gt;Combined Modality Therapy&lt;/keyword&gt;&lt;keyword&gt;Diaphragm/pathology&lt;/keyword&gt;&lt;keyword&gt;*Digestive System Surgical Procedures&lt;/keyword&gt;&lt;keyword&gt;Disease Progression&lt;/keyword&gt;&lt;keyword&gt;Female&lt;/keyword&gt;&lt;keyword&gt;Gastrointestinal Neoplasms/pathology&lt;/keyword&gt;&lt;keyword&gt;*Gynecologic Surgical Procedures&lt;/keyword&gt;&lt;keyword&gt;Humans&lt;/keyword&gt;&lt;keyword&gt;Infusions, Parenteral&lt;/keyword&gt;&lt;keyword&gt;Mesothelioma/pathology&lt;/keyword&gt;&lt;keyword&gt;*Neoplasm Seeding&lt;/keyword&gt;&lt;keyword&gt;Ovarian Neoplasms/surgery&lt;/keyword&gt;&lt;keyword&gt;Peritoneal Neoplasms/drug therapy/pathology/*prevention &amp;amp; control/surgery&lt;/keyword&gt;&lt;keyword&gt;Peritoneum/*surgery&lt;/keyword&gt;&lt;/keywords&gt;&lt;dates&gt;&lt;year&gt;2007&lt;/year&gt;&lt;pub-dates&gt;&lt;date&gt;Feb 1&lt;/date&gt;&lt;/pub-dates&gt;&lt;/dates&gt;&lt;isbn&gt;0022-4790 (Print)&amp;#xD;0022-4790 (Linking)&lt;/isbn&gt;&lt;accession-num&gt;17262739&lt;/accession-num&gt;&lt;urls&gt;&lt;related-urls&gt;&lt;url&gt;http://www.ncbi.nlm.nih.gov/pubmed/17262739&lt;/url&gt;&lt;/related-urls&gt;&lt;/urls&gt;&lt;electronic-resource-num&gt;10.1002/jso.20676&lt;/electronic-resource-num&gt;&lt;/record&gt;&lt;/Cite&gt;&lt;/EndNote&gt;</w:instrText>
      </w:r>
      <w:r w:rsidR="007E0BC2" w:rsidRPr="006A200F">
        <w:fldChar w:fldCharType="separate"/>
      </w:r>
      <w:r w:rsidR="001C6ADE" w:rsidRPr="006A200F">
        <w:rPr>
          <w:noProof/>
          <w:vertAlign w:val="superscript"/>
        </w:rPr>
        <w:t>[25]</w:t>
      </w:r>
      <w:r w:rsidR="007E0BC2" w:rsidRPr="006A200F">
        <w:fldChar w:fldCharType="end"/>
      </w:r>
      <w:r w:rsidRPr="006A200F">
        <w:t>.</w:t>
      </w:r>
    </w:p>
    <w:p w14:paraId="741A7028" w14:textId="516B622F" w:rsidR="00AF38E0" w:rsidRPr="006A200F" w:rsidRDefault="00AF38E0" w:rsidP="0054043A">
      <w:pPr>
        <w:adjustRightInd w:val="0"/>
        <w:snapToGrid w:val="0"/>
        <w:ind w:firstLineChars="100" w:firstLine="240"/>
      </w:pPr>
      <w:r w:rsidRPr="006A200F">
        <w:t>The mesothelium</w:t>
      </w:r>
      <w:r w:rsidR="00D1279A" w:rsidRPr="006A200F">
        <w:t xml:space="preserve"> consists of a monolayer</w:t>
      </w:r>
      <w:r w:rsidRPr="006A200F">
        <w:t xml:space="preserve"> of either flattened, stretch</w:t>
      </w:r>
      <w:r w:rsidR="00EB3203" w:rsidRPr="006A200F">
        <w:t>ed</w:t>
      </w:r>
      <w:r w:rsidRPr="006A200F">
        <w:t xml:space="preserve">, squamous-like or cuboidal mesothelial cells. The latter can be found in various areas including the </w:t>
      </w:r>
      <w:r w:rsidR="00665CC7" w:rsidRPr="006A200F">
        <w:t>liver, the spleen</w:t>
      </w:r>
      <w:r w:rsidRPr="006A200F">
        <w:t>, the “milky spots” of the omentum and the peritoneal side of the diaphragm overlying the lymphatic lacunae</w:t>
      </w:r>
      <w:r w:rsidR="00EB3203" w:rsidRPr="006A200F">
        <w:t xml:space="preserve"> (cfr. </w:t>
      </w:r>
      <w:r w:rsidR="00EB3203" w:rsidRPr="006A200F">
        <w:tab/>
        <w:t>Attachment to distant peritoneum)</w:t>
      </w:r>
      <w:r w:rsidR="00197965" w:rsidRPr="006A200F">
        <w:fldChar w:fldCharType="begin">
          <w:fldData xml:space="preserve">PEVuZE5vdGU+PENpdGU+PEF1dGhvcj5Uc2lsaWJhcnk8L0F1dGhvcj48WWVhcj4xOTc3PC9ZZWFy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</w:fldData>
        </w:fldChar>
      </w:r>
      <w:r w:rsidR="001C6ADE" w:rsidRPr="006A200F">
        <w:instrText xml:space="preserve"> ADDIN EN.CITE </w:instrText>
      </w:r>
      <w:r w:rsidR="001C6ADE" w:rsidRPr="006A200F">
        <w:fldChar w:fldCharType="begin">
          <w:fldData xml:space="preserve">PEVuZE5vdGU+PENpdGU+PEF1dGhvcj5Uc2lsaWJhcnk8L0F1dGhvcj48WWVhcj4xOTc3PC9ZZWFy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</w:fldData>
        </w:fldChar>
      </w:r>
      <w:r w:rsidR="001C6ADE" w:rsidRPr="006A200F">
        <w:instrText xml:space="preserve"> ADDIN EN.CITE.DATA </w:instrText>
      </w:r>
      <w:r w:rsidR="001C6ADE" w:rsidRPr="006A200F">
        <w:fldChar w:fldCharType="end"/>
      </w:r>
      <w:r w:rsidR="00197965" w:rsidRPr="006A200F">
        <w:fldChar w:fldCharType="separate"/>
      </w:r>
      <w:r w:rsidR="001C6ADE" w:rsidRPr="006A200F">
        <w:rPr>
          <w:noProof/>
          <w:vertAlign w:val="superscript"/>
        </w:rPr>
        <w:t>[26-28]</w:t>
      </w:r>
      <w:r w:rsidR="00197965" w:rsidRPr="006A200F">
        <w:fldChar w:fldCharType="end"/>
      </w:r>
      <w:r w:rsidRPr="006A200F">
        <w:t>. Cuboidal mesothelial cells are also observed within an injured mesothelium. Both squamous and cuboidal mesothelia</w:t>
      </w:r>
      <w:r w:rsidR="00665CC7" w:rsidRPr="006A200F">
        <w:t>l cells can be distinguished by</w:t>
      </w:r>
      <w:r w:rsidR="00B132B5" w:rsidRPr="006A200F">
        <w:t xml:space="preserve"> </w:t>
      </w:r>
      <w:r w:rsidR="005A5C5B" w:rsidRPr="006A200F">
        <w:t>their</w:t>
      </w:r>
      <w:r w:rsidRPr="006A200F">
        <w:t xml:space="preserve"> ultrastructural differences. Squamous-like </w:t>
      </w:r>
      <w:r w:rsidR="00665CC7" w:rsidRPr="006A200F">
        <w:t xml:space="preserve">mesothelial </w:t>
      </w:r>
      <w:r w:rsidRPr="006A200F">
        <w:t>cells contain few mitochondria, a poorly developed Golgi apparatus and little Rough Endoplas</w:t>
      </w:r>
      <w:r w:rsidR="000637B8" w:rsidRPr="006A200F">
        <w:t>ma</w:t>
      </w:r>
      <w:r w:rsidRPr="006A200F">
        <w:t>tic Reticulum (RER), which are located centrally near the round or oval nucleus</w:t>
      </w:r>
      <w:r w:rsidR="00197965" w:rsidRPr="006A200F">
        <w:fldChar w:fldCharType="begin"/>
      </w:r>
      <w:r w:rsidR="001C6ADE" w:rsidRPr="006A200F">
        <w:instrText xml:space="preserve"> ADDIN EN.CITE &lt;EndNote&gt;&lt;Cite&gt;&lt;Author&gt;Mutsaers&lt;/Author&gt;&lt;Year&gt;2007&lt;/Year&gt;&lt;RecNum&gt;350&lt;/RecNum&gt;&lt;DisplayText&gt;&lt;style face="superscript"&gt;[29]&lt;/style&gt;&lt;/DisplayText&gt;&lt;record&gt;&lt;rec-number&gt;350&lt;/rec-number&gt;&lt;foreign-keys&gt;&lt;key app="EN" db-id="dts2wppr0xdwxlee59f5avvq5ezaz0e5ae5v" timestamp="1439972851"&gt;350&lt;/key&gt;&lt;/foreign-keys&gt;&lt;ref-type name="Journal Article"&gt;17&lt;/ref-type&gt;&lt;contributors&gt;&lt;authors&gt;&lt;author&gt;Mutsaers, S. E.&lt;/author&gt;&lt;author&gt;Wilkosz, S.&lt;/author&gt;&lt;/authors&gt;&lt;/contributors&gt;&lt;auth-address&gt;Centre for Asthma, Allergy and Respiratory Medicine, University of Western Australia, Sir Charles Gairdner Hospital, Nedlands, Australia. mutsaers@aari.uwa.edu.au&lt;/auth-address&gt;&lt;titles&gt;&lt;title&gt;Structure and function of mesothelial cells&lt;/title&gt;&lt;secondary-title&gt;Cancer Treat Res&lt;/secondary-title&gt;&lt;/titles&gt;&lt;periodical&gt;&lt;full-title&gt;Cancer Treat Res&lt;/full-title&gt;&lt;abbr-1&gt;Cancer treatment and research&lt;/abbr-1&gt;&lt;/periodical&gt;&lt;pages&gt;1-19&lt;/pages&gt;&lt;volume&gt;134&lt;/volume&gt;&lt;keywords&gt;&lt;keyword&gt;Animals&lt;/keyword&gt;&lt;keyword&gt;Epithelial Cells/*cytology/immunology/*physiology&lt;/keyword&gt;&lt;keyword&gt;Humans&lt;/keyword&gt;&lt;keyword&gt;*Neoplasm Metastasis&lt;/keyword&gt;&lt;keyword&gt;Peritoneal Neoplasms/*secondary&lt;/keyword&gt;&lt;/keywords&gt;&lt;dates&gt;&lt;year&gt;2007&lt;/year&gt;&lt;/dates&gt;&lt;isbn&gt;0927-3042 (Print)&amp;#xD;0927-3042 (Linking)&lt;/isbn&gt;&lt;accession-num&gt;17633044&lt;/accession-num&gt;&lt;urls&gt;&lt;related-urls&gt;&lt;url&gt;http://www.ncbi.nlm.nih.gov/pubmed/17633044&lt;/url&gt;&lt;/related-urls&gt;&lt;/urls&gt;&lt;/record&gt;&lt;/Cite&gt;&lt;/EndNote&gt;</w:instrText>
      </w:r>
      <w:r w:rsidR="00197965" w:rsidRPr="006A200F">
        <w:fldChar w:fldCharType="separate"/>
      </w:r>
      <w:r w:rsidR="001C6ADE" w:rsidRPr="006A200F">
        <w:rPr>
          <w:noProof/>
          <w:vertAlign w:val="superscript"/>
        </w:rPr>
        <w:t>[29]</w:t>
      </w:r>
      <w:r w:rsidR="00197965" w:rsidRPr="006A200F">
        <w:fldChar w:fldCharType="end"/>
      </w:r>
      <w:r w:rsidRPr="006A200F">
        <w:t xml:space="preserve">. </w:t>
      </w:r>
      <w:r w:rsidR="00665CC7" w:rsidRPr="006A200F">
        <w:t>C</w:t>
      </w:r>
      <w:r w:rsidRPr="006A200F">
        <w:t xml:space="preserve">uboidal </w:t>
      </w:r>
      <w:r w:rsidR="00665CC7" w:rsidRPr="006A200F">
        <w:t xml:space="preserve">mesothelial </w:t>
      </w:r>
      <w:r w:rsidRPr="006A200F">
        <w:t>cells contain a central prominent nucleolus, abundant mitochondria and RER, a well developed Golgi apparatus, microtubules and microfilaments</w:t>
      </w:r>
      <w:r w:rsidR="00A45D63" w:rsidRPr="006A200F">
        <w:fldChar w:fldCharType="begin"/>
      </w:r>
      <w:r w:rsidR="001C6ADE" w:rsidRPr="006A200F">
        <w:instrText xml:space="preserve"> ADDIN EN.CITE &lt;EndNote&gt;&lt;Cite&gt;&lt;Author&gt;Dobbie&lt;/Author&gt;&lt;Year&gt;1989&lt;/Year&gt;&lt;RecNum&gt;351&lt;/RecNum&gt;&lt;DisplayText&gt;&lt;style face="superscript"&gt;[30]&lt;/style&gt;&lt;/DisplayText&gt;&lt;record&gt;&lt;rec-number&gt;351&lt;/rec-number&gt;&lt;foreign-keys&gt;&lt;key app="EN" db-id="dts2wppr0xdwxlee59f5avvq5ezaz0e5ae5v" timestamp="1439972887"&gt;351&lt;/key&gt;&lt;/foreign-keys&gt;&lt;ref-type name="Journal Article"&gt;17&lt;/ref-type&gt;&lt;contributors&gt;&lt;authors&gt;&lt;author&gt;Dobbie, J. W.&lt;/author&gt;&lt;/authors&gt;&lt;/contributors&gt;&lt;auth-address&gt;Baxter Healthcare Corporation, Round Lake, Ill.&lt;/auth-address&gt;&lt;titles&gt;&lt;title&gt;Morphology of the peritoneum in CAPD&lt;/title&gt;&lt;secondary-title&gt;Blood Purif&lt;/secondary-title&gt;&lt;/titles&gt;&lt;periodical&gt;&lt;full-title&gt;Blood Purif&lt;/full-title&gt;&lt;/periodical&gt;&lt;pages&gt;74-85&lt;/pages&gt;&lt;volume&gt;7&lt;/volume&gt;&lt;number&gt;2-3&lt;/number&gt;&lt;keywords&gt;&lt;keyword&gt;Fibrosis&lt;/keyword&gt;&lt;keyword&gt;Humans&lt;/keyword&gt;&lt;keyword&gt;*Peritoneal Dialysis, Continuous Ambulatory/adverse effects&lt;/keyword&gt;&lt;keyword&gt;Peritoneum/*anatomy &amp;amp; histology/pathology/ultrastructure&lt;/keyword&gt;&lt;keyword&gt;Peritonitis/etiology/pathology&lt;/keyword&gt;&lt;/keywords&gt;&lt;dates&gt;&lt;year&gt;1989&lt;/year&gt;&lt;/dates&gt;&lt;isbn&gt;0253-5068 (Print)&amp;#xD;0253-5068 (Linking)&lt;/isbn&gt;&lt;accession-num&gt;2663038&lt;/accession-num&gt;&lt;urls&gt;&lt;related-urls&gt;&lt;url&gt;http://www.ncbi.nlm.nih.gov/pubmed/2663038&lt;/url&gt;&lt;/related-urls&gt;&lt;/urls&gt;&lt;/record&gt;&lt;/Cite&gt;&lt;/EndNote&gt;</w:instrText>
      </w:r>
      <w:r w:rsidR="00A45D63" w:rsidRPr="006A200F">
        <w:fldChar w:fldCharType="separate"/>
      </w:r>
      <w:r w:rsidR="001C6ADE" w:rsidRPr="006A200F">
        <w:rPr>
          <w:noProof/>
          <w:vertAlign w:val="superscript"/>
        </w:rPr>
        <w:t>[30]</w:t>
      </w:r>
      <w:r w:rsidR="00A45D63" w:rsidRPr="006A200F">
        <w:fldChar w:fldCharType="end"/>
      </w:r>
      <w:r w:rsidRPr="006A200F">
        <w:t>. The luminal surface of mesothelial cells has numerous microvilli varying in shape, size and density; increasing the functional mesothelial surface area</w:t>
      </w:r>
      <w:r w:rsidR="00A45D63" w:rsidRPr="006A200F">
        <w:fldChar w:fldCharType="begin"/>
      </w:r>
      <w:r w:rsidR="001C6ADE" w:rsidRPr="006A200F">
        <w:instrText xml:space="preserve"> ADDIN EN.CITE &lt;EndNote&gt;&lt;Cite&gt;&lt;Author&gt;Mutsaers&lt;/Author&gt;&lt;Year&gt;1996&lt;/Year&gt;&lt;RecNum&gt;352&lt;/RecNum&gt;&lt;DisplayText&gt;&lt;style face="superscript"&gt;[31]&lt;/style&gt;&lt;/DisplayText&gt;&lt;record&gt;&lt;rec-number&gt;352&lt;/rec-number&gt;&lt;foreign-keys&gt;&lt;key app="EN" db-id="dts2wppr0xdwxlee59f5avvq5ezaz0e5ae5v" timestamp="1439972935"&gt;352&lt;/key&gt;&lt;/foreign-keys&gt;&lt;ref-type name="Journal Article"&gt;17&lt;/ref-type&gt;&lt;contributors&gt;&lt;authors&gt;&lt;author&gt;Mutsaers, S. E.&lt;/author&gt;&lt;author&gt;Whitaker, D.&lt;/author&gt;&lt;author&gt;Papadimitriou, J. M.&lt;/author&gt;&lt;/authors&gt;&lt;/contributors&gt;&lt;auth-address&gt;Department of Pathology, University of Western Australia Nedlands, Australia.&lt;/auth-address&gt;&lt;titles&gt;&lt;title&gt;Changes in the concentration of microvilli on the free surface of healing mesothelium are associated with alterations in surface membrane charge&lt;/title&gt;&lt;secondary-title&gt;J Pathol&lt;/secondary-title&gt;&lt;/titles&gt;&lt;periodical&gt;&lt;full-title&gt;J Pathol&lt;/full-title&gt;&lt;/periodical&gt;&lt;pages&gt;333-9&lt;/pages&gt;&lt;volume&gt;180&lt;/volume&gt;&lt;number&gt;3&lt;/number&gt;&lt;keywords&gt;&lt;keyword&gt;Animals&lt;/keyword&gt;&lt;keyword&gt;Concanavalin A/metabolism&lt;/keyword&gt;&lt;keyword&gt;Electrophysiology&lt;/keyword&gt;&lt;keyword&gt;Epithelium/*injuries/physiology/*ultrastructure&lt;/keyword&gt;&lt;keyword&gt;Male&lt;/keyword&gt;&lt;keyword&gt;Mice&lt;/keyword&gt;&lt;keyword&gt;Mice, Inbred BALB C&lt;/keyword&gt;&lt;keyword&gt;Microscopy, Electron&lt;/keyword&gt;&lt;keyword&gt;Microvilli/physiology/ultrastructure&lt;/keyword&gt;&lt;keyword&gt;Wound Healing/*physiology&lt;/keyword&gt;&lt;/keywords&gt;&lt;dates&gt;&lt;year&gt;1996&lt;/year&gt;&lt;pub-dates&gt;&lt;date&gt;Nov&lt;/date&gt;&lt;/pub-dates&gt;&lt;/dates&gt;&lt;isbn&gt;0022-3417 (Print)&amp;#xD;0022-3417 (Linking)&lt;/isbn&gt;&lt;accession-num&gt;8958814&lt;/accession-num&gt;&lt;urls&gt;&lt;related-urls&gt;&lt;url&gt;http://www.ncbi.nlm.nih.gov/pubmed/8958814&lt;/url&gt;&lt;/related-urls&gt;&lt;/urls&gt;&lt;electronic-resource-num&gt;10.1002/(SICI)1096-9896(199611)180:3&amp;lt;333::AID-PATH659&amp;gt;3.0.CO;2-Y&lt;/electronic-resource-num&gt;&lt;/record&gt;&lt;/Cite&gt;&lt;/EndNote&gt;</w:instrText>
      </w:r>
      <w:r w:rsidR="00A45D63" w:rsidRPr="006A200F">
        <w:fldChar w:fldCharType="separate"/>
      </w:r>
      <w:r w:rsidR="001C6ADE" w:rsidRPr="006A200F">
        <w:rPr>
          <w:noProof/>
          <w:vertAlign w:val="superscript"/>
        </w:rPr>
        <w:t>[31]</w:t>
      </w:r>
      <w:r w:rsidR="00A45D63" w:rsidRPr="006A200F">
        <w:fldChar w:fldCharType="end"/>
      </w:r>
      <w:r w:rsidRPr="006A200F">
        <w:t>. Cilia have also been identified on the surface of resting mesothelial cells</w:t>
      </w:r>
      <w:r w:rsidR="00A45D63" w:rsidRPr="006A200F">
        <w:fldChar w:fldCharType="begin"/>
      </w:r>
      <w:r w:rsidR="001C6ADE" w:rsidRPr="006A200F">
        <w:instrText xml:space="preserve"> ADDIN EN.CITE &lt;EndNote&gt;&lt;Cite&gt;&lt;Author&gt;Bird&lt;/Author&gt;&lt;Year&gt;2004&lt;/Year&gt;&lt;RecNum&gt;353&lt;/RecNum&gt;&lt;DisplayText&gt;&lt;style face="superscript"&gt;[32]&lt;/style&gt;&lt;/DisplayText&gt;&lt;record&gt;&lt;rec-number&gt;353&lt;/rec-number&gt;&lt;foreign-keys&gt;&lt;key app="EN" db-id="dts2wppr0xdwxlee59f5avvq5ezaz0e5ae5v" timestamp="1439973068"&gt;353&lt;/key&gt;&lt;/foreign-keys&gt;&lt;ref-type name="Journal Article"&gt;17&lt;/ref-type&gt;&lt;contributors&gt;&lt;authors&gt;&lt;author&gt;Bird, S. D.&lt;/author&gt;&lt;/authors&gt;&lt;/contributors&gt;&lt;auth-address&gt;Department of Biochemistry, Erasmus University Medical Centre, Rotterdam, The Netherlands. sdbird@hotmail.com&lt;/auth-address&gt;&lt;titles&gt;&lt;title&gt;Mesothelial primary cilia of peritoneal and other serosal surfaces&lt;/title&gt;&lt;secondary-title&gt;Cell Biol Int&lt;/secondary-title&gt;&lt;/titles&gt;&lt;periodical&gt;&lt;full-title&gt;Cell Biol Int&lt;/full-title&gt;&lt;/periodical&gt;&lt;pages&gt;151-9&lt;/pages&gt;&lt;volume&gt;28&lt;/volume&gt;&lt;number&gt;2&lt;/number&gt;&lt;keywords&gt;&lt;keyword&gt;Animals&lt;/keyword&gt;&lt;keyword&gt;Cell Differentiation&lt;/keyword&gt;&lt;keyword&gt;Cilia/physiology/*ultrastructure&lt;/keyword&gt;&lt;keyword&gt;Epithelial Cells/*cytology/physiology&lt;/keyword&gt;&lt;keyword&gt;Humans&lt;/keyword&gt;&lt;keyword&gt;Peritoneal Cavity/*cytology&lt;/keyword&gt;&lt;keyword&gt;Polycystic Kidney Diseases/pathology&lt;/keyword&gt;&lt;keyword&gt;Serous Membrane/*cytology/physiology&lt;/keyword&gt;&lt;/keywords&gt;&lt;dates&gt;&lt;year&gt;2004&lt;/year&gt;&lt;/dates&gt;&lt;isbn&gt;1065-6995 (Print)&amp;#xD;1065-6995 (Linking)&lt;/isbn&gt;&lt;accession-num&gt;14984761&lt;/accession-num&gt;&lt;urls&gt;&lt;related-urls&gt;&lt;url&gt;http://www.ncbi.nlm.nih.gov/pubmed/14984761&lt;/url&gt;&lt;/related-urls&gt;&lt;/urls&gt;&lt;electronic-resource-num&gt;10.1016/j.cellbi.2003.11.010&lt;/electronic-resource-num&gt;&lt;/record&gt;&lt;/Cite&gt;&lt;/EndNote&gt;</w:instrText>
      </w:r>
      <w:r w:rsidR="00A45D63" w:rsidRPr="006A200F">
        <w:fldChar w:fldCharType="separate"/>
      </w:r>
      <w:r w:rsidR="001C6ADE" w:rsidRPr="006A200F">
        <w:rPr>
          <w:noProof/>
          <w:vertAlign w:val="superscript"/>
        </w:rPr>
        <w:t>[32]</w:t>
      </w:r>
      <w:r w:rsidR="00A45D63" w:rsidRPr="006A200F">
        <w:fldChar w:fldCharType="end"/>
      </w:r>
      <w:r w:rsidRPr="006A200F">
        <w:t xml:space="preserve">. The mesothelium functions as a dynamic </w:t>
      </w:r>
      <w:r w:rsidR="00DC3842" w:rsidRPr="006A200F">
        <w:t>layer</w:t>
      </w:r>
      <w:r w:rsidRPr="006A200F">
        <w:t xml:space="preserve"> that contributes substantially to the </w:t>
      </w:r>
      <w:r w:rsidRPr="006A200F">
        <w:lastRenderedPageBreak/>
        <w:t>structural, functional, and homeostatic properties of the peritoneum</w:t>
      </w:r>
      <w:r w:rsidR="00790B49" w:rsidRPr="006A200F">
        <w:fldChar w:fldCharType="begin"/>
      </w:r>
      <w:r w:rsidR="001C6ADE" w:rsidRPr="006A200F">
        <w:instrText xml:space="preserve"> ADDIN EN.CITE &lt;EndNote&gt;&lt;Cite&gt;&lt;Author&gt;Mutsaers&lt;/Author&gt;&lt;Year&gt;2007&lt;/Year&gt;&lt;RecNum&gt;350&lt;/RecNum&gt;&lt;DisplayText&gt;&lt;style face="superscript"&gt;[29]&lt;/style&gt;&lt;/DisplayText&gt;&lt;record&gt;&lt;rec-number&gt;350&lt;/rec-number&gt;&lt;foreign-keys&gt;&lt;key app="EN" db-id="dts2wppr0xdwxlee59f5avvq5ezaz0e5ae5v" timestamp="1439972851"&gt;350&lt;/key&gt;&lt;/foreign-keys&gt;&lt;ref-type name="Journal Article"&gt;17&lt;/ref-type&gt;&lt;contributors&gt;&lt;authors&gt;&lt;author&gt;Mutsaers, S. E.&lt;/author&gt;&lt;author&gt;Wilkosz, S.&lt;/author&gt;&lt;/authors&gt;&lt;/contributors&gt;&lt;auth-address&gt;Centre for Asthma, Allergy and Respiratory Medicine, University of Western Australia, Sir Charles Gairdner Hospital, Nedlands, Australia. mutsaers@aari.uwa.edu.au&lt;/auth-address&gt;&lt;titles&gt;&lt;title&gt;Structure and function of mesothelial cells&lt;/title&gt;&lt;secondary-title&gt;Cancer Treat Res&lt;/secondary-title&gt;&lt;/titles&gt;&lt;periodical&gt;&lt;full-title&gt;Cancer Treat Res&lt;/full-title&gt;&lt;abbr-1&gt;Cancer treatment and research&lt;/abbr-1&gt;&lt;/periodical&gt;&lt;pages&gt;1-19&lt;/pages&gt;&lt;volume&gt;134&lt;/volume&gt;&lt;keywords&gt;&lt;keyword&gt;Animals&lt;/keyword&gt;&lt;keyword&gt;Epithelial Cells/*cytology/immunology/*physiology&lt;/keyword&gt;&lt;keyword&gt;Humans&lt;/keyword&gt;&lt;keyword&gt;*Neoplasm Metastasis&lt;/keyword&gt;&lt;keyword&gt;Peritoneal Neoplasms/*secondary&lt;/keyword&gt;&lt;/keywords&gt;&lt;dates&gt;&lt;year&gt;2007&lt;/year&gt;&lt;/dates&gt;&lt;isbn&gt;0927-3042 (Print)&amp;#xD;0927-3042 (Linking)&lt;/isbn&gt;&lt;accession-num&gt;17633044&lt;/accession-num&gt;&lt;urls&gt;&lt;related-urls&gt;&lt;url&gt;http://www.ncbi.nlm.nih.gov/pubmed/17633044&lt;/url&gt;&lt;/related-urls&gt;&lt;/urls&gt;&lt;/record&gt;&lt;/Cite&gt;&lt;/EndNote&gt;</w:instrText>
      </w:r>
      <w:r w:rsidR="00790B49" w:rsidRPr="006A200F">
        <w:fldChar w:fldCharType="separate"/>
      </w:r>
      <w:r w:rsidR="001C6ADE" w:rsidRPr="006A200F">
        <w:rPr>
          <w:noProof/>
          <w:vertAlign w:val="superscript"/>
        </w:rPr>
        <w:t>[29]</w:t>
      </w:r>
      <w:r w:rsidR="00790B49" w:rsidRPr="006A200F">
        <w:fldChar w:fldCharType="end"/>
      </w:r>
      <w:r w:rsidRPr="006A200F">
        <w:t>. The underlying basement membrane, a thin laminar network containing type I and IV collagen, proteoglycans and glycoproteins, acts as a selective barrier to macromolecules entering the submesothelial layer</w:t>
      </w:r>
      <w:r w:rsidR="00790B49" w:rsidRPr="006A200F">
        <w:fldChar w:fldCharType="begin"/>
      </w:r>
      <w:r w:rsidR="001C6ADE" w:rsidRPr="006A200F">
        <w:instrText xml:space="preserve"> ADDIN EN.CITE &lt;EndNote&gt;&lt;Cite&gt;&lt;Author&gt;Mutsaers&lt;/Author&gt;&lt;Year&gt;2007&lt;/Year&gt;&lt;RecNum&gt;350&lt;/RecNum&gt;&lt;DisplayText&gt;&lt;style face="superscript"&gt;[29]&lt;/style&gt;&lt;/DisplayText&gt;&lt;record&gt;&lt;rec-number&gt;350&lt;/rec-number&gt;&lt;foreign-keys&gt;&lt;key app="EN" db-id="dts2wppr0xdwxlee59f5avvq5ezaz0e5ae5v" timestamp="1439972851"&gt;350&lt;/key&gt;&lt;/foreign-keys&gt;&lt;ref-type name="Journal Article"&gt;17&lt;/ref-type&gt;&lt;contributors&gt;&lt;authors&gt;&lt;author&gt;Mutsaers, S. E.&lt;/author&gt;&lt;author&gt;Wilkosz, S.&lt;/author&gt;&lt;/authors&gt;&lt;/contributors&gt;&lt;auth-address&gt;Centre for Asthma, Allergy and Respiratory Medicine, University of Western Australia, Sir Charles Gairdner Hospital, Nedlands, Australia. mutsaers@aari.uwa.edu.au&lt;/auth-address&gt;&lt;titles&gt;&lt;title&gt;Structure and function of mesothelial cells&lt;/title&gt;&lt;secondary-title&gt;Cancer Treat Res&lt;/secondary-title&gt;&lt;/titles&gt;&lt;periodical&gt;&lt;full-title&gt;Cancer Treat Res&lt;/full-title&gt;&lt;abbr-1&gt;Cancer treatment and research&lt;/abbr-1&gt;&lt;/periodical&gt;&lt;pages&gt;1-19&lt;/pages&gt;&lt;volume&gt;134&lt;/volume&gt;&lt;keywords&gt;&lt;keyword&gt;Animals&lt;/keyword&gt;&lt;keyword&gt;Epithelial Cells/*cytology/immunology/*physiology&lt;/keyword&gt;&lt;keyword&gt;Humans&lt;/keyword&gt;&lt;keyword&gt;*Neoplasm Metastasis&lt;/keyword&gt;&lt;keyword&gt;Peritoneal Neoplasms/*secondary&lt;/keyword&gt;&lt;/keywords&gt;&lt;dates&gt;&lt;year&gt;2007&lt;/year&gt;&lt;/dates&gt;&lt;isbn&gt;0927-3042 (Print)&amp;#xD;0927-3042 (Linking)&lt;/isbn&gt;&lt;accession-num&gt;17633044&lt;/accession-num&gt;&lt;urls&gt;&lt;related-urls&gt;&lt;url&gt;http://www.ncbi.nlm.nih.gov/pubmed/17633044&lt;/url&gt;&lt;/related-urls&gt;&lt;/urls&gt;&lt;/record&gt;&lt;/Cite&gt;&lt;/EndNote&gt;</w:instrText>
      </w:r>
      <w:r w:rsidR="00790B49" w:rsidRPr="006A200F">
        <w:fldChar w:fldCharType="separate"/>
      </w:r>
      <w:r w:rsidR="001C6ADE" w:rsidRPr="006A200F">
        <w:rPr>
          <w:noProof/>
          <w:vertAlign w:val="superscript"/>
        </w:rPr>
        <w:t>[29]</w:t>
      </w:r>
      <w:r w:rsidR="00790B49" w:rsidRPr="006A200F">
        <w:fldChar w:fldCharType="end"/>
      </w:r>
      <w:r w:rsidRPr="006A200F">
        <w:t>. The submesothelium consists of a complex network of Extracellular Matrix (ECM) made up of different types of collagen, glycoproteins, glycosaminoglycans and proteoglycans. Blood vessels, lymphatics, and various cell types (fibroblasts, resident tissue macrophages, and mast cells) are also found in this layer</w:t>
      </w:r>
      <w:r w:rsidR="00790B49" w:rsidRPr="006A200F">
        <w:fldChar w:fldCharType="begin">
          <w:fldData xml:space="preserve">PEVuZE5vdGU+PENpdGU+PEF1dGhvcj52YW4gZGVyIFdhbDwvQXV0aG9yPjxZZWFyPjIwMDc8L1ll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</w:fldData>
        </w:fldChar>
      </w:r>
      <w:r w:rsidR="001C6ADE" w:rsidRPr="006A200F">
        <w:instrText xml:space="preserve"> ADDIN EN.CITE </w:instrText>
      </w:r>
      <w:r w:rsidR="001C6ADE" w:rsidRPr="006A200F">
        <w:fldChar w:fldCharType="begin">
          <w:fldData xml:space="preserve">PEVuZE5vdGU+PENpdGU+PEF1dGhvcj52YW4gZGVyIFdhbDwvQXV0aG9yPjxZZWFyPjIwMDc8L1ll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</w:fldData>
        </w:fldChar>
      </w:r>
      <w:r w:rsidR="001C6ADE" w:rsidRPr="006A200F">
        <w:instrText xml:space="preserve"> ADDIN EN.CITE.DATA </w:instrText>
      </w:r>
      <w:r w:rsidR="001C6ADE" w:rsidRPr="006A200F">
        <w:fldChar w:fldCharType="end"/>
      </w:r>
      <w:r w:rsidR="00790B49" w:rsidRPr="006A200F">
        <w:fldChar w:fldCharType="separate"/>
      </w:r>
      <w:r w:rsidR="0054043A" w:rsidRPr="006A200F">
        <w:rPr>
          <w:noProof/>
          <w:vertAlign w:val="superscript"/>
        </w:rPr>
        <w:t>[24,</w:t>
      </w:r>
      <w:r w:rsidR="001C6ADE" w:rsidRPr="006A200F">
        <w:rPr>
          <w:noProof/>
          <w:vertAlign w:val="superscript"/>
        </w:rPr>
        <w:t>29]</w:t>
      </w:r>
      <w:r w:rsidR="00790B49" w:rsidRPr="006A200F">
        <w:fldChar w:fldCharType="end"/>
      </w:r>
      <w:r w:rsidRPr="006A200F">
        <w:t xml:space="preserve">. </w:t>
      </w:r>
    </w:p>
    <w:p w14:paraId="38A137D5" w14:textId="7FB166C2" w:rsidR="00626439" w:rsidRPr="006A200F" w:rsidRDefault="009A6115" w:rsidP="0054043A">
      <w:pPr>
        <w:adjustRightInd w:val="0"/>
        <w:snapToGrid w:val="0"/>
        <w:ind w:firstLineChars="100" w:firstLine="240"/>
      </w:pPr>
      <w:r w:rsidRPr="006A200F">
        <w:t>The first major function</w:t>
      </w:r>
      <w:r w:rsidR="00AF38E0" w:rsidRPr="006A200F">
        <w:t xml:space="preserve"> </w:t>
      </w:r>
      <w:r w:rsidRPr="006A200F">
        <w:t>of</w:t>
      </w:r>
      <w:r w:rsidR="00AF38E0" w:rsidRPr="006A200F">
        <w:t xml:space="preserve"> the peritoneum is facilitating transport of fluid and cells across the serosal cavities</w:t>
      </w:r>
      <w:r w:rsidR="00E956E7" w:rsidRPr="006A200F">
        <w:fldChar w:fldCharType="begin"/>
      </w:r>
      <w:r w:rsidR="001C6ADE" w:rsidRPr="006A200F">
        <w:instrText xml:space="preserve"> ADDIN EN.CITE &lt;EndNote&gt;&lt;Cite&gt;&lt;Author&gt;Fedorko&lt;/Author&gt;&lt;Year&gt;1971&lt;/Year&gt;&lt;RecNum&gt;355&lt;/RecNum&gt;&lt;DisplayText&gt;&lt;style face="superscript"&gt;[33]&lt;/style&gt;&lt;/DisplayText&gt;&lt;record&gt;&lt;rec-number&gt;355&lt;/rec-number&gt;&lt;foreign-keys&gt;&lt;key app="EN" db-id="dts2wppr0xdwxlee59f5avvq5ezaz0e5ae5v" timestamp="1439974149"&gt;355&lt;/key&gt;&lt;/foreign-keys&gt;&lt;ref-type name="Journal Article"&gt;17&lt;/ref-type&gt;&lt;contributors&gt;&lt;authors&gt;&lt;author&gt;Fedorko, M. E.&lt;/author&gt;&lt;author&gt;Hirsch, J. G.&lt;/author&gt;&lt;author&gt;Fried, B.&lt;/author&gt;&lt;/authors&gt;&lt;/contributors&gt;&lt;titles&gt;&lt;title&gt;Studies on transport of macromolecules and small particles across mesothelial cells of the mouse omentum. II. Kinetic features and metabolic requirements&lt;/title&gt;&lt;secondary-title&gt;Exp Cell Res&lt;/secondary-title&gt;&lt;/titles&gt;&lt;periodical&gt;&lt;full-title&gt;Exp Cell Res&lt;/full-title&gt;&lt;/periodical&gt;&lt;pages&gt;313-23&lt;/pages&gt;&lt;volume&gt;69&lt;/volume&gt;&lt;number&gt;2&lt;/number&gt;&lt;keywords&gt;&lt;keyword&gt;Analysis of Variance&lt;/keyword&gt;&lt;keyword&gt;Animals&lt;/keyword&gt;&lt;keyword&gt;Autoradiography&lt;/keyword&gt;&lt;keyword&gt;Azides/pharmacology&lt;/keyword&gt;&lt;keyword&gt;Biological Transport, Active&lt;/keyword&gt;&lt;keyword&gt;Culture Media&lt;/keyword&gt;&lt;keyword&gt;Cyanides/pharmacology&lt;/keyword&gt;&lt;keyword&gt;Cycloheximide/pharmacology&lt;/keyword&gt;&lt;keyword&gt;Dinitrophenols/pharmacology&lt;/keyword&gt;&lt;keyword&gt;Ethylmaleimide/pharmacology&lt;/keyword&gt;&lt;keyword&gt;Ferritins/*metabolism&lt;/keyword&gt;&lt;keyword&gt;Fluorides/pharmacology&lt;/keyword&gt;&lt;keyword&gt;Iodoacetates/pharmacology&lt;/keyword&gt;&lt;keyword&gt;Iron Radioisotopes&lt;/keyword&gt;&lt;keyword&gt;Kinetics&lt;/keyword&gt;&lt;keyword&gt;Male&lt;/keyword&gt;&lt;keyword&gt;Methods&lt;/keyword&gt;&lt;keyword&gt;Mice&lt;/keyword&gt;&lt;keyword&gt;Microscopy, Electron&lt;/keyword&gt;&lt;keyword&gt;Omentum/*metabolism&lt;/keyword&gt;&lt;keyword&gt;Organ Culture Techniques&lt;/keyword&gt;&lt;keyword&gt;Puromycin/pharmacology&lt;/keyword&gt;&lt;keyword&gt;Temperature&lt;/keyword&gt;&lt;keyword&gt;Time Factors&lt;/keyword&gt;&lt;/keywords&gt;&lt;dates&gt;&lt;year&gt;1971&lt;/year&gt;&lt;pub-dates&gt;&lt;date&gt;Dec&lt;/date&gt;&lt;/pub-dates&gt;&lt;/dates&gt;&lt;isbn&gt;0014-4827 (Print)&amp;#xD;0014-4827 (Linking)&lt;/isbn&gt;&lt;accession-num&gt;5163630&lt;/accession-num&gt;&lt;urls&gt;&lt;related-urls&gt;&lt;url&gt;http://www.ncbi.nlm.nih.gov/pubmed/5163630&lt;/url&gt;&lt;/related-urls&gt;&lt;/urls&gt;&lt;/record&gt;&lt;/Cite&gt;&lt;/EndNote&gt;</w:instrText>
      </w:r>
      <w:r w:rsidR="00E956E7" w:rsidRPr="006A200F">
        <w:fldChar w:fldCharType="separate"/>
      </w:r>
      <w:r w:rsidR="001C6ADE" w:rsidRPr="006A200F">
        <w:rPr>
          <w:noProof/>
          <w:vertAlign w:val="superscript"/>
        </w:rPr>
        <w:t>[33]</w:t>
      </w:r>
      <w:r w:rsidR="00E956E7" w:rsidRPr="006A200F">
        <w:fldChar w:fldCharType="end"/>
      </w:r>
      <w:r w:rsidR="00AF38E0" w:rsidRPr="006A200F">
        <w:t>. The microvilli on the luminal surface of the mesothalial cells play an important role in this process as they increase the surface area and bind fluids in their glycosaminoglycan</w:t>
      </w:r>
      <w:r w:rsidR="008D51F8" w:rsidRPr="006A200F">
        <w:t>-</w:t>
      </w:r>
      <w:r w:rsidR="00AF38E0" w:rsidRPr="006A200F">
        <w:t>rich glycocalyx thereby aiding absorption</w:t>
      </w:r>
      <w:r w:rsidR="00E956E7" w:rsidRPr="006A200F">
        <w:fldChar w:fldCharType="begin"/>
      </w:r>
      <w:r w:rsidR="001C6ADE" w:rsidRPr="006A200F">
        <w:instrText xml:space="preserve"> ADDIN EN.CITE &lt;EndNote&gt;&lt;Cite&gt;&lt;Author&gt;Wang&lt;/Author&gt;&lt;Year&gt;1974&lt;/Year&gt;&lt;RecNum&gt;357&lt;/RecNum&gt;&lt;DisplayText&gt;&lt;style face="superscript"&gt;[34]&lt;/style&gt;&lt;/DisplayText&gt;&lt;record&gt;&lt;rec-number&gt;357&lt;/rec-number&gt;&lt;foreign-keys&gt;&lt;key app="EN" db-id="dts2wppr0xdwxlee59f5avvq5ezaz0e5ae5v" timestamp="1439974205"&gt;357&lt;/key&gt;&lt;/foreign-keys&gt;&lt;ref-type name="Journal Article"&gt;17&lt;/ref-type&gt;&lt;contributors&gt;&lt;authors&gt;&lt;author&gt;Wang, N. S.&lt;/author&gt;&lt;/authors&gt;&lt;/contributors&gt;&lt;titles&gt;&lt;title&gt;The regional difference of pleural mesothelial cells in rabbits&lt;/title&gt;&lt;secondary-title&gt;Am Rev Respir Dis&lt;/secondary-title&gt;&lt;/titles&gt;&lt;periodical&gt;&lt;full-title&gt;Am Rev Respir Dis&lt;/full-title&gt;&lt;/periodical&gt;&lt;pages&gt;623-33&lt;/pages&gt;&lt;volume&gt;110&lt;/volume&gt;&lt;number&gt;5&lt;/number&gt;&lt;keywords&gt;&lt;keyword&gt;Animals&lt;/keyword&gt;&lt;keyword&gt;Cattle&lt;/keyword&gt;&lt;keyword&gt;Endoplasmic Reticulum/ultrastructure&lt;/keyword&gt;&lt;keyword&gt;Epithelial Cells&lt;/keyword&gt;&lt;keyword&gt;Epithelium/ultrastructure&lt;/keyword&gt;&lt;keyword&gt;Female&lt;/keyword&gt;&lt;keyword&gt;Fetus/cytology&lt;/keyword&gt;&lt;keyword&gt;Golgi Apparatus/ultrastructure&lt;/keyword&gt;&lt;keyword&gt;Lymphoid Tissue/cytology&lt;/keyword&gt;&lt;keyword&gt;Male&lt;/keyword&gt;&lt;keyword&gt;Microscopy, Electron&lt;/keyword&gt;&lt;keyword&gt;Microscopy, Electron, Scanning&lt;/keyword&gt;&lt;keyword&gt;Microtubules/ultrastructure&lt;/keyword&gt;&lt;keyword&gt;Mitochondria/ultrastructure&lt;/keyword&gt;&lt;keyword&gt;Pleura/*cytology&lt;/keyword&gt;&lt;keyword&gt;Pregnancy&lt;/keyword&gt;&lt;keyword&gt;Rabbits&lt;/keyword&gt;&lt;keyword&gt;Staining and Labeling&lt;/keyword&gt;&lt;/keywords&gt;&lt;dates&gt;&lt;year&gt;1974&lt;/year&gt;&lt;pub-dates&gt;&lt;date&gt;Nov&lt;/date&gt;&lt;/pub-dates&gt;&lt;/dates&gt;&lt;isbn&gt;0003-0805 (Print)&amp;#xD;0003-0805 (Linking)&lt;/isbn&gt;&lt;accession-num&gt;4139918&lt;/accession-num&gt;&lt;urls&gt;&lt;related-urls&gt;&lt;url&gt;http://www.ncbi.nlm.nih.gov/pubmed/4139918&lt;/url&gt;&lt;/related-urls&gt;&lt;/urls&gt;&lt;/record&gt;&lt;/Cite&gt;&lt;/EndNote&gt;</w:instrText>
      </w:r>
      <w:r w:rsidR="00E956E7" w:rsidRPr="006A200F">
        <w:fldChar w:fldCharType="separate"/>
      </w:r>
      <w:r w:rsidR="001C6ADE" w:rsidRPr="006A200F">
        <w:rPr>
          <w:noProof/>
          <w:vertAlign w:val="superscript"/>
        </w:rPr>
        <w:t>[34]</w:t>
      </w:r>
      <w:r w:rsidR="00E956E7" w:rsidRPr="006A200F">
        <w:fldChar w:fldCharType="end"/>
      </w:r>
      <w:r w:rsidR="00AF38E0" w:rsidRPr="006A200F">
        <w:t xml:space="preserve">. </w:t>
      </w:r>
      <w:r w:rsidR="002534D2" w:rsidRPr="006A200F">
        <w:t>Secondly</w:t>
      </w:r>
      <w:r w:rsidRPr="006A200F">
        <w:t xml:space="preserve">, the peritoneum </w:t>
      </w:r>
      <w:r w:rsidR="00AF38E0" w:rsidRPr="006A200F">
        <w:t>provides a slippery and non-adhesive surface to allow intracoelomic movement</w:t>
      </w:r>
      <w:r w:rsidR="00E956E7" w:rsidRPr="006A200F">
        <w:fldChar w:fldCharType="begin"/>
      </w:r>
      <w:r w:rsidR="001C6ADE" w:rsidRPr="006A200F">
        <w:instrText xml:space="preserve"> ADDIN EN.CITE &lt;EndNote&gt;&lt;Cite&gt;&lt;Author&gt;Dobbie&lt;/Author&gt;&lt;Year&gt;1988&lt;/Year&gt;&lt;RecNum&gt;358&lt;/RecNum&gt;&lt;DisplayText&gt;&lt;style face="superscript"&gt;[35]&lt;/style&gt;&lt;/DisplayText&gt;&lt;record&gt;&lt;rec-number&gt;358&lt;/rec-number&gt;&lt;foreign-keys&gt;&lt;key app="EN" db-id="dts2wppr0xdwxlee59f5avvq5ezaz0e5ae5v" timestamp="1439974246"&gt;358&lt;/key&gt;&lt;/foreign-keys&gt;&lt;ref-type name="Journal Article"&gt;17&lt;/ref-type&gt;&lt;contributors&gt;&lt;authors&gt;&lt;author&gt;Dobbie, J. W.&lt;/author&gt;&lt;author&gt;Pavlina, T.&lt;/author&gt;&lt;author&gt;Lloyd, J.&lt;/author&gt;&lt;author&gt;Johnson, R. C.&lt;/author&gt;&lt;/authors&gt;&lt;/contributors&gt;&lt;auth-address&gt;Division of Renal Therapy, Baxter Healthcare Corporation, Round Lake, IL 60073-0490.&lt;/auth-address&gt;&lt;titles&gt;&lt;title&gt;Phosphatidylcholine synthesis by peritoneal mesothelium: its implications for peritoneal dialysis&lt;/title&gt;&lt;secondary-title&gt;Am J Kidney Dis&lt;/secondary-title&gt;&lt;/titles&gt;&lt;periodical&gt;&lt;full-title&gt;Am J Kidney Dis&lt;/full-title&gt;&lt;abbr-1&gt;American journal of kidney diseases : the official journal of the National Kidney Foundation&lt;/abbr-1&gt;&lt;/periodical&gt;&lt;pages&gt;31-6&lt;/pages&gt;&lt;volume&gt;12&lt;/volume&gt;&lt;number&gt;1&lt;/number&gt;&lt;keywords&gt;&lt;keyword&gt;Animals&lt;/keyword&gt;&lt;keyword&gt;In Vitro Techniques&lt;/keyword&gt;&lt;keyword&gt;Liver/metabolism&lt;/keyword&gt;&lt;keyword&gt;Lung/metabolism&lt;/keyword&gt;&lt;keyword&gt;Mesentery/*metabolism/ultrastructure&lt;/keyword&gt;&lt;keyword&gt;*Peritoneal Dialysis&lt;/keyword&gt;&lt;keyword&gt;Phosphatidylcholines/*biosynthesis&lt;/keyword&gt;&lt;keyword&gt;Rats&lt;/keyword&gt;&lt;keyword&gt;Rats, Inbred Strains&lt;/keyword&gt;&lt;/keywords&gt;&lt;dates&gt;&lt;year&gt;1988&lt;/year&gt;&lt;pub-dates&gt;&lt;date&gt;Jul&lt;/date&gt;&lt;/pub-dates&gt;&lt;/dates&gt;&lt;isbn&gt;0272-6386 (Print)&amp;#xD;0272-6386 (Linking)&lt;/isbn&gt;&lt;accession-num&gt;3389351&lt;/accession-num&gt;&lt;urls&gt;&lt;related-urls&gt;&lt;url&gt;http://www.ncbi.nlm.nih.gov/pubmed/3389351&lt;/url&gt;&lt;/related-urls&gt;&lt;/urls&gt;&lt;/record&gt;&lt;/Cite&gt;&lt;/EndNote&gt;</w:instrText>
      </w:r>
      <w:r w:rsidR="00E956E7" w:rsidRPr="006A200F">
        <w:fldChar w:fldCharType="separate"/>
      </w:r>
      <w:r w:rsidR="001C6ADE" w:rsidRPr="006A200F">
        <w:rPr>
          <w:noProof/>
          <w:vertAlign w:val="superscript"/>
        </w:rPr>
        <w:t>[35]</w:t>
      </w:r>
      <w:r w:rsidR="00E956E7" w:rsidRPr="006A200F">
        <w:fldChar w:fldCharType="end"/>
      </w:r>
      <w:r w:rsidR="00AF38E0" w:rsidRPr="006A200F">
        <w:t xml:space="preserve">. </w:t>
      </w:r>
      <w:r w:rsidRPr="006A200F">
        <w:t>This slippery and non-adhesive surface</w:t>
      </w:r>
      <w:r w:rsidR="00AF38E0" w:rsidRPr="006A200F">
        <w:t xml:space="preserve"> is established by the secretion of a small amount of sterile fluid containing phosphatidylcholine produce</w:t>
      </w:r>
      <w:r w:rsidR="00171D55" w:rsidRPr="006A200F">
        <w:t>d</w:t>
      </w:r>
      <w:r w:rsidR="00AF38E0" w:rsidRPr="006A200F">
        <w:t xml:space="preserve"> by each mesothelial cell. </w:t>
      </w:r>
      <w:r w:rsidRPr="006A200F">
        <w:t>Thirdly</w:t>
      </w:r>
      <w:r w:rsidR="00AF38E0" w:rsidRPr="006A200F">
        <w:t>, the peritoneum acts as a first line of defence in host resistance</w:t>
      </w:r>
      <w:r w:rsidR="00E956E7" w:rsidRPr="006A200F">
        <w:fldChar w:fldCharType="begin">
          <w:fldData xml:space="preserve">PEVuZE5vdGU+PENpdGU+PEF1dGhvcj5Ub3BsZXk8L0F1dGhvcj48WWVhcj4xOTk1PC9ZZWFyPjxS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</w:fldData>
        </w:fldChar>
      </w:r>
      <w:r w:rsidR="001C6ADE" w:rsidRPr="006A200F">
        <w:instrText xml:space="preserve"> ADDIN EN.CITE </w:instrText>
      </w:r>
      <w:r w:rsidR="001C6ADE" w:rsidRPr="006A200F">
        <w:fldChar w:fldCharType="begin">
          <w:fldData xml:space="preserve">PEVuZE5vdGU+PENpdGU+PEF1dGhvcj5Ub3BsZXk8L0F1dGhvcj48WWVhcj4xOTk1PC9ZZWFyPjxS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</w:fldData>
        </w:fldChar>
      </w:r>
      <w:r w:rsidR="001C6ADE" w:rsidRPr="006A200F">
        <w:instrText xml:space="preserve"> ADDIN EN.CITE.DATA </w:instrText>
      </w:r>
      <w:r w:rsidR="001C6ADE" w:rsidRPr="006A200F">
        <w:fldChar w:fldCharType="end"/>
      </w:r>
      <w:r w:rsidR="00E956E7" w:rsidRPr="006A200F">
        <w:fldChar w:fldCharType="separate"/>
      </w:r>
      <w:r w:rsidR="0054043A" w:rsidRPr="006A200F">
        <w:rPr>
          <w:noProof/>
          <w:vertAlign w:val="superscript"/>
        </w:rPr>
        <w:t>[36,</w:t>
      </w:r>
      <w:r w:rsidR="001C6ADE" w:rsidRPr="006A200F">
        <w:rPr>
          <w:noProof/>
          <w:vertAlign w:val="superscript"/>
        </w:rPr>
        <w:t>37]</w:t>
      </w:r>
      <w:r w:rsidR="00E956E7" w:rsidRPr="006A200F">
        <w:fldChar w:fldCharType="end"/>
      </w:r>
      <w:r w:rsidRPr="006A200F">
        <w:t>.</w:t>
      </w:r>
      <w:r w:rsidR="00AF38E0" w:rsidRPr="006A200F">
        <w:t xml:space="preserve"> </w:t>
      </w:r>
      <w:r w:rsidR="008E6BB4" w:rsidRPr="006A200F">
        <w:t xml:space="preserve">The </w:t>
      </w:r>
      <w:r w:rsidRPr="006A200F">
        <w:t>f</w:t>
      </w:r>
      <w:r w:rsidR="008E6BB4" w:rsidRPr="006A200F">
        <w:t xml:space="preserve">ourth function of the peritoneum involves </w:t>
      </w:r>
      <w:r w:rsidR="00AF38E0" w:rsidRPr="006A200F">
        <w:t>tissue repair by releasing growth factors</w:t>
      </w:r>
      <w:r w:rsidR="000E114D" w:rsidRPr="006A200F">
        <w:fldChar w:fldCharType="begin">
          <w:fldData xml:space="preserve">PEVuZE5vdGU+PENpdGU+PEF1dGhvcj5NdXRzYWVyczwvQXV0aG9yPjxZZWFyPjE5OTc8L1llYXI+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</w:fldData>
        </w:fldChar>
      </w:r>
      <w:r w:rsidR="001C6ADE" w:rsidRPr="006A200F">
        <w:instrText xml:space="preserve"> ADDIN EN.CITE </w:instrText>
      </w:r>
      <w:r w:rsidR="001C6ADE" w:rsidRPr="006A200F">
        <w:fldChar w:fldCharType="begin">
          <w:fldData xml:space="preserve">PEVuZE5vdGU+PENpdGU+PEF1dGhvcj5NdXRzYWVyczwvQXV0aG9yPjxZZWFyPjE5OTc8L1llYXI+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</w:fldData>
        </w:fldChar>
      </w:r>
      <w:r w:rsidR="001C6ADE" w:rsidRPr="006A200F">
        <w:instrText xml:space="preserve"> ADDIN EN.CITE.DATA </w:instrText>
      </w:r>
      <w:r w:rsidR="001C6ADE" w:rsidRPr="006A200F">
        <w:fldChar w:fldCharType="end"/>
      </w:r>
      <w:r w:rsidR="000E114D" w:rsidRPr="006A200F">
        <w:fldChar w:fldCharType="separate"/>
      </w:r>
      <w:r w:rsidR="00F258E2">
        <w:rPr>
          <w:noProof/>
          <w:vertAlign w:val="superscript"/>
        </w:rPr>
        <w:t>[38,</w:t>
      </w:r>
      <w:r w:rsidR="001C6ADE" w:rsidRPr="006A200F">
        <w:rPr>
          <w:noProof/>
          <w:vertAlign w:val="superscript"/>
        </w:rPr>
        <w:t>39]</w:t>
      </w:r>
      <w:r w:rsidR="000E114D" w:rsidRPr="006A200F">
        <w:fldChar w:fldCharType="end"/>
      </w:r>
      <w:r w:rsidR="00AF38E0" w:rsidRPr="006A200F">
        <w:t xml:space="preserve">. </w:t>
      </w:r>
      <w:r w:rsidRPr="006A200F">
        <w:t>In conclusion</w:t>
      </w:r>
      <w:r w:rsidR="00AF38E0" w:rsidRPr="006A200F">
        <w:t>, the peritoneum should be considered an organ with a structural and protective function for the contents of the abdominal cavity</w:t>
      </w:r>
      <w:r w:rsidR="000E114D" w:rsidRPr="006A200F">
        <w:fldChar w:fldCharType="begin">
          <w:fldData xml:space="preserve">PEVuZE5vdGU+PENpdGU+PEF1dGhvcj52YW4gZGVyIFdhbDwvQXV0aG9yPjxZZWFyPjIwMDc8L1ll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</w:fldData>
        </w:fldChar>
      </w:r>
      <w:r w:rsidR="001C6ADE" w:rsidRPr="006A200F">
        <w:instrText xml:space="preserve"> ADDIN EN.CITE </w:instrText>
      </w:r>
      <w:r w:rsidR="001C6ADE" w:rsidRPr="006A200F">
        <w:fldChar w:fldCharType="begin">
          <w:fldData xml:space="preserve">PEVuZE5vdGU+PENpdGU+PEF1dGhvcj52YW4gZGVyIFdhbDwvQXV0aG9yPjxZZWFyPjIwMDc8L1ll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</w:fldData>
        </w:fldChar>
      </w:r>
      <w:r w:rsidR="001C6ADE" w:rsidRPr="006A200F">
        <w:instrText xml:space="preserve"> ADDIN EN.CITE.DATA </w:instrText>
      </w:r>
      <w:r w:rsidR="001C6ADE" w:rsidRPr="006A200F">
        <w:fldChar w:fldCharType="end"/>
      </w:r>
      <w:r w:rsidR="000E114D" w:rsidRPr="006A200F">
        <w:fldChar w:fldCharType="separate"/>
      </w:r>
      <w:r w:rsidR="0054043A" w:rsidRPr="006A200F">
        <w:rPr>
          <w:noProof/>
          <w:vertAlign w:val="superscript"/>
        </w:rPr>
        <w:t>[24,25,</w:t>
      </w:r>
      <w:r w:rsidR="001C6ADE" w:rsidRPr="006A200F">
        <w:rPr>
          <w:noProof/>
          <w:vertAlign w:val="superscript"/>
        </w:rPr>
        <w:t>40]</w:t>
      </w:r>
      <w:r w:rsidR="000E114D" w:rsidRPr="006A200F">
        <w:fldChar w:fldCharType="end"/>
      </w:r>
      <w:r w:rsidR="00AF38E0" w:rsidRPr="006A200F">
        <w:t>.</w:t>
      </w:r>
    </w:p>
    <w:p w14:paraId="219E1B71" w14:textId="77777777" w:rsidR="004317DA" w:rsidRPr="006A200F" w:rsidRDefault="004317DA" w:rsidP="00246B29">
      <w:pPr>
        <w:adjustRightInd w:val="0"/>
        <w:snapToGrid w:val="0"/>
        <w:ind w:firstLine="708"/>
      </w:pPr>
    </w:p>
    <w:p w14:paraId="1BE7B787" w14:textId="69561BAA" w:rsidR="00626439" w:rsidRPr="006A200F" w:rsidRDefault="00626439" w:rsidP="00246B29">
      <w:pPr>
        <w:adjustRightInd w:val="0"/>
        <w:snapToGrid w:val="0"/>
        <w:rPr>
          <w:b/>
        </w:rPr>
      </w:pPr>
      <w:r w:rsidRPr="006A200F">
        <w:rPr>
          <w:b/>
        </w:rPr>
        <w:t>PATHOPHYSIOLOGY OF COLORECTAL PERITONEAL CARCINOMATOSIS</w:t>
      </w:r>
    </w:p>
    <w:p w14:paraId="53653289" w14:textId="24BBE641" w:rsidR="00AF38E0" w:rsidRPr="006A200F" w:rsidRDefault="00AF38E0" w:rsidP="00246B29">
      <w:pPr>
        <w:adjustRightInd w:val="0"/>
        <w:snapToGrid w:val="0"/>
      </w:pPr>
      <w:r w:rsidRPr="006A200F">
        <w:t>The emergence of PC is the result of a mo</w:t>
      </w:r>
      <w:r w:rsidR="00DD20BB" w:rsidRPr="006A200F">
        <w:t>lecular crosstalk between tumo</w:t>
      </w:r>
      <w:r w:rsidR="00C9692F" w:rsidRPr="006A200F">
        <w:t>r</w:t>
      </w:r>
      <w:r w:rsidRPr="006A200F">
        <w:t xml:space="preserve"> cells and host elements, comprising several well-defined steps. Firs</w:t>
      </w:r>
      <w:r w:rsidR="00DD20BB" w:rsidRPr="006A200F">
        <w:t>t, individual or clumps of tumo</w:t>
      </w:r>
      <w:r w:rsidRPr="006A200F">
        <w:t>r cel</w:t>
      </w:r>
      <w:r w:rsidR="00DD20BB" w:rsidRPr="006A200F">
        <w:t>ls detach from the primary tumo</w:t>
      </w:r>
      <w:r w:rsidRPr="006A200F">
        <w:t>r and gain access to the peritoneal cavity.</w:t>
      </w:r>
      <w:r w:rsidR="00EC3DF5" w:rsidRPr="006A200F">
        <w:t xml:space="preserve"> In the second step, these free</w:t>
      </w:r>
      <w:r w:rsidR="00DD20BB" w:rsidRPr="006A200F">
        <w:t xml:space="preserve"> tumo</w:t>
      </w:r>
      <w:r w:rsidRPr="006A200F">
        <w:t>r cells become susceptible to the regular peritoneal transport along predictable routes. The third step involves the attachment to</w:t>
      </w:r>
      <w:r w:rsidR="00D451F1" w:rsidRPr="006A200F">
        <w:t xml:space="preserve"> the</w:t>
      </w:r>
      <w:r w:rsidRPr="006A200F">
        <w:t xml:space="preserve"> di</w:t>
      </w:r>
      <w:r w:rsidR="00DD20BB" w:rsidRPr="006A200F">
        <w:t>stant peritoneum where the tumo</w:t>
      </w:r>
      <w:r w:rsidRPr="006A200F">
        <w:t xml:space="preserve">r cells, </w:t>
      </w:r>
      <w:r w:rsidR="002B4D34" w:rsidRPr="006A200F">
        <w:t xml:space="preserve">during the </w:t>
      </w:r>
      <w:r w:rsidRPr="006A200F">
        <w:t xml:space="preserve">fourth step, invade the subperitoneal space. The underlying connective tissue provides </w:t>
      </w:r>
      <w:r w:rsidR="00DD20BB" w:rsidRPr="006A200F">
        <w:t>the necessary scaffold for tumo</w:t>
      </w:r>
      <w:r w:rsidRPr="006A200F">
        <w:t>r proliferation. The final step involves an</w:t>
      </w:r>
      <w:r w:rsidR="00DD20BB" w:rsidRPr="006A200F">
        <w:t>giogenesis, which sustains tumo</w:t>
      </w:r>
      <w:r w:rsidRPr="006A200F">
        <w:t>r proliferation and enables further metastatic growth</w:t>
      </w:r>
      <w:r w:rsidR="000E114D" w:rsidRPr="006A200F">
        <w:fldChar w:fldCharType="begin"/>
      </w:r>
      <w:r w:rsidR="001C6ADE" w:rsidRPr="006A200F">
        <w:instrText xml:space="preserve"> ADDIN EN.CITE &lt;EndNote&gt;&lt;Cite&gt;&lt;Author&gt;Jayne&lt;/Author&gt;&lt;Year&gt;2007&lt;/Year&gt;&lt;RecNum&gt;365&lt;/RecNum&gt;&lt;DisplayText&gt;&lt;style face="superscript"&gt;[41]&lt;/style&gt;&lt;/DisplayText&gt;&lt;record&gt;&lt;rec-number&gt;365&lt;/rec-number&gt;&lt;foreign-keys&gt;&lt;key app="EN" db-id="dts2wppr0xdwxlee59f5avvq5ezaz0e5ae5v" timestamp="1439975194"&gt;365&lt;/key&gt;&lt;/foreign-keys&gt;&lt;ref-type name="Journal Article"&gt;17&lt;/ref-type&gt;&lt;contributors&gt;&lt;authors&gt;&lt;author&gt;Jayne, D.&lt;/author&gt;&lt;/authors&gt;&lt;/contributors&gt;&lt;auth-address&gt;Academic Surgical Unit, St. James&amp;apos;s University Hospital, Leeds, UK. david.jayne@leedsth.nhs.uk&lt;/auth-address&gt;&lt;titles&gt;&lt;title&gt;Molecular biology of peritoneal carcinomatosis&lt;/title&gt;&lt;secondary-title&gt;Cancer Treat Res&lt;/secondary-title&gt;&lt;/titles&gt;&lt;periodical&gt;&lt;full-title&gt;Cancer Treat Res&lt;/full-title&gt;&lt;abbr-1&gt;Cancer treatment and research&lt;/abbr-1&gt;&lt;/periodical&gt;&lt;pages&gt;21-33&lt;/pages&gt;&lt;volume&gt;134&lt;/volume&gt;&lt;keywords&gt;&lt;keyword&gt;Carcinoma/blood supply/*metabolism/*secondary&lt;/keyword&gt;&lt;keyword&gt;Cell Adhesion&lt;/keyword&gt;&lt;keyword&gt;Cell Proliferation&lt;/keyword&gt;&lt;keyword&gt;Epithelial Cells/metabolism/pathology&lt;/keyword&gt;&lt;keyword&gt;Humans&lt;/keyword&gt;&lt;keyword&gt;Neoplasm Invasiveness&lt;/keyword&gt;&lt;keyword&gt;Neovascularization, Pathologic/metabolism&lt;/keyword&gt;&lt;keyword&gt;Peritoneal Neoplasms/blood supply/*metabolism/*pathology&lt;/keyword&gt;&lt;/keywords&gt;&lt;dates&gt;&lt;year&gt;2007&lt;/year&gt;&lt;/dates&gt;&lt;isbn&gt;0927-3042 (Print)&amp;#xD;0927-3042 (Linking)&lt;/isbn&gt;&lt;accession-num&gt;17633045&lt;/accession-num&gt;&lt;urls&gt;&lt;related-urls&gt;&lt;url&gt;http://www.ncbi.nlm.nih.gov/pubmed/17633045&lt;/url&gt;&lt;/related-urls&gt;&lt;/urls&gt;&lt;/record&gt;&lt;/Cite&gt;&lt;/EndNote&gt;</w:instrText>
      </w:r>
      <w:r w:rsidR="000E114D" w:rsidRPr="006A200F">
        <w:fldChar w:fldCharType="separate"/>
      </w:r>
      <w:r w:rsidR="001C6ADE" w:rsidRPr="006A200F">
        <w:rPr>
          <w:noProof/>
          <w:vertAlign w:val="superscript"/>
        </w:rPr>
        <w:t>[41]</w:t>
      </w:r>
      <w:r w:rsidR="000E114D" w:rsidRPr="006A200F">
        <w:fldChar w:fldCharType="end"/>
      </w:r>
      <w:r w:rsidRPr="006A200F">
        <w:t xml:space="preserve">. It is important to </w:t>
      </w:r>
      <w:r w:rsidRPr="006A200F">
        <w:lastRenderedPageBreak/>
        <w:t xml:space="preserve">realise that these steps, known as the “peritoneal metastatic cascade”, do not necessarily occur in isolation, but rather describe a continuous and interdependent process </w:t>
      </w:r>
      <w:r w:rsidR="004317DA" w:rsidRPr="006A200F">
        <w:t>(Figure 2</w:t>
      </w:r>
      <w:r w:rsidR="0047012E" w:rsidRPr="006A200F">
        <w:t>, Table 1</w:t>
      </w:r>
      <w:r w:rsidR="004317DA" w:rsidRPr="006A200F">
        <w:t>)</w:t>
      </w:r>
      <w:r w:rsidR="00B23A6D" w:rsidRPr="006A200F">
        <w:fldChar w:fldCharType="begin"/>
      </w:r>
      <w:r w:rsidR="001C6ADE" w:rsidRPr="006A200F">
        <w:instrText xml:space="preserve"> ADDIN EN.CITE &lt;EndNote&gt;&lt;Cite&gt;&lt;Author&gt;Jayne&lt;/Author&gt;&lt;Year&gt;2007&lt;/Year&gt;&lt;RecNum&gt;365&lt;/RecNum&gt;&lt;DisplayText&gt;&lt;style face="superscript"&gt;[41]&lt;/style&gt;&lt;/DisplayText&gt;&lt;record&gt;&lt;rec-number&gt;365&lt;/rec-number&gt;&lt;foreign-keys&gt;&lt;key app="EN" db-id="dts2wppr0xdwxlee59f5avvq5ezaz0e5ae5v" timestamp="1439975194"&gt;365&lt;/key&gt;&lt;/foreign-keys&gt;&lt;ref-type name="Journal Article"&gt;17&lt;/ref-type&gt;&lt;contributors&gt;&lt;authors&gt;&lt;author&gt;Jayne, D.&lt;/author&gt;&lt;/authors&gt;&lt;/contributors&gt;&lt;auth-address&gt;Academic Surgical Unit, St. James&amp;apos;s University Hospital, Leeds, UK. david.jayne@leedsth.nhs.uk&lt;/auth-address&gt;&lt;titles&gt;&lt;title&gt;Molecular biology of peritoneal carcinomatosis&lt;/title&gt;&lt;secondary-title&gt;Cancer Treat Res&lt;/secondary-title&gt;&lt;/titles&gt;&lt;periodical&gt;&lt;full-title&gt;Cancer Treat Res&lt;/full-title&gt;&lt;abbr-1&gt;Cancer treatment and research&lt;/abbr-1&gt;&lt;/periodical&gt;&lt;pages&gt;21-33&lt;/pages&gt;&lt;volume&gt;134&lt;/volume&gt;&lt;keywords&gt;&lt;keyword&gt;Carcinoma/blood supply/*metabolism/*secondary&lt;/keyword&gt;&lt;keyword&gt;Cell Adhesion&lt;/keyword&gt;&lt;keyword&gt;Cell Proliferation&lt;/keyword&gt;&lt;keyword&gt;Epithelial Cells/metabolism/pathology&lt;/keyword&gt;&lt;keyword&gt;Humans&lt;/keyword&gt;&lt;keyword&gt;Neoplasm Invasiveness&lt;/keyword&gt;&lt;keyword&gt;Neovascularization, Pathologic/metabolism&lt;/keyword&gt;&lt;keyword&gt;Peritoneal Neoplasms/blood supply/*metabolism/*pathology&lt;/keyword&gt;&lt;/keywords&gt;&lt;dates&gt;&lt;year&gt;2007&lt;/year&gt;&lt;/dates&gt;&lt;isbn&gt;0927-3042 (Print)&amp;#xD;0927-3042 (Linking)&lt;/isbn&gt;&lt;accession-num&gt;17633045&lt;/accession-num&gt;&lt;urls&gt;&lt;related-urls&gt;&lt;url&gt;http://www.ncbi.nlm.nih.gov/pubmed/17633045&lt;/url&gt;&lt;/related-urls&gt;&lt;/urls&gt;&lt;/record&gt;&lt;/Cite&gt;&lt;/EndNote&gt;</w:instrText>
      </w:r>
      <w:r w:rsidR="00B23A6D" w:rsidRPr="006A200F">
        <w:fldChar w:fldCharType="separate"/>
      </w:r>
      <w:r w:rsidR="001C6ADE" w:rsidRPr="006A200F">
        <w:rPr>
          <w:noProof/>
          <w:vertAlign w:val="superscript"/>
        </w:rPr>
        <w:t>[41]</w:t>
      </w:r>
      <w:r w:rsidR="00B23A6D" w:rsidRPr="006A200F">
        <w:fldChar w:fldCharType="end"/>
      </w:r>
      <w:r w:rsidR="004317DA" w:rsidRPr="006A200F">
        <w:t>.</w:t>
      </w:r>
      <w:r w:rsidRPr="006A200F">
        <w:t xml:space="preserve"> </w:t>
      </w:r>
    </w:p>
    <w:p w14:paraId="6CA3C9EF" w14:textId="77777777" w:rsidR="00897B60" w:rsidRPr="006A200F" w:rsidRDefault="00897B60" w:rsidP="00246B29">
      <w:pPr>
        <w:adjustRightInd w:val="0"/>
        <w:snapToGrid w:val="0"/>
        <w:rPr>
          <w:b/>
          <w:i/>
        </w:rPr>
      </w:pPr>
    </w:p>
    <w:p w14:paraId="6C50914D" w14:textId="57046D1F" w:rsidR="00AF38E0" w:rsidRPr="006A200F" w:rsidRDefault="00AC09F4" w:rsidP="00246B29">
      <w:pPr>
        <w:adjustRightInd w:val="0"/>
        <w:snapToGrid w:val="0"/>
        <w:rPr>
          <w:b/>
          <w:i/>
        </w:rPr>
      </w:pPr>
      <w:r w:rsidRPr="006A200F">
        <w:rPr>
          <w:b/>
          <w:i/>
        </w:rPr>
        <w:t xml:space="preserve">Detachment </w:t>
      </w:r>
      <w:r w:rsidR="00DD20BB" w:rsidRPr="006A200F">
        <w:rPr>
          <w:b/>
          <w:i/>
        </w:rPr>
        <w:t>of tumo</w:t>
      </w:r>
      <w:r w:rsidRPr="006A200F">
        <w:rPr>
          <w:b/>
          <w:i/>
        </w:rPr>
        <w:t>r</w:t>
      </w:r>
      <w:r w:rsidR="00DD20BB" w:rsidRPr="006A200F">
        <w:rPr>
          <w:b/>
          <w:i/>
        </w:rPr>
        <w:t xml:space="preserve"> cells from the primary tumo</w:t>
      </w:r>
      <w:r w:rsidR="00AF38E0" w:rsidRPr="006A200F">
        <w:rPr>
          <w:b/>
          <w:i/>
        </w:rPr>
        <w:t>r</w:t>
      </w:r>
    </w:p>
    <w:p w14:paraId="69E32783" w14:textId="09A4A823" w:rsidR="00AF38E0" w:rsidRPr="006A200F" w:rsidRDefault="00AF38E0" w:rsidP="00246B29">
      <w:pPr>
        <w:adjustRightInd w:val="0"/>
        <w:snapToGrid w:val="0"/>
      </w:pPr>
      <w:r w:rsidRPr="006A200F">
        <w:t>The metastatic pathway begins with the detachment of individual</w:t>
      </w:r>
      <w:r w:rsidR="00305959" w:rsidRPr="006A200F">
        <w:t>,</w:t>
      </w:r>
      <w:r w:rsidR="00DD20BB" w:rsidRPr="006A200F">
        <w:t xml:space="preserve"> or clumps of tumor cells from the primary tumo</w:t>
      </w:r>
      <w:r w:rsidRPr="006A200F">
        <w:t xml:space="preserve">r. This can be the result of </w:t>
      </w:r>
      <w:r w:rsidR="00DD20BB" w:rsidRPr="006A200F">
        <w:t>spontaneous exfoliation of tumo</w:t>
      </w:r>
      <w:r w:rsidRPr="006A200F">
        <w:t>r cells from cancers that have invaded though the full thickness of the bowel wall and its investing serosa</w:t>
      </w:r>
      <w:r w:rsidR="00541544" w:rsidRPr="006A200F">
        <w:fldChar w:fldCharType="begin">
          <w:fldData xml:space="preserve">PEVuZE5vdGU+PENpdGU+PEF1dGhvcj5KYXluZTwvQXV0aG9yPjxZZWFyPjIwMDc8L1llYXI+PFJl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</w:fldData>
        </w:fldChar>
      </w:r>
      <w:r w:rsidR="001C6ADE" w:rsidRPr="006A200F">
        <w:instrText xml:space="preserve"> ADDIN EN.CITE </w:instrText>
      </w:r>
      <w:r w:rsidR="001C6ADE" w:rsidRPr="006A200F">
        <w:fldChar w:fldCharType="begin">
          <w:fldData xml:space="preserve">PEVuZE5vdGU+PENpdGU+PEF1dGhvcj5KYXluZTwvQXV0aG9yPjxZZWFyPjIwMDc8L1llYXI+PFJl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</w:fldData>
        </w:fldChar>
      </w:r>
      <w:r w:rsidR="001C6ADE" w:rsidRPr="006A200F">
        <w:instrText xml:space="preserve"> ADDIN EN.CITE.DATA </w:instrText>
      </w:r>
      <w:r w:rsidR="001C6ADE" w:rsidRPr="006A200F">
        <w:fldChar w:fldCharType="end"/>
      </w:r>
      <w:r w:rsidR="00541544" w:rsidRPr="006A200F">
        <w:fldChar w:fldCharType="separate"/>
      </w:r>
      <w:r w:rsidR="0054043A" w:rsidRPr="006A200F">
        <w:rPr>
          <w:noProof/>
          <w:vertAlign w:val="superscript"/>
        </w:rPr>
        <w:t>[41,</w:t>
      </w:r>
      <w:r w:rsidR="001C6ADE" w:rsidRPr="006A200F">
        <w:rPr>
          <w:noProof/>
          <w:vertAlign w:val="superscript"/>
        </w:rPr>
        <w:t>42]</w:t>
      </w:r>
      <w:r w:rsidR="00541544" w:rsidRPr="006A200F">
        <w:fldChar w:fldCharType="end"/>
      </w:r>
      <w:r w:rsidRPr="006A200F">
        <w:t>. Serosal involvement of colon adenocarcinoma (pT4 stage) is an unfavourable independent prognostic marker for the development of PC</w:t>
      </w:r>
      <w:r w:rsidR="00541544" w:rsidRPr="006A200F">
        <w:fldChar w:fldCharType="begin">
          <w:fldData xml:space="preserve">PEVuZE5vdGU+PENpdGU+PEF1dGhvcj5LZXNoYXZhPC9BdXRob3I+PFllYXI+MjAwNzwvWWVhcj48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</w:fldData>
        </w:fldChar>
      </w:r>
      <w:r w:rsidR="001C6ADE" w:rsidRPr="006A200F">
        <w:instrText xml:space="preserve"> ADDIN EN.CITE </w:instrText>
      </w:r>
      <w:r w:rsidR="001C6ADE" w:rsidRPr="006A200F">
        <w:fldChar w:fldCharType="begin">
          <w:fldData xml:space="preserve">PEVuZE5vdGU+PENpdGU+PEF1dGhvcj5LZXNoYXZhPC9BdXRob3I+PFllYXI+MjAwNzwvWWVhcj48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</w:fldData>
        </w:fldChar>
      </w:r>
      <w:r w:rsidR="001C6ADE" w:rsidRPr="006A200F">
        <w:instrText xml:space="preserve"> ADDIN EN.CITE.DATA </w:instrText>
      </w:r>
      <w:r w:rsidR="001C6ADE" w:rsidRPr="006A200F">
        <w:fldChar w:fldCharType="end"/>
      </w:r>
      <w:r w:rsidR="00541544" w:rsidRPr="006A200F">
        <w:fldChar w:fldCharType="separate"/>
      </w:r>
      <w:r w:rsidR="001C6ADE" w:rsidRPr="006A200F">
        <w:rPr>
          <w:noProof/>
          <w:vertAlign w:val="superscript"/>
        </w:rPr>
        <w:t>[43-45]</w:t>
      </w:r>
      <w:r w:rsidR="00541544" w:rsidRPr="006A200F">
        <w:fldChar w:fldCharType="end"/>
      </w:r>
      <w:r w:rsidRPr="006A200F">
        <w:t xml:space="preserve">. Spontaneous exfoliation </w:t>
      </w:r>
      <w:r w:rsidR="00AA4D7D" w:rsidRPr="006A200F">
        <w:t>of malignant cells can be promoted</w:t>
      </w:r>
      <w:r w:rsidRPr="006A200F">
        <w:t xml:space="preserve"> by the down-regulation of intracellular</w:t>
      </w:r>
      <w:r w:rsidR="00DD20BB" w:rsidRPr="006A200F">
        <w:t xml:space="preserve"> adhesion molecules on the tumo</w:t>
      </w:r>
      <w:r w:rsidRPr="006A200F">
        <w:t>r cell surfaces, more specifically E (epithelial)-cadherin</w:t>
      </w:r>
      <w:r w:rsidR="00541544" w:rsidRPr="006A200F">
        <w:fldChar w:fldCharType="begin"/>
      </w:r>
      <w:r w:rsidR="001C6ADE" w:rsidRPr="006A200F">
        <w:instrText xml:space="preserve"> ADDIN EN.CITE &lt;EndNote&gt;&lt;Cite&gt;&lt;Author&gt;Hirohashi&lt;/Author&gt;&lt;Year&gt;1998&lt;/Year&gt;&lt;RecNum&gt;375&lt;/RecNum&gt;&lt;DisplayText&gt;&lt;style face="superscript"&gt;[46]&lt;/style&gt;&lt;/DisplayText&gt;&lt;record&gt;&lt;rec-number&gt;375&lt;/rec-number&gt;&lt;foreign-keys&gt;&lt;key app="EN" db-id="dts2wppr0xdwxlee59f5avvq5ezaz0e5ae5v" timestamp="1439977012"&gt;375&lt;/key&gt;&lt;/foreign-keys&gt;&lt;ref-type name="Journal Article"&gt;17&lt;/ref-type&gt;&lt;contributors&gt;&lt;authors&gt;&lt;author&gt;Hirohashi, S.&lt;/author&gt;&lt;/authors&gt;&lt;/contributors&gt;&lt;auth-address&gt;Pathology Division, National Cancer Center Research Institute, Tokyo, Japan. shirohas@ncc.go.jp&lt;/auth-address&gt;&lt;titles&gt;&lt;title&gt;Inactivation of the E-cadherin-mediated cell adhesion system in human cancers&lt;/title&gt;&lt;secondary-title&gt;Am J Pathol&lt;/secondary-title&gt;&lt;/titles&gt;&lt;periodical&gt;&lt;full-title&gt;Am J Pathol&lt;/full-title&gt;&lt;/periodical&gt;&lt;pages&gt;333-9&lt;/pages&gt;&lt;volume&gt;153&lt;/volume&gt;&lt;number&gt;2&lt;/number&gt;&lt;keywords&gt;&lt;keyword&gt;Animals&lt;/keyword&gt;&lt;keyword&gt;Cadherins/genetics/metabolism/*physiology&lt;/keyword&gt;&lt;keyword&gt;*Cell Adhesion&lt;/keyword&gt;&lt;keyword&gt;Cytoskeletal Proteins/genetics/metabolism&lt;/keyword&gt;&lt;keyword&gt;Drosophila&lt;/keyword&gt;&lt;keyword&gt;Humans&lt;/keyword&gt;&lt;keyword&gt;Neoplasms/genetics/*physiopathology&lt;/keyword&gt;&lt;keyword&gt;Phosphorylation&lt;/keyword&gt;&lt;keyword&gt;Protein-Tyrosine Kinases/metabolism&lt;/keyword&gt;&lt;keyword&gt;Signal Transduction&lt;/keyword&gt;&lt;keyword&gt;*Trans-Activators&lt;/keyword&gt;&lt;keyword&gt;alpha Catenin&lt;/keyword&gt;&lt;keyword&gt;beta Catenin&lt;/keyword&gt;&lt;/keywords&gt;&lt;dates&gt;&lt;year&gt;1998&lt;/year&gt;&lt;pub-dates&gt;&lt;date&gt;Aug&lt;/date&gt;&lt;/pub-dates&gt;&lt;/dates&gt;&lt;isbn&gt;0002-9440 (Print)&amp;#xD;0002-9440 (Linking)&lt;/isbn&gt;&lt;accession-num&gt;9708792&lt;/accession-num&gt;&lt;urls&gt;&lt;related-urls&gt;&lt;url&gt;http://www.ncbi.nlm.nih.gov/pubmed/9708792&lt;/url&gt;&lt;/related-urls&gt;&lt;/urls&gt;&lt;custom2&gt;PMC1852964&lt;/custom2&gt;&lt;electronic-resource-num&gt;10.1016/S0002-9440(10)65575-7&lt;/electronic-resource-num&gt;&lt;/record&gt;&lt;/Cite&gt;&lt;/EndNote&gt;</w:instrText>
      </w:r>
      <w:r w:rsidR="00541544" w:rsidRPr="006A200F">
        <w:fldChar w:fldCharType="separate"/>
      </w:r>
      <w:r w:rsidR="001C6ADE" w:rsidRPr="006A200F">
        <w:rPr>
          <w:noProof/>
          <w:vertAlign w:val="superscript"/>
        </w:rPr>
        <w:t>[46]</w:t>
      </w:r>
      <w:r w:rsidR="00541544" w:rsidRPr="006A200F">
        <w:fldChar w:fldCharType="end"/>
      </w:r>
      <w:r w:rsidRPr="006A200F">
        <w:t>. E-cadherin belongs to</w:t>
      </w:r>
      <w:r w:rsidR="00532D7A" w:rsidRPr="006A200F">
        <w:t xml:space="preserve"> the type I subfamily of</w:t>
      </w:r>
      <w:r w:rsidR="00167AD5" w:rsidRPr="006A200F">
        <w:t xml:space="preserve"> cadherins</w:t>
      </w:r>
      <w:r w:rsidR="00541544" w:rsidRPr="006A200F">
        <w:fldChar w:fldCharType="begin"/>
      </w:r>
      <w:r w:rsidR="001C6ADE" w:rsidRPr="006A200F">
        <w:instrText xml:space="preserve"> ADDIN EN.CITE &lt;EndNote&gt;&lt;Cite&gt;&lt;Author&gt;Bracke&lt;/Author&gt;&lt;Year&gt;2007&lt;/Year&gt;&lt;RecNum&gt;376&lt;/RecNum&gt;&lt;DisplayText&gt;&lt;style face="superscript"&gt;[47]&lt;/style&gt;&lt;/DisplayText&gt;&lt;record&gt;&lt;rec-number&gt;376&lt;/rec-number&gt;&lt;foreign-keys&gt;&lt;key app="EN" db-id="dts2wppr0xdwxlee59f5avvq5ezaz0e5ae5v" timestamp="1439977055"&gt;376&lt;/key&gt;&lt;/foreign-keys&gt;&lt;ref-type name="Journal Article"&gt;17&lt;/ref-type&gt;&lt;contributors&gt;&lt;authors&gt;&lt;author&gt;Bracke, M. E.&lt;/author&gt;&lt;/authors&gt;&lt;/contributors&gt;&lt;auth-address&gt;Laboratory of Experimental Cancerology, University Hospital, Ghent, Belgium. brackemarc@hotmail.com&lt;/auth-address&gt;&lt;titles&gt;&lt;title&gt;Role of adhesion molecules in locoregional cancer spread&lt;/title&gt;&lt;secondary-title&gt;Cancer Treat Res&lt;/secondary-title&gt;&lt;/titles&gt;&lt;periodical&gt;&lt;full-title&gt;Cancer Treat Res&lt;/full-title&gt;&lt;abbr-1&gt;Cancer treatment and research&lt;/abbr-1&gt;&lt;/periodical&gt;&lt;pages&gt;35-49&lt;/pages&gt;&lt;volume&gt;134&lt;/volume&gt;&lt;keywords&gt;&lt;keyword&gt;Carcinoma/*metabolism/*secondary&lt;/keyword&gt;&lt;keyword&gt;*Cell Adhesion&lt;/keyword&gt;&lt;keyword&gt;Cell Adhesion Molecules/*metabolism&lt;/keyword&gt;&lt;keyword&gt;Cell Communication&lt;/keyword&gt;&lt;keyword&gt;Humans&lt;/keyword&gt;&lt;keyword&gt;Peritoneal Neoplasms/*metabolism/*pathology&lt;/keyword&gt;&lt;/keywords&gt;&lt;dates&gt;&lt;year&gt;2007&lt;/year&gt;&lt;/dates&gt;&lt;isbn&gt;0927-3042 (Print)&amp;#xD;0927-3042 (Linking)&lt;/isbn&gt;&lt;accession-num&gt;17633046&lt;/accession-num&gt;&lt;urls&gt;&lt;related-urls&gt;&lt;url&gt;http://www.ncbi.nlm.nih.gov/pubmed/17633046&lt;/url&gt;&lt;/related-urls&gt;&lt;/urls&gt;&lt;/record&gt;&lt;/Cite&gt;&lt;/EndNote&gt;</w:instrText>
      </w:r>
      <w:r w:rsidR="00541544" w:rsidRPr="006A200F">
        <w:fldChar w:fldCharType="separate"/>
      </w:r>
      <w:r w:rsidR="001C6ADE" w:rsidRPr="006A200F">
        <w:rPr>
          <w:noProof/>
          <w:vertAlign w:val="superscript"/>
        </w:rPr>
        <w:t>[47]</w:t>
      </w:r>
      <w:r w:rsidR="00541544" w:rsidRPr="006A200F">
        <w:fldChar w:fldCharType="end"/>
      </w:r>
      <w:r w:rsidRPr="006A200F">
        <w:t>. The general structure comprises an extracellular part, a membrane-spanning domain and a cytoplasmic tail. E-cadherin binds homotypically to E-cadherin on neighbouring cells through its Ca</w:t>
      </w:r>
      <w:r w:rsidRPr="006A200F">
        <w:rPr>
          <w:vertAlign w:val="superscript"/>
        </w:rPr>
        <w:t>+2</w:t>
      </w:r>
      <w:r w:rsidRPr="006A200F">
        <w:t xml:space="preserve">-dependent extracellular domains. The cytoplasmic tail associates with p120, </w:t>
      </w:r>
      <w:r w:rsidRPr="006A200F">
        <w:sym w:font="Symbol" w:char="F061"/>
      </w:r>
      <w:r w:rsidRPr="006A200F">
        <w:t xml:space="preserve">-, </w:t>
      </w:r>
      <w:r w:rsidRPr="006A200F">
        <w:sym w:font="Symbol" w:char="F062"/>
      </w:r>
      <w:r w:rsidRPr="006A200F">
        <w:t xml:space="preserve">-, and </w:t>
      </w:r>
      <w:r w:rsidRPr="006A200F">
        <w:sym w:font="Symbol" w:char="F067"/>
      </w:r>
      <w:r w:rsidRPr="006A200F">
        <w:t>- catenin, which is responsible for the connection with the actin cytoskeleton and allows in- and outward signal transduction</w:t>
      </w:r>
      <w:r w:rsidR="00392842" w:rsidRPr="006A200F">
        <w:fldChar w:fldCharType="begin">
          <w:fldData xml:space="preserve">PEVuZE5vdGU+PENpdGU+PEF1dGhvcj5IaXJvaGFzaGk8L0F1dGhvcj48WWVhcj4xOTk4PC9ZZWFy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</w:fldData>
        </w:fldChar>
      </w:r>
      <w:r w:rsidR="001C6ADE" w:rsidRPr="006A200F">
        <w:instrText xml:space="preserve"> ADDIN EN.CITE </w:instrText>
      </w:r>
      <w:r w:rsidR="001C6ADE" w:rsidRPr="006A200F">
        <w:fldChar w:fldCharType="begin">
          <w:fldData xml:space="preserve">PEVuZE5vdGU+PENpdGU+PEF1dGhvcj5IaXJvaGFzaGk8L0F1dGhvcj48WWVhcj4xOTk4PC9ZZWFy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</w:fldData>
        </w:fldChar>
      </w:r>
      <w:r w:rsidR="001C6ADE" w:rsidRPr="006A200F">
        <w:instrText xml:space="preserve"> ADDIN EN.CITE.DATA </w:instrText>
      </w:r>
      <w:r w:rsidR="001C6ADE" w:rsidRPr="006A200F">
        <w:fldChar w:fldCharType="end"/>
      </w:r>
      <w:r w:rsidR="00392842" w:rsidRPr="006A200F">
        <w:fldChar w:fldCharType="separate"/>
      </w:r>
      <w:r w:rsidR="001C6ADE" w:rsidRPr="006A200F">
        <w:rPr>
          <w:noProof/>
          <w:vertAlign w:val="superscript"/>
        </w:rPr>
        <w:t>[46-49]</w:t>
      </w:r>
      <w:r w:rsidR="00392842" w:rsidRPr="006A200F">
        <w:fldChar w:fldCharType="end"/>
      </w:r>
      <w:r w:rsidRPr="006A200F">
        <w:t>. It has been confirmed that the down-regulation of E-cadherin expression levels is associated with dedifferentiation, progression, and metastasis of CRC</w:t>
      </w:r>
      <w:r w:rsidR="00392842" w:rsidRPr="006A200F">
        <w:fldChar w:fldCharType="begin">
          <w:fldData xml:space="preserve">PEVuZE5vdGU+PENpdGU+PEF1dGhvcj5Eb3J1ZGk8L0F1dGhvcj48WWVhcj4xOTkzPC9ZZWFyPjxS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</w:fldData>
        </w:fldChar>
      </w:r>
      <w:r w:rsidR="001C6ADE" w:rsidRPr="006A200F">
        <w:instrText xml:space="preserve"> ADDIN EN.CITE </w:instrText>
      </w:r>
      <w:r w:rsidR="001C6ADE" w:rsidRPr="006A200F">
        <w:fldChar w:fldCharType="begin">
          <w:fldData xml:space="preserve">PEVuZE5vdGU+PENpdGU+PEF1dGhvcj5Eb3J1ZGk8L0F1dGhvcj48WWVhcj4xOTkzPC9ZZWFyPjxS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</w:fldData>
        </w:fldChar>
      </w:r>
      <w:r w:rsidR="001C6ADE" w:rsidRPr="006A200F">
        <w:instrText xml:space="preserve"> ADDIN EN.CITE.DATA </w:instrText>
      </w:r>
      <w:r w:rsidR="001C6ADE" w:rsidRPr="006A200F">
        <w:fldChar w:fldCharType="end"/>
      </w:r>
      <w:r w:rsidR="00392842" w:rsidRPr="006A200F">
        <w:fldChar w:fldCharType="separate"/>
      </w:r>
      <w:r w:rsidR="00F258E2">
        <w:rPr>
          <w:noProof/>
          <w:vertAlign w:val="superscript"/>
        </w:rPr>
        <w:t>[50,</w:t>
      </w:r>
      <w:r w:rsidR="001C6ADE" w:rsidRPr="006A200F">
        <w:rPr>
          <w:noProof/>
          <w:vertAlign w:val="superscript"/>
        </w:rPr>
        <w:t>51]</w:t>
      </w:r>
      <w:r w:rsidR="00392842" w:rsidRPr="006A200F">
        <w:fldChar w:fldCharType="end"/>
      </w:r>
      <w:r w:rsidR="00DD20BB" w:rsidRPr="006A200F">
        <w:t>. This down-regulated tumo</w:t>
      </w:r>
      <w:r w:rsidRPr="006A200F">
        <w:t>r suppressor or metastasis suppressor function has also been reported in gastric</w:t>
      </w:r>
      <w:r w:rsidR="00392842" w:rsidRPr="006A200F">
        <w:fldChar w:fldCharType="begin">
          <w:fldData xml:space="preserve">PEVuZE5vdGU+PENpdGU+PEF1dGhvcj5IaXBwbzwvQXV0aG9yPjxZZWFyPjIwMDE8L1llYXI+PFJl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</w:fldData>
        </w:fldChar>
      </w:r>
      <w:r w:rsidR="001C6ADE" w:rsidRPr="006A200F">
        <w:instrText xml:space="preserve"> ADDIN EN.CITE </w:instrText>
      </w:r>
      <w:r w:rsidR="001C6ADE" w:rsidRPr="006A200F">
        <w:fldChar w:fldCharType="begin">
          <w:fldData xml:space="preserve">PEVuZE5vdGU+PENpdGU+PEF1dGhvcj5IaXBwbzwvQXV0aG9yPjxZZWFyPjIwMDE8L1llYXI+PFJl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</w:fldData>
        </w:fldChar>
      </w:r>
      <w:r w:rsidR="001C6ADE" w:rsidRPr="006A200F">
        <w:instrText xml:space="preserve"> ADDIN EN.CITE.DATA </w:instrText>
      </w:r>
      <w:r w:rsidR="001C6ADE" w:rsidRPr="006A200F">
        <w:fldChar w:fldCharType="end"/>
      </w:r>
      <w:r w:rsidR="00392842" w:rsidRPr="006A200F">
        <w:fldChar w:fldCharType="separate"/>
      </w:r>
      <w:r w:rsidR="0054043A" w:rsidRPr="006A200F">
        <w:rPr>
          <w:noProof/>
          <w:vertAlign w:val="superscript"/>
        </w:rPr>
        <w:t>[52,</w:t>
      </w:r>
      <w:r w:rsidR="001C6ADE" w:rsidRPr="006A200F">
        <w:rPr>
          <w:noProof/>
          <w:vertAlign w:val="superscript"/>
        </w:rPr>
        <w:t>53]</w:t>
      </w:r>
      <w:r w:rsidR="00392842" w:rsidRPr="006A200F">
        <w:fldChar w:fldCharType="end"/>
      </w:r>
      <w:r w:rsidRPr="006A200F">
        <w:t xml:space="preserve"> and ovarian cancer</w:t>
      </w:r>
      <w:r w:rsidR="00AE49A2" w:rsidRPr="006A200F">
        <w:fldChar w:fldCharType="begin">
          <w:fldData xml:space="preserve">PEVuZE5vdGU+PENpdGU+PEF1dGhvcj5WZWF0Y2g8L0F1dGhvcj48WWVhcj4xOTk0PC9ZZWFyPjxS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==
</w:fldData>
        </w:fldChar>
      </w:r>
      <w:r w:rsidR="001C6ADE" w:rsidRPr="006A200F">
        <w:instrText xml:space="preserve"> ADDIN EN.CITE </w:instrText>
      </w:r>
      <w:r w:rsidR="001C6ADE" w:rsidRPr="006A200F">
        <w:fldChar w:fldCharType="begin">
          <w:fldData xml:space="preserve">PEVuZE5vdGU+PENpdGU+PEF1dGhvcj5WZWF0Y2g8L0F1dGhvcj48WWVhcj4xOTk0PC9ZZWFyPjxS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==
</w:fldData>
        </w:fldChar>
      </w:r>
      <w:r w:rsidR="001C6ADE" w:rsidRPr="006A200F">
        <w:instrText xml:space="preserve"> ADDIN EN.CITE.DATA </w:instrText>
      </w:r>
      <w:r w:rsidR="001C6ADE" w:rsidRPr="006A200F">
        <w:fldChar w:fldCharType="end"/>
      </w:r>
      <w:r w:rsidR="00AE49A2" w:rsidRPr="006A200F">
        <w:fldChar w:fldCharType="separate"/>
      </w:r>
      <w:r w:rsidR="0054043A" w:rsidRPr="006A200F">
        <w:rPr>
          <w:noProof/>
          <w:vertAlign w:val="superscript"/>
        </w:rPr>
        <w:t>[54,</w:t>
      </w:r>
      <w:r w:rsidR="001C6ADE" w:rsidRPr="006A200F">
        <w:rPr>
          <w:noProof/>
          <w:vertAlign w:val="superscript"/>
        </w:rPr>
        <w:t>55]</w:t>
      </w:r>
      <w:r w:rsidR="00AE49A2" w:rsidRPr="006A200F">
        <w:fldChar w:fldCharType="end"/>
      </w:r>
      <w:r w:rsidR="00AE49A2" w:rsidRPr="006A200F">
        <w:t xml:space="preserve"> </w:t>
      </w:r>
      <w:r w:rsidRPr="006A200F">
        <w:t>with PC. Furthermore, reduction of cell-cell adherence, by the loss of E-cadherin, and the upregulation of mesenchymal N</w:t>
      </w:r>
      <w:r w:rsidR="00532D7A" w:rsidRPr="006A200F">
        <w:t xml:space="preserve"> (neural)-cadherin are established</w:t>
      </w:r>
      <w:r w:rsidRPr="006A200F">
        <w:t xml:space="preserve"> hallmarks of the epithelial to mesenchyme transition (EMT)</w:t>
      </w:r>
      <w:r w:rsidR="00AE49A2" w:rsidRPr="006A200F">
        <w:fldChar w:fldCharType="begin"/>
      </w:r>
      <w:r w:rsidR="001C6ADE" w:rsidRPr="006A200F">
        <w:instrText xml:space="preserve"> ADDIN EN.CITE &lt;EndNote&gt;&lt;Cite&gt;&lt;Author&gt;Yilmaz&lt;/Author&gt;&lt;Year&gt;2009&lt;/Year&gt;&lt;RecNum&gt;447&lt;/RecNum&gt;&lt;DisplayText&gt;&lt;style face="superscript"&gt;[56]&lt;/style&gt;&lt;/DisplayText&gt;&lt;record&gt;&lt;rec-number&gt;447&lt;/rec-number&gt;&lt;foreign-keys&gt;&lt;key app="EN" db-id="dts2wppr0xdwxlee59f5avvq5ezaz0e5ae5v" timestamp="1439977760"&gt;447&lt;/key&gt;&lt;/foreign-keys&gt;&lt;ref-type name="Journal Article"&gt;17&lt;/ref-type&gt;&lt;contributors&gt;&lt;authors&gt;&lt;author&gt;Yilmaz, M.&lt;/author&gt;&lt;author&gt;Christofori, G.&lt;/author&gt;&lt;/authors&gt;&lt;/contributors&gt;&lt;auth-address&gt;Institute of Biochemistry and Genetics, Department of Biomedicine, University of Basel, Basel, Switzerland.&lt;/auth-address&gt;&lt;titles&gt;&lt;title&gt;EMT, the cytoskeleton, and cancer cell invasion&lt;/title&gt;&lt;secondary-title&gt;Cancer Metastasis Rev&lt;/secondary-title&gt;&lt;/titles&gt;&lt;periodical&gt;&lt;full-title&gt;Cancer Metastasis Rev&lt;/full-title&gt;&lt;/periodical&gt;&lt;pages&gt;15-33&lt;/pages&gt;&lt;volume&gt;28&lt;/volume&gt;&lt;number&gt;1-2&lt;/number&gt;&lt;keywords&gt;&lt;keyword&gt;Actins/metabolism&lt;/keyword&gt;&lt;keyword&gt;Animals&lt;/keyword&gt;&lt;keyword&gt;Cadherins/metabolism&lt;/keyword&gt;&lt;keyword&gt;Cell Differentiation&lt;/keyword&gt;&lt;keyword&gt;Cytoskeleton/*metabolism&lt;/keyword&gt;&lt;keyword&gt;Epithelium/*metabolism&lt;/keyword&gt;&lt;keyword&gt;Humans&lt;/keyword&gt;&lt;keyword&gt;Integrins/metabolism&lt;/keyword&gt;&lt;keyword&gt;Mesoderm/*metabolism&lt;/keyword&gt;&lt;keyword&gt;Models, Biological&lt;/keyword&gt;&lt;keyword&gt;Neoplasm Invasiveness/*pathology&lt;/keyword&gt;&lt;keyword&gt;Neoplasm Metastasis&lt;/keyword&gt;&lt;keyword&gt;Neoplasms/*metabolism/pathology&lt;/keyword&gt;&lt;keyword&gt;Protein Processing, Post-Translational&lt;/keyword&gt;&lt;keyword&gt;Signal Transduction&lt;/keyword&gt;&lt;/keywords&gt;&lt;dates&gt;&lt;year&gt;2009&lt;/year&gt;&lt;pub-dates&gt;&lt;date&gt;Jun&lt;/date&gt;&lt;/pub-dates&gt;&lt;/dates&gt;&lt;isbn&gt;1573-7233 (Electronic)&amp;#xD;0167-7659 (Linking)&lt;/isbn&gt;&lt;accession-num&gt;19169796&lt;/accession-num&gt;&lt;urls&gt;&lt;related-urls&gt;&lt;url&gt;http://www.ncbi.nlm.nih.gov/pubmed/19169796&lt;/url&gt;&lt;/related-urls&gt;&lt;/urls&gt;&lt;electronic-resource-num&gt;10.1007/s10555-008-9169-0&lt;/electronic-resource-num&gt;&lt;/record&gt;&lt;/Cite&gt;&lt;/EndNote&gt;</w:instrText>
      </w:r>
      <w:r w:rsidR="00AE49A2" w:rsidRPr="006A200F">
        <w:fldChar w:fldCharType="separate"/>
      </w:r>
      <w:r w:rsidR="001C6ADE" w:rsidRPr="006A200F">
        <w:rPr>
          <w:noProof/>
          <w:vertAlign w:val="superscript"/>
        </w:rPr>
        <w:t>[56]</w:t>
      </w:r>
      <w:r w:rsidR="00AE49A2" w:rsidRPr="006A200F">
        <w:fldChar w:fldCharType="end"/>
      </w:r>
      <w:r w:rsidRPr="006A200F">
        <w:t>. This reversible reprogramming process allows cells to separate, lose their apico-basal polarity typical of epithelial cells, demonstrate heightened resistance to apoptosis, and revert to a more motile mesenchymal phenotype</w:t>
      </w:r>
      <w:r w:rsidR="00AE49A2" w:rsidRPr="006A200F">
        <w:fldChar w:fldCharType="begin"/>
      </w:r>
      <w:r w:rsidR="001C6ADE" w:rsidRPr="006A200F">
        <w:instrText xml:space="preserve"> ADDIN EN.CITE &lt;EndNote&gt;&lt;Cite&gt;&lt;Author&gt;Yilmaz&lt;/Author&gt;&lt;Year&gt;2009&lt;/Year&gt;&lt;RecNum&gt;447&lt;/RecNum&gt;&lt;DisplayText&gt;&lt;style face="superscript"&gt;[56]&lt;/style&gt;&lt;/DisplayText&gt;&lt;record&gt;&lt;rec-number&gt;447&lt;/rec-number&gt;&lt;foreign-keys&gt;&lt;key app="EN" db-id="dts2wppr0xdwxlee59f5avvq5ezaz0e5ae5v" timestamp="1439977760"&gt;447&lt;/key&gt;&lt;/foreign-keys&gt;&lt;ref-type name="Journal Article"&gt;17&lt;/ref-type&gt;&lt;contributors&gt;&lt;authors&gt;&lt;author&gt;Yilmaz, M.&lt;/author&gt;&lt;author&gt;Christofori, G.&lt;/author&gt;&lt;/authors&gt;&lt;/contributors&gt;&lt;auth-address&gt;Institute of Biochemistry and Genetics, Department of Biomedicine, University of Basel, Basel, Switzerland.&lt;/auth-address&gt;&lt;titles&gt;&lt;title&gt;EMT, the cytoskeleton, and cancer cell invasion&lt;/title&gt;&lt;secondary-title&gt;Cancer Metastasis Rev&lt;/secondary-title&gt;&lt;/titles&gt;&lt;periodical&gt;&lt;full-title&gt;Cancer Metastasis Rev&lt;/full-title&gt;&lt;/periodical&gt;&lt;pages&gt;15-33&lt;/pages&gt;&lt;volume&gt;28&lt;/volume&gt;&lt;number&gt;1-2&lt;/number&gt;&lt;keywords&gt;&lt;keyword&gt;Actins/metabolism&lt;/keyword&gt;&lt;keyword&gt;Animals&lt;/keyword&gt;&lt;keyword&gt;Cadherins/metabolism&lt;/keyword&gt;&lt;keyword&gt;Cell Differentiation&lt;/keyword&gt;&lt;keyword&gt;Cytoskeleton/*metabolism&lt;/keyword&gt;&lt;keyword&gt;Epithelium/*metabolism&lt;/keyword&gt;&lt;keyword&gt;Humans&lt;/keyword&gt;&lt;keyword&gt;Integrins/metabolism&lt;/keyword&gt;&lt;keyword&gt;Mesoderm/*metabolism&lt;/keyword&gt;&lt;keyword&gt;Models, Biological&lt;/keyword&gt;&lt;keyword&gt;Neoplasm Invasiveness/*pathology&lt;/keyword&gt;&lt;keyword&gt;Neoplasm Metastasis&lt;/keyword&gt;&lt;keyword&gt;Neoplasms/*metabolism/pathology&lt;/keyword&gt;&lt;keyword&gt;Protein Processing, Post-Translational&lt;/keyword&gt;&lt;keyword&gt;Signal Transduction&lt;/keyword&gt;&lt;/keywords&gt;&lt;dates&gt;&lt;year&gt;2009&lt;/year&gt;&lt;pub-dates&gt;&lt;date&gt;Jun&lt;/date&gt;&lt;/pub-dates&gt;&lt;/dates&gt;&lt;isbn&gt;1573-7233 (Electronic)&amp;#xD;0167-7659 (Linking)&lt;/isbn&gt;&lt;accession-num&gt;19169796&lt;/accession-num&gt;&lt;urls&gt;&lt;related-urls&gt;&lt;url&gt;http://www.ncbi.nlm.nih.gov/pubmed/19169796&lt;/url&gt;&lt;/related-urls&gt;&lt;/urls&gt;&lt;electronic-resource-num&gt;10.1007/s10555-008-9169-0&lt;/electronic-resource-num&gt;&lt;/record&gt;&lt;/Cite&gt;&lt;/EndNote&gt;</w:instrText>
      </w:r>
      <w:r w:rsidR="00AE49A2" w:rsidRPr="006A200F">
        <w:fldChar w:fldCharType="separate"/>
      </w:r>
      <w:r w:rsidR="001C6ADE" w:rsidRPr="006A200F">
        <w:rPr>
          <w:noProof/>
          <w:vertAlign w:val="superscript"/>
        </w:rPr>
        <w:t>[56]</w:t>
      </w:r>
      <w:r w:rsidR="00AE49A2" w:rsidRPr="006A200F">
        <w:fldChar w:fldCharType="end"/>
      </w:r>
      <w:r w:rsidR="002B4D34" w:rsidRPr="006A200F">
        <w:t>. This</w:t>
      </w:r>
      <w:r w:rsidRPr="006A200F">
        <w:t xml:space="preserve"> is believed to play a major role in the i</w:t>
      </w:r>
      <w:r w:rsidR="00DD20BB" w:rsidRPr="006A200F">
        <w:t>nvasion and metastasis of tumo</w:t>
      </w:r>
      <w:r w:rsidR="00AC450B" w:rsidRPr="006A200F">
        <w:t>r</w:t>
      </w:r>
      <w:r w:rsidRPr="006A200F">
        <w:t xml:space="preserve"> cells</w:t>
      </w:r>
      <w:r w:rsidR="00AE49A2" w:rsidRPr="006A200F">
        <w:fldChar w:fldCharType="begin">
          <w:fldData xml:space="preserve">PEVuZE5vdGU+PENpdGU+PEF1dGhvcj5Cb2RlbnN0aW5lPC9BdXRob3I+PFllYXI+MjAwODwvWWVh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</w:fldData>
        </w:fldChar>
      </w:r>
      <w:r w:rsidR="001C6ADE" w:rsidRPr="006A200F">
        <w:instrText xml:space="preserve"> ADDIN EN.CITE </w:instrText>
      </w:r>
      <w:r w:rsidR="001C6ADE" w:rsidRPr="006A200F">
        <w:fldChar w:fldCharType="begin">
          <w:fldData xml:space="preserve">PEVuZE5vdGU+PENpdGU+PEF1dGhvcj5Cb2RlbnN0aW5lPC9BdXRob3I+PFllYXI+MjAwODwvWWVh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</w:fldData>
        </w:fldChar>
      </w:r>
      <w:r w:rsidR="001C6ADE" w:rsidRPr="006A200F">
        <w:instrText xml:space="preserve"> ADDIN EN.CITE.DATA </w:instrText>
      </w:r>
      <w:r w:rsidR="001C6ADE" w:rsidRPr="006A200F">
        <w:fldChar w:fldCharType="end"/>
      </w:r>
      <w:r w:rsidR="00AE49A2" w:rsidRPr="006A200F">
        <w:fldChar w:fldCharType="separate"/>
      </w:r>
      <w:r w:rsidR="0054043A" w:rsidRPr="006A200F">
        <w:rPr>
          <w:noProof/>
          <w:vertAlign w:val="superscript"/>
        </w:rPr>
        <w:t>[49,</w:t>
      </w:r>
      <w:r w:rsidR="001C6ADE" w:rsidRPr="006A200F">
        <w:rPr>
          <w:noProof/>
          <w:vertAlign w:val="superscript"/>
        </w:rPr>
        <w:t>57]</w:t>
      </w:r>
      <w:r w:rsidR="00AE49A2" w:rsidRPr="006A200F">
        <w:fldChar w:fldCharType="end"/>
      </w:r>
      <w:r w:rsidRPr="006A200F">
        <w:t xml:space="preserve">. </w:t>
      </w:r>
      <w:r w:rsidR="00296B70" w:rsidRPr="006A200F">
        <w:t xml:space="preserve">Gargalionis </w:t>
      </w:r>
      <w:r w:rsidR="006A200F" w:rsidRPr="006A200F">
        <w:rPr>
          <w:i/>
        </w:rPr>
        <w:t>et al</w:t>
      </w:r>
      <w:r w:rsidR="00296B70" w:rsidRPr="006A200F">
        <w:fldChar w:fldCharType="begin">
          <w:fldData xml:space="preserve">PEVuZE5vdGU+PENpdGU+PEF1dGhvcj5HYXJnYWxpb25pczwvQXV0aG9yPjxZZWFyPjIwMTU8L1ll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==
</w:fldData>
        </w:fldChar>
      </w:r>
      <w:r w:rsidR="001C6ADE" w:rsidRPr="006A200F">
        <w:instrText xml:space="preserve"> ADDIN EN.CITE </w:instrText>
      </w:r>
      <w:r w:rsidR="001C6ADE" w:rsidRPr="006A200F">
        <w:fldChar w:fldCharType="begin">
          <w:fldData xml:space="preserve">PEVuZE5vdGU+PENpdGU+PEF1dGhvcj5HYXJnYWxpb25pczwvQXV0aG9yPjxZZWFyPjIwMTU8L1ll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==
</w:fldData>
        </w:fldChar>
      </w:r>
      <w:r w:rsidR="001C6ADE" w:rsidRPr="006A200F">
        <w:instrText xml:space="preserve"> ADDIN EN.CITE.DATA </w:instrText>
      </w:r>
      <w:r w:rsidR="001C6ADE" w:rsidRPr="006A200F">
        <w:fldChar w:fldCharType="end"/>
      </w:r>
      <w:r w:rsidR="00296B70" w:rsidRPr="006A200F">
        <w:fldChar w:fldCharType="separate"/>
      </w:r>
      <w:r w:rsidR="001C6ADE" w:rsidRPr="006A200F">
        <w:rPr>
          <w:noProof/>
          <w:vertAlign w:val="superscript"/>
        </w:rPr>
        <w:t>[58]</w:t>
      </w:r>
      <w:r w:rsidR="00296B70" w:rsidRPr="006A200F">
        <w:fldChar w:fldCharType="end"/>
      </w:r>
      <w:r w:rsidR="00296B70" w:rsidRPr="006A200F">
        <w:t xml:space="preserve"> report that overexpression of the epithelial polycystins PC1 and PC2 in a human colon carcinoma cel</w:t>
      </w:r>
      <w:r w:rsidR="00464097" w:rsidRPr="006A200F">
        <w:t xml:space="preserve">l </w:t>
      </w:r>
      <w:r w:rsidR="00296B70" w:rsidRPr="006A200F">
        <w:t xml:space="preserve">line, HCT116, is able to induce EMT-related alteration in E-cadherin, N-cadherin, Snail and Twist (EMT </w:t>
      </w:r>
      <w:r w:rsidR="00296B70" w:rsidRPr="006A200F">
        <w:lastRenderedPageBreak/>
        <w:t>trigger) mRNA expression. PC2 exogenous expression was also found to increase cell migration</w:t>
      </w:r>
      <w:r w:rsidR="00296B70" w:rsidRPr="006A200F">
        <w:fldChar w:fldCharType="begin">
          <w:fldData xml:space="preserve">PEVuZE5vdGU+PENpdGU+PEF1dGhvcj5HYXJnYWxpb25pczwvQXV0aG9yPjxZZWFyPjIwMTU8L1ll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==
</w:fldData>
        </w:fldChar>
      </w:r>
      <w:r w:rsidR="001C6ADE" w:rsidRPr="006A200F">
        <w:instrText xml:space="preserve"> ADDIN EN.CITE </w:instrText>
      </w:r>
      <w:r w:rsidR="001C6ADE" w:rsidRPr="006A200F">
        <w:fldChar w:fldCharType="begin">
          <w:fldData xml:space="preserve">PEVuZE5vdGU+PENpdGU+PEF1dGhvcj5HYXJnYWxpb25pczwvQXV0aG9yPjxZZWFyPjIwMTU8L1ll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==
</w:fldData>
        </w:fldChar>
      </w:r>
      <w:r w:rsidR="001C6ADE" w:rsidRPr="006A200F">
        <w:instrText xml:space="preserve"> ADDIN EN.CITE.DATA </w:instrText>
      </w:r>
      <w:r w:rsidR="001C6ADE" w:rsidRPr="006A200F">
        <w:fldChar w:fldCharType="end"/>
      </w:r>
      <w:r w:rsidR="00296B70" w:rsidRPr="006A200F">
        <w:fldChar w:fldCharType="separate"/>
      </w:r>
      <w:r w:rsidR="001C6ADE" w:rsidRPr="006A200F">
        <w:rPr>
          <w:noProof/>
          <w:vertAlign w:val="superscript"/>
        </w:rPr>
        <w:t>[58]</w:t>
      </w:r>
      <w:r w:rsidR="00296B70" w:rsidRPr="006A200F">
        <w:fldChar w:fldCharType="end"/>
      </w:r>
      <w:r w:rsidR="00296B70" w:rsidRPr="006A200F">
        <w:t xml:space="preserve">. </w:t>
      </w:r>
      <w:r w:rsidRPr="006A200F">
        <w:t>PC1 and PC2 are both membrane-spanning proteins, which were first identified as mechanosensors involved in the pathophysiology of polycystic kidney disease</w:t>
      </w:r>
      <w:r w:rsidR="006C62F8" w:rsidRPr="006A200F">
        <w:fldChar w:fldCharType="begin"/>
      </w:r>
      <w:r w:rsidR="001C6ADE" w:rsidRPr="006A200F">
        <w:instrText xml:space="preserve"> ADDIN EN.CITE &lt;EndNote&gt;&lt;Cite&gt;&lt;Author&gt;Ibraghimov-Beskrovnaya&lt;/Author&gt;&lt;Year&gt;2011&lt;/Year&gt;&lt;RecNum&gt;450&lt;/RecNum&gt;&lt;DisplayText&gt;&lt;style face="superscript"&gt;[59]&lt;/style&gt;&lt;/DisplayText&gt;&lt;record&gt;&lt;rec-number&gt;450&lt;/rec-number&gt;&lt;foreign-keys&gt;&lt;key app="EN" db-id="dts2wppr0xdwxlee59f5avvq5ezaz0e5ae5v" timestamp="1439982932"&gt;450&lt;/key&gt;&lt;/foreign-keys&gt;&lt;ref-type name="Journal Article"&gt;17&lt;/ref-type&gt;&lt;contributors&gt;&lt;authors&gt;&lt;author&gt;Ibraghimov-Beskrovnaya, O.&lt;/author&gt;&lt;author&gt;Natoli, T. A.&lt;/author&gt;&lt;/authors&gt;&lt;/contributors&gt;&lt;auth-address&gt;Cell Biology, Genzyme Corporation, 49 New York Avenue, Framingham, MA, USA. oxana.beskrovnaya@genzyme.com&lt;/auth-address&gt;&lt;titles&gt;&lt;title&gt;mTOR signaling in polycystic kidney disease&lt;/title&gt;&lt;secondary-title&gt;Trends Mol Med&lt;/secondary-title&gt;&lt;/titles&gt;&lt;periodical&gt;&lt;full-title&gt;Trends Mol Med&lt;/full-title&gt;&lt;/periodical&gt;&lt;pages&gt;625-33&lt;/pages&gt;&lt;volume&gt;17&lt;/volume&gt;&lt;number&gt;11&lt;/number&gt;&lt;keywords&gt;&lt;keyword&gt;Animals&lt;/keyword&gt;&lt;keyword&gt;Cilia/metabolism/pathology&lt;/keyword&gt;&lt;keyword&gt;Clinical Trials as Topic&lt;/keyword&gt;&lt;keyword&gt;Humans&lt;/keyword&gt;&lt;keyword&gt;Kidney/metabolism/pathology/physiopathology&lt;/keyword&gt;&lt;keyword&gt;Mutation&lt;/keyword&gt;&lt;keyword&gt;Polycystic Kidney Diseases/drug therapy/genetics/*metabolism&lt;/keyword&gt;&lt;keyword&gt;Protein Kinases/genetics&lt;/keyword&gt;&lt;keyword&gt;*Signal Transduction&lt;/keyword&gt;&lt;keyword&gt;Sirolimus/pharmacology/therapeutic use&lt;/keyword&gt;&lt;keyword&gt;TOR Serine-Threonine Kinases/antagonists &amp;amp; inhibitors/*metabolism&lt;/keyword&gt;&lt;keyword&gt;TRPP Cation Channels/genetics&lt;/keyword&gt;&lt;/keywords&gt;&lt;dates&gt;&lt;year&gt;2011&lt;/year&gt;&lt;pub-dates&gt;&lt;date&gt;Nov&lt;/date&gt;&lt;/pub-dates&gt;&lt;/dates&gt;&lt;isbn&gt;1471-499X (Electronic)&amp;#xD;1471-4914 (Linking)&lt;/isbn&gt;&lt;accession-num&gt;21775207&lt;/accession-num&gt;&lt;urls&gt;&lt;related-urls&gt;&lt;url&gt;http://www.ncbi.nlm.nih.gov/pubmed/21775207&lt;/url&gt;&lt;/related-urls&gt;&lt;/urls&gt;&lt;electronic-resource-num&gt;10.1016/j.molmed.2011.06.003&lt;/electronic-resource-num&gt;&lt;/record&gt;&lt;/Cite&gt;&lt;/EndNote&gt;</w:instrText>
      </w:r>
      <w:r w:rsidR="006C62F8" w:rsidRPr="006A200F">
        <w:fldChar w:fldCharType="separate"/>
      </w:r>
      <w:r w:rsidR="001C6ADE" w:rsidRPr="006A200F">
        <w:rPr>
          <w:noProof/>
          <w:vertAlign w:val="superscript"/>
        </w:rPr>
        <w:t>[59]</w:t>
      </w:r>
      <w:r w:rsidR="006C62F8" w:rsidRPr="006A200F">
        <w:fldChar w:fldCharType="end"/>
      </w:r>
      <w:r w:rsidRPr="006A200F">
        <w:t>. PC1 is a mechanosensor with G-protein coupled receptor properties that perceives extracellular mechanical signals and translates them into biochemical responses</w:t>
      </w:r>
      <w:r w:rsidR="006C62F8" w:rsidRPr="006A200F">
        <w:fldChar w:fldCharType="begin">
          <w:fldData xml:space="preserve">PEVuZE5vdGU+PENpdGU+PFllYXI+MTk5NDwvWWVhcj48UmVjTnVtPjQ1MTwvUmVjTnVtPjxEaXNw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</w:fldData>
        </w:fldChar>
      </w:r>
      <w:r w:rsidR="001C6ADE" w:rsidRPr="006A200F">
        <w:instrText xml:space="preserve"> ADDIN EN.CITE </w:instrText>
      </w:r>
      <w:r w:rsidR="001C6ADE" w:rsidRPr="006A200F">
        <w:fldChar w:fldCharType="begin">
          <w:fldData xml:space="preserve">PEVuZE5vdGU+PENpdGU+PFllYXI+MTk5NDwvWWVhcj48UmVjTnVtPjQ1MTwvUmVjTnVtPjxEaXNw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</w:fldData>
        </w:fldChar>
      </w:r>
      <w:r w:rsidR="001C6ADE" w:rsidRPr="006A200F">
        <w:instrText xml:space="preserve"> ADDIN EN.CITE.DATA </w:instrText>
      </w:r>
      <w:r w:rsidR="001C6ADE" w:rsidRPr="006A200F">
        <w:fldChar w:fldCharType="end"/>
      </w:r>
      <w:r w:rsidR="006C62F8" w:rsidRPr="006A200F">
        <w:fldChar w:fldCharType="separate"/>
      </w:r>
      <w:r w:rsidR="001C6ADE" w:rsidRPr="006A200F">
        <w:rPr>
          <w:noProof/>
          <w:vertAlign w:val="superscript"/>
        </w:rPr>
        <w:t>[60-63]</w:t>
      </w:r>
      <w:r w:rsidR="006C62F8" w:rsidRPr="006A200F">
        <w:fldChar w:fldCharType="end"/>
      </w:r>
      <w:r w:rsidRPr="006A200F">
        <w:t>. PC2 constitutes a mechanosensitive Ca</w:t>
      </w:r>
      <w:r w:rsidRPr="006A200F">
        <w:rPr>
          <w:vertAlign w:val="superscript"/>
        </w:rPr>
        <w:t>2+</w:t>
      </w:r>
      <w:r w:rsidRPr="006A200F">
        <w:t xml:space="preserve"> channel</w:t>
      </w:r>
      <w:r w:rsidR="001E5949" w:rsidRPr="006A200F">
        <w:fldChar w:fldCharType="begin">
          <w:fldData xml:space="preserve">PEVuZE5vdGU+PENpdGU+PEF1dGhvcj5Ib2ZmbWVpc3RlcjwvQXV0aG9yPjxZZWFyPjIwMTE8L1ll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</w:fldData>
        </w:fldChar>
      </w:r>
      <w:r w:rsidR="001C6ADE" w:rsidRPr="006A200F">
        <w:instrText xml:space="preserve"> ADDIN EN.CITE </w:instrText>
      </w:r>
      <w:r w:rsidR="001C6ADE" w:rsidRPr="006A200F">
        <w:fldChar w:fldCharType="begin">
          <w:fldData xml:space="preserve">PEVuZE5vdGU+PENpdGU+PEF1dGhvcj5Ib2ZmbWVpc3RlcjwvQXV0aG9yPjxZZWFyPjIwMTE8L1ll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</w:fldData>
        </w:fldChar>
      </w:r>
      <w:r w:rsidR="001C6ADE" w:rsidRPr="006A200F">
        <w:instrText xml:space="preserve"> ADDIN EN.CITE.DATA </w:instrText>
      </w:r>
      <w:r w:rsidR="001C6ADE" w:rsidRPr="006A200F">
        <w:fldChar w:fldCharType="end"/>
      </w:r>
      <w:r w:rsidR="001E5949" w:rsidRPr="006A200F">
        <w:fldChar w:fldCharType="separate"/>
      </w:r>
      <w:r w:rsidR="001C6ADE" w:rsidRPr="006A200F">
        <w:rPr>
          <w:noProof/>
          <w:vertAlign w:val="superscript"/>
        </w:rPr>
        <w:t>[64-67]</w:t>
      </w:r>
      <w:r w:rsidR="001E5949" w:rsidRPr="006A200F">
        <w:fldChar w:fldCharType="end"/>
      </w:r>
      <w:r w:rsidRPr="006A200F">
        <w:t>. Both receptors physically interact through their C-terminal, forming heterodimeric complexes at the cell membrane and at primary cilia</w:t>
      </w:r>
      <w:r w:rsidR="001E5949" w:rsidRPr="006A200F">
        <w:fldChar w:fldCharType="begin">
          <w:fldData xml:space="preserve">PEVuZE5vdGU+PENpdGU+PEF1dGhvcj5IYW5hb2thPC9BdXRob3I+PFllYXI+MjAwMDwvWWVhcj48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==
</w:fldData>
        </w:fldChar>
      </w:r>
      <w:r w:rsidR="001C6ADE" w:rsidRPr="006A200F">
        <w:instrText xml:space="preserve"> ADDIN EN.CITE </w:instrText>
      </w:r>
      <w:r w:rsidR="001C6ADE" w:rsidRPr="006A200F">
        <w:fldChar w:fldCharType="begin">
          <w:fldData xml:space="preserve">PEVuZE5vdGU+PENpdGU+PEF1dGhvcj5IYW5hb2thPC9BdXRob3I+PFllYXI+MjAwMDwvWWVhcj48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==
</w:fldData>
        </w:fldChar>
      </w:r>
      <w:r w:rsidR="001C6ADE" w:rsidRPr="006A200F">
        <w:instrText xml:space="preserve"> ADDIN EN.CITE.DATA </w:instrText>
      </w:r>
      <w:r w:rsidR="001C6ADE" w:rsidRPr="006A200F">
        <w:fldChar w:fldCharType="end"/>
      </w:r>
      <w:r w:rsidR="001E5949" w:rsidRPr="006A200F">
        <w:fldChar w:fldCharType="separate"/>
      </w:r>
      <w:r w:rsidR="0054043A" w:rsidRPr="006A200F">
        <w:rPr>
          <w:noProof/>
          <w:vertAlign w:val="superscript"/>
        </w:rPr>
        <w:t>[68,</w:t>
      </w:r>
      <w:r w:rsidR="001C6ADE" w:rsidRPr="006A200F">
        <w:rPr>
          <w:noProof/>
          <w:vertAlign w:val="superscript"/>
        </w:rPr>
        <w:t>69]</w:t>
      </w:r>
      <w:r w:rsidR="001E5949" w:rsidRPr="006A200F">
        <w:fldChar w:fldCharType="end"/>
      </w:r>
      <w:r w:rsidRPr="006A200F">
        <w:t xml:space="preserve">. </w:t>
      </w:r>
    </w:p>
    <w:p w14:paraId="4A6FC633" w14:textId="6DDEFF2F" w:rsidR="00AF38E0" w:rsidRPr="006A200F" w:rsidRDefault="00296B70" w:rsidP="0054043A">
      <w:pPr>
        <w:adjustRightInd w:val="0"/>
        <w:snapToGrid w:val="0"/>
        <w:ind w:firstLineChars="100" w:firstLine="240"/>
      </w:pPr>
      <w:r w:rsidRPr="006A200F">
        <w:t>Secondly, s</w:t>
      </w:r>
      <w:r w:rsidR="00DD20BB" w:rsidRPr="006A200F">
        <w:t>pontaneous tumo</w:t>
      </w:r>
      <w:r w:rsidR="00AF38E0" w:rsidRPr="006A200F">
        <w:t>r cell</w:t>
      </w:r>
      <w:r w:rsidR="00DD20BB" w:rsidRPr="006A200F">
        <w:t xml:space="preserve"> shedding from the primary tumo</w:t>
      </w:r>
      <w:r w:rsidR="00AF38E0" w:rsidRPr="006A200F">
        <w:t>r can also occur due to increased interstitial fluid pressure, a well</w:t>
      </w:r>
      <w:r w:rsidR="00DD20BB" w:rsidRPr="006A200F">
        <w:t>-known phenomenon in solid tumo</w:t>
      </w:r>
      <w:r w:rsidR="00AF38E0" w:rsidRPr="006A200F">
        <w:t xml:space="preserve">rs such as in CRC. Hayashi </w:t>
      </w:r>
      <w:r w:rsidR="0054043A" w:rsidRPr="006A200F">
        <w:rPr>
          <w:i/>
        </w:rPr>
        <w:t>et al</w:t>
      </w:r>
      <w:r w:rsidR="004F4664" w:rsidRPr="006A200F">
        <w:fldChar w:fldCharType="begin">
          <w:fldData xml:space="preserve">PEVuZE5vdGU+PENpdGU+PEF1dGhvcj5IYXlhc2hpPC9BdXRob3I+PFllYXI+MjAwNzwvWWVhcj48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</w:fldData>
        </w:fldChar>
      </w:r>
      <w:r w:rsidR="001C6ADE" w:rsidRPr="006A200F">
        <w:instrText xml:space="preserve"> ADDIN EN.CITE </w:instrText>
      </w:r>
      <w:r w:rsidR="001C6ADE" w:rsidRPr="006A200F">
        <w:fldChar w:fldCharType="begin">
          <w:fldData xml:space="preserve">PEVuZE5vdGU+PENpdGU+PEF1dGhvcj5IYXlhc2hpPC9BdXRob3I+PFllYXI+MjAwNzwvWWVhcj48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</w:fldData>
        </w:fldChar>
      </w:r>
      <w:r w:rsidR="001C6ADE" w:rsidRPr="006A200F">
        <w:instrText xml:space="preserve"> ADDIN EN.CITE.DATA </w:instrText>
      </w:r>
      <w:r w:rsidR="001C6ADE" w:rsidRPr="006A200F">
        <w:fldChar w:fldCharType="end"/>
      </w:r>
      <w:r w:rsidR="004F4664" w:rsidRPr="006A200F">
        <w:fldChar w:fldCharType="separate"/>
      </w:r>
      <w:r w:rsidR="001C6ADE" w:rsidRPr="006A200F">
        <w:rPr>
          <w:noProof/>
          <w:vertAlign w:val="superscript"/>
        </w:rPr>
        <w:t>[70]</w:t>
      </w:r>
      <w:r w:rsidR="004F4664" w:rsidRPr="006A200F">
        <w:fldChar w:fldCharType="end"/>
      </w:r>
      <w:r w:rsidR="00AF38E0" w:rsidRPr="006A200F">
        <w:rPr>
          <w:i/>
        </w:rPr>
        <w:t xml:space="preserve"> </w:t>
      </w:r>
      <w:r w:rsidR="00AF38E0" w:rsidRPr="006A200F">
        <w:t>reporte</w:t>
      </w:r>
      <w:r w:rsidR="00DD20BB" w:rsidRPr="006A200F">
        <w:t>d that the pressure in the tumo</w:t>
      </w:r>
      <w:r w:rsidR="00AF38E0" w:rsidRPr="006A200F">
        <w:t>r is important</w:t>
      </w:r>
      <w:r w:rsidR="00976974" w:rsidRPr="006A200F">
        <w:t>,</w:t>
      </w:r>
      <w:r w:rsidR="00AF38E0" w:rsidRPr="006A200F">
        <w:t xml:space="preserve"> </w:t>
      </w:r>
      <w:r w:rsidR="00DD20BB" w:rsidRPr="006A200F">
        <w:t>not only for the number of tumo</w:t>
      </w:r>
      <w:r w:rsidR="00AF38E0" w:rsidRPr="006A200F">
        <w:t>r cells shed but</w:t>
      </w:r>
      <w:r w:rsidR="00976974" w:rsidRPr="006A200F">
        <w:t>,</w:t>
      </w:r>
      <w:r w:rsidR="00AF38E0" w:rsidRPr="006A200F">
        <w:t xml:space="preserve"> also for the size of emboli shedding into lym</w:t>
      </w:r>
      <w:r w:rsidR="00DD20BB" w:rsidRPr="006A200F">
        <w:t>phatics around the primary tumo</w:t>
      </w:r>
      <w:r w:rsidR="00AF38E0" w:rsidRPr="006A200F">
        <w:t>r</w:t>
      </w:r>
      <w:r w:rsidR="00E528D7" w:rsidRPr="006A200F">
        <w:t>.</w:t>
      </w:r>
      <w:r w:rsidR="00AF38E0" w:rsidRPr="006A200F">
        <w:t xml:space="preserve"> Interstitial hypertension can be the result of high osmotic pressure, increased vessel permeability and hyperperfusion, rapid cell proliferation, lack of effective lymphatic drainage, hyperplasia around blood vessels and increased production of ECM components</w:t>
      </w:r>
      <w:r w:rsidR="0083568A" w:rsidRPr="006A200F">
        <w:fldChar w:fldCharType="begin"/>
      </w:r>
      <w:r w:rsidR="001C6ADE" w:rsidRPr="006A200F">
        <w:instrText xml:space="preserve"> ADDIN EN.CITE &lt;EndNote&gt;&lt;Cite&gt;&lt;Author&gt;Khawar&lt;/Author&gt;&lt;Year&gt;2015&lt;/Year&gt;&lt;RecNum&gt;468&lt;/RecNum&gt;&lt;DisplayText&gt;&lt;style face="superscript"&gt;[71]&lt;/style&gt;&lt;/DisplayText&gt;&lt;record&gt;&lt;rec-number&gt;468&lt;/rec-number&gt;&lt;foreign-keys&gt;&lt;key app="EN" db-id="dts2wppr0xdwxlee59f5avvq5ezaz0e5ae5v" timestamp="1439983836"&gt;468&lt;/key&gt;&lt;/foreign-keys&gt;&lt;ref-type name="Journal Article"&gt;17&lt;/ref-type&gt;&lt;contributors&gt;&lt;authors&gt;&lt;author&gt;Khawar, I. A.&lt;/author&gt;&lt;author&gt;Kim, J. H.&lt;/author&gt;&lt;author&gt;Kuh, H. J.&lt;/author&gt;&lt;/authors&gt;&lt;/contributors&gt;&lt;auth-address&gt;Department of Biomedicine &amp;amp; Health Sciences, Graduate School, The Catholic University of Korea, 222, Banpo-daero, Seocho-gu, Seoul 137-701, Republic of Korea.&amp;#xD;Department of Biomedicine &amp;amp; Health Sciences, Graduate School, The Catholic University of Korea, 222, Banpo-daero, Seocho-gu, Seoul 137-701, Republic of Korea; Department of Medical LifeScience, School of Medicine, The Catholic University of Korea, 222, Banpo-daero, Seocho-gu, Seoul 137-701, Republic of Korea. Electronic address: hkuh@catholic.ac.kr.&lt;/auth-address&gt;&lt;titles&gt;&lt;title&gt;Improving drug delivery to solid tumors: priming the tumor microenvironment&lt;/title&gt;&lt;secondary-title&gt;J Control Release&lt;/secondary-title&gt;&lt;/titles&gt;&lt;periodical&gt;&lt;full-title&gt;J Control Release&lt;/full-title&gt;&lt;abbr-1&gt;Journal of controlled release : official journal of the Controlled Release Society&lt;/abbr-1&gt;&lt;/periodical&gt;&lt;pages&gt;78-89&lt;/pages&gt;&lt;volume&gt;201&lt;/volume&gt;&lt;keywords&gt;&lt;keyword&gt;Drug efficacy&lt;/keyword&gt;&lt;keyword&gt;Solid stress&lt;/keyword&gt;&lt;keyword&gt;Tumor microenvironment&lt;/keyword&gt;&lt;keyword&gt;Tumor priming&lt;/keyword&gt;&lt;keyword&gt;Tumor stroma&lt;/keyword&gt;&lt;keyword&gt;Vascular normalization&lt;/keyword&gt;&lt;/keywords&gt;&lt;dates&gt;&lt;year&gt;2015&lt;/year&gt;&lt;pub-dates&gt;&lt;date&gt;Mar 10&lt;/date&gt;&lt;/pub-dates&gt;&lt;/dates&gt;&lt;isbn&gt;1873-4995 (Electronic)&amp;#xD;0168-3659 (Linking)&lt;/isbn&gt;&lt;accession-num&gt;25526702&lt;/accession-num&gt;&lt;urls&gt;&lt;related-urls&gt;&lt;url&gt;http://www.ncbi.nlm.nih.gov/pubmed/25526702&lt;/url&gt;&lt;/related-urls&gt;&lt;/urls&gt;&lt;electronic-resource-num&gt;10.1016/j.jconrel.2014.12.018&lt;/electronic-resource-num&gt;&lt;/record&gt;&lt;/Cite&gt;&lt;/EndNote&gt;</w:instrText>
      </w:r>
      <w:r w:rsidR="0083568A" w:rsidRPr="006A200F">
        <w:fldChar w:fldCharType="separate"/>
      </w:r>
      <w:r w:rsidR="001C6ADE" w:rsidRPr="006A200F">
        <w:rPr>
          <w:noProof/>
          <w:vertAlign w:val="superscript"/>
        </w:rPr>
        <w:t>[71]</w:t>
      </w:r>
      <w:r w:rsidR="0083568A" w:rsidRPr="006A200F">
        <w:fldChar w:fldCharType="end"/>
      </w:r>
      <w:r w:rsidR="00AF38E0" w:rsidRPr="006A200F">
        <w:t xml:space="preserve">. </w:t>
      </w:r>
    </w:p>
    <w:p w14:paraId="3D1364CD" w14:textId="451A3AA4" w:rsidR="00AF38E0" w:rsidRPr="006A200F" w:rsidRDefault="00296B70" w:rsidP="0054043A">
      <w:pPr>
        <w:adjustRightInd w:val="0"/>
        <w:snapToGrid w:val="0"/>
        <w:ind w:firstLineChars="100" w:firstLine="240"/>
      </w:pPr>
      <w:r w:rsidRPr="006A200F">
        <w:t>Thirdly</w:t>
      </w:r>
      <w:r w:rsidR="00AF38E0" w:rsidRPr="006A200F">
        <w:t>, pero</w:t>
      </w:r>
      <w:r w:rsidR="00DD20BB" w:rsidRPr="006A200F">
        <w:t>perative seeding of viable tumo</w:t>
      </w:r>
      <w:r w:rsidR="00AF38E0" w:rsidRPr="006A200F">
        <w:t>r cells can also be induced iatrogenicall</w:t>
      </w:r>
      <w:r w:rsidR="00DD20BB" w:rsidRPr="006A200F">
        <w:t>y during surgery, when the tumo</w:t>
      </w:r>
      <w:r w:rsidR="00AF38E0" w:rsidRPr="006A200F">
        <w:t>r is inadvertently ruptured, opened or cut into. Alte</w:t>
      </w:r>
      <w:r w:rsidR="00DD20BB" w:rsidRPr="006A200F">
        <w:t>rnatively, the presence of tumo</w:t>
      </w:r>
      <w:r w:rsidR="00AF38E0" w:rsidRPr="006A200F">
        <w:t>r cells in the per</w:t>
      </w:r>
      <w:r w:rsidRPr="006A200F">
        <w:t>itoneal cavity can be the result of</w:t>
      </w:r>
      <w:r w:rsidR="00AF38E0" w:rsidRPr="006A200F">
        <w:t xml:space="preserve"> transected lymphatics and blood vessels during the course of surgical resection</w:t>
      </w:r>
      <w:r w:rsidR="0083568A" w:rsidRPr="006A200F">
        <w:fldChar w:fldCharType="begin"/>
      </w:r>
      <w:r w:rsidR="001C6ADE" w:rsidRPr="006A200F">
        <w:instrText xml:space="preserve"> ADDIN EN.CITE &lt;EndNote&gt;&lt;Cite&gt;&lt;Author&gt;Hansen&lt;/Author&gt;&lt;Year&gt;1995&lt;/Year&gt;&lt;RecNum&gt;470&lt;/RecNum&gt;&lt;DisplayText&gt;&lt;style face="superscript"&gt;[72]&lt;/style&gt;&lt;/DisplayText&gt;&lt;record&gt;&lt;rec-number&gt;470&lt;/rec-number&gt;&lt;foreign-keys&gt;&lt;key app="EN" db-id="dts2wppr0xdwxlee59f5avvq5ezaz0e5ae5v" timestamp="1439983882"&gt;470&lt;/key&gt;&lt;/foreign-keys&gt;&lt;ref-type name="Journal Article"&gt;17&lt;/ref-type&gt;&lt;contributors&gt;&lt;authors&gt;&lt;author&gt;Hansen, E.&lt;/author&gt;&lt;author&gt;Wolff, N.&lt;/author&gt;&lt;author&gt;Knuechel, R.&lt;/author&gt;&lt;author&gt;Ruschoff, J.&lt;/author&gt;&lt;author&gt;Hofstaedter, F.&lt;/author&gt;&lt;author&gt;Taeger, K.&lt;/author&gt;&lt;/authors&gt;&lt;/contributors&gt;&lt;auth-address&gt;Department of Anesthesiology, University of Regensburg, Germany.&lt;/auth-address&gt;&lt;titles&gt;&lt;title&gt;Tumor cells in blood shed from the surgical field&lt;/title&gt;&lt;secondary-title&gt;Arch Surg&lt;/secondary-title&gt;&lt;/titles&gt;&lt;periodical&gt;&lt;full-title&gt;Arch Surg&lt;/full-title&gt;&lt;/periodical&gt;&lt;pages&gt;387-93&lt;/pages&gt;&lt;volume&gt;130&lt;/volume&gt;&lt;number&gt;4&lt;/number&gt;&lt;keywords&gt;&lt;keyword&gt;Blood Loss, Surgical&lt;/keyword&gt;&lt;keyword&gt;Cell Count&lt;/keyword&gt;&lt;keyword&gt;Humans&lt;/keyword&gt;&lt;keyword&gt;Intraoperative Period&lt;/keyword&gt;&lt;keyword&gt;*Neoplasm Seeding&lt;/keyword&gt;&lt;keyword&gt;Neoplasms/*blood/*pathology/surgery&lt;/keyword&gt;&lt;/keywords&gt;&lt;dates&gt;&lt;year&gt;1995&lt;/year&gt;&lt;pub-dates&gt;&lt;date&gt;Apr&lt;/date&gt;&lt;/pub-dates&gt;&lt;/dates&gt;&lt;isbn&gt;0004-0010 (Print)&amp;#xD;0004-0010 (Linking)&lt;/isbn&gt;&lt;accession-num&gt;7710337&lt;/accession-num&gt;&lt;urls&gt;&lt;related-urls&gt;&lt;url&gt;http://www.ncbi.nlm.nih.gov/pubmed/7710337&lt;/url&gt;&lt;/related-urls&gt;&lt;/urls&gt;&lt;/record&gt;&lt;/Cite&gt;&lt;/EndNote&gt;</w:instrText>
      </w:r>
      <w:r w:rsidR="0083568A" w:rsidRPr="006A200F">
        <w:fldChar w:fldCharType="separate"/>
      </w:r>
      <w:r w:rsidR="001C6ADE" w:rsidRPr="006A200F">
        <w:rPr>
          <w:noProof/>
          <w:vertAlign w:val="superscript"/>
        </w:rPr>
        <w:t>[72]</w:t>
      </w:r>
      <w:r w:rsidR="0083568A" w:rsidRPr="006A200F">
        <w:fldChar w:fldCharType="end"/>
      </w:r>
      <w:r w:rsidR="00AF38E0" w:rsidRPr="006A200F">
        <w:t>.</w:t>
      </w:r>
    </w:p>
    <w:p w14:paraId="2C0ED0E2" w14:textId="1C4B790D" w:rsidR="00AF38E0" w:rsidRPr="006A200F" w:rsidRDefault="00AF38E0" w:rsidP="0054043A">
      <w:pPr>
        <w:adjustRightInd w:val="0"/>
        <w:snapToGrid w:val="0"/>
        <w:ind w:firstLineChars="100" w:firstLine="240"/>
      </w:pPr>
      <w:r w:rsidRPr="006A200F">
        <w:t>Using peritoneal lavage cytology, several studies have aimed to assess the p</w:t>
      </w:r>
      <w:r w:rsidR="00DD20BB" w:rsidRPr="006A200F">
        <w:t>resence of free peritoneal tumo</w:t>
      </w:r>
      <w:r w:rsidRPr="006A200F">
        <w:t>r cells in gastric and CRC patients</w:t>
      </w:r>
      <w:r w:rsidR="00296B70" w:rsidRPr="006A200F">
        <w:t>. They</w:t>
      </w:r>
      <w:r w:rsidRPr="006A200F">
        <w:t xml:space="preserve"> relate the presence o</w:t>
      </w:r>
      <w:r w:rsidR="00F06695" w:rsidRPr="006A200F">
        <w:t xml:space="preserve">f these cells to various clinical and </w:t>
      </w:r>
      <w:r w:rsidRPr="006A200F">
        <w:t>pathological parameters, including locoregional recurrence rate and survival</w:t>
      </w:r>
      <w:r w:rsidR="0083568A" w:rsidRPr="006A200F">
        <w:fldChar w:fldCharType="begin">
          <w:fldData xml:space="preserve">PEVuZE5vdGU+PENpdGU+PEF1dGhvcj5LcmlzdGVuc2VuPC9BdXRob3I+PFllYXI+MjAwODwvWWVh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</w:fldData>
        </w:fldChar>
      </w:r>
      <w:r w:rsidR="001C6ADE" w:rsidRPr="006A200F">
        <w:instrText xml:space="preserve"> ADDIN EN.CITE </w:instrText>
      </w:r>
      <w:r w:rsidR="001C6ADE" w:rsidRPr="006A200F">
        <w:fldChar w:fldCharType="begin">
          <w:fldData xml:space="preserve">PEVuZE5vdGU+PENpdGU+PEF1dGhvcj5LcmlzdGVuc2VuPC9BdXRob3I+PFllYXI+MjAwODwvWWVh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</w:fldData>
        </w:fldChar>
      </w:r>
      <w:r w:rsidR="001C6ADE" w:rsidRPr="006A200F">
        <w:instrText xml:space="preserve"> ADDIN EN.CITE.DATA </w:instrText>
      </w:r>
      <w:r w:rsidR="001C6ADE" w:rsidRPr="006A200F">
        <w:fldChar w:fldCharType="end"/>
      </w:r>
      <w:r w:rsidR="0083568A" w:rsidRPr="006A200F">
        <w:fldChar w:fldCharType="separate"/>
      </w:r>
      <w:r w:rsidR="001C6ADE" w:rsidRPr="006A200F">
        <w:rPr>
          <w:noProof/>
          <w:vertAlign w:val="superscript"/>
        </w:rPr>
        <w:t>[73-77]</w:t>
      </w:r>
      <w:r w:rsidR="0083568A" w:rsidRPr="006A200F">
        <w:fldChar w:fldCharType="end"/>
      </w:r>
      <w:r w:rsidRPr="006A200F">
        <w:t xml:space="preserve">. </w:t>
      </w:r>
      <w:r w:rsidR="00543F72" w:rsidRPr="006A200F">
        <w:t>A wide range of 2.1% to 52%</w:t>
      </w:r>
      <w:r w:rsidR="00296B70" w:rsidRPr="006A200F">
        <w:t xml:space="preserve"> positive peritoneal </w:t>
      </w:r>
      <w:r w:rsidR="00543F72" w:rsidRPr="006A200F">
        <w:t xml:space="preserve">cytology is reported across several studies, which reflects the heterogeneity of the techniques and the timing to detect malignant cells in peritoneal washes </w:t>
      </w:r>
      <w:r w:rsidR="00DB7DC8" w:rsidRPr="006A200F">
        <w:t>(Table 2</w:t>
      </w:r>
      <w:r w:rsidR="00543F72" w:rsidRPr="006A200F">
        <w:t>)</w:t>
      </w:r>
      <w:r w:rsidR="00543F72" w:rsidRPr="006A200F">
        <w:fldChar w:fldCharType="begin">
          <w:fldData xml:space="preserve">PEVuZE5vdGU+PENpdGU+PEF1dGhvcj5Ib25vcmU8L0F1dGhvcj48WWVhcj4yMDEzPC9ZZWFyPjxS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</w:fldData>
        </w:fldChar>
      </w:r>
      <w:r w:rsidR="001C6ADE" w:rsidRPr="006A200F">
        <w:instrText xml:space="preserve"> ADDIN EN.CITE </w:instrText>
      </w:r>
      <w:r w:rsidR="001C6ADE" w:rsidRPr="006A200F">
        <w:fldChar w:fldCharType="begin">
          <w:fldData xml:space="preserve">PEVuZE5vdGU+PENpdGU+PEF1dGhvcj5Ib25vcmU8L0F1dGhvcj48WWVhcj4yMDEzPC9ZZWFyPjxS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</w:fldData>
        </w:fldChar>
      </w:r>
      <w:r w:rsidR="001C6ADE" w:rsidRPr="006A200F">
        <w:instrText xml:space="preserve"> ADDIN EN.CITE.DATA </w:instrText>
      </w:r>
      <w:r w:rsidR="001C6ADE" w:rsidRPr="006A200F">
        <w:fldChar w:fldCharType="end"/>
      </w:r>
      <w:r w:rsidR="00543F72" w:rsidRPr="006A200F">
        <w:fldChar w:fldCharType="separate"/>
      </w:r>
      <w:r w:rsidR="0054043A" w:rsidRPr="006A200F">
        <w:rPr>
          <w:noProof/>
          <w:vertAlign w:val="superscript"/>
        </w:rPr>
        <w:t>[45,76,</w:t>
      </w:r>
      <w:r w:rsidR="001C6ADE" w:rsidRPr="006A200F">
        <w:rPr>
          <w:noProof/>
          <w:vertAlign w:val="superscript"/>
        </w:rPr>
        <w:t>78]</w:t>
      </w:r>
      <w:r w:rsidR="00543F72" w:rsidRPr="006A200F">
        <w:fldChar w:fldCharType="end"/>
      </w:r>
      <w:r w:rsidR="00543F72" w:rsidRPr="006A200F">
        <w:t xml:space="preserve">. </w:t>
      </w:r>
      <w:r w:rsidRPr="006A200F">
        <w:t xml:space="preserve">Lloyd </w:t>
      </w:r>
      <w:r w:rsidR="0054043A" w:rsidRPr="006A200F">
        <w:rPr>
          <w:i/>
        </w:rPr>
        <w:t>et al</w:t>
      </w:r>
      <w:r w:rsidR="004F4664" w:rsidRPr="006A200F">
        <w:fldChar w:fldCharType="begin">
          <w:fldData xml:space="preserve">PEVuZE5vdGU+PENpdGU+PEF1dGhvcj5MbG95ZDwvQXV0aG9yPjxZZWFyPjIwMDY8L1llYXI+PFJl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</w:fldData>
        </w:fldChar>
      </w:r>
      <w:r w:rsidR="001C6ADE" w:rsidRPr="006A200F">
        <w:instrText xml:space="preserve"> ADDIN EN.CITE </w:instrText>
      </w:r>
      <w:r w:rsidR="001C6ADE" w:rsidRPr="006A200F">
        <w:fldChar w:fldCharType="begin">
          <w:fldData xml:space="preserve">PEVuZE5vdGU+PENpdGU+PEF1dGhvcj5MbG95ZDwvQXV0aG9yPjxZZWFyPjIwMDY8L1llYXI+PFJl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</w:fldData>
        </w:fldChar>
      </w:r>
      <w:r w:rsidR="001C6ADE" w:rsidRPr="006A200F">
        <w:instrText xml:space="preserve"> ADDIN EN.CITE.DATA </w:instrText>
      </w:r>
      <w:r w:rsidR="001C6ADE" w:rsidRPr="006A200F">
        <w:fldChar w:fldCharType="end"/>
      </w:r>
      <w:r w:rsidR="004F4664" w:rsidRPr="006A200F">
        <w:fldChar w:fldCharType="separate"/>
      </w:r>
      <w:r w:rsidR="001C6ADE" w:rsidRPr="006A200F">
        <w:rPr>
          <w:noProof/>
          <w:vertAlign w:val="superscript"/>
        </w:rPr>
        <w:t>[75]</w:t>
      </w:r>
      <w:r w:rsidR="004F4664" w:rsidRPr="006A200F">
        <w:fldChar w:fldCharType="end"/>
      </w:r>
      <w:r w:rsidRPr="006A200F">
        <w:rPr>
          <w:i/>
        </w:rPr>
        <w:t xml:space="preserve"> </w:t>
      </w:r>
      <w:r w:rsidRPr="006A200F">
        <w:t xml:space="preserve">and Altomare </w:t>
      </w:r>
      <w:r w:rsidR="0054043A" w:rsidRPr="006A200F">
        <w:rPr>
          <w:i/>
        </w:rPr>
        <w:t>et al</w:t>
      </w:r>
      <w:r w:rsidR="004F4664" w:rsidRPr="006A200F">
        <w:rPr>
          <w:i/>
        </w:rPr>
        <w:fldChar w:fldCharType="begin">
          <w:fldData xml:space="preserve">PEVuZE5vdGU+PENpdGU+PEF1dGhvcj5BbHRvbWFyZTwvQXV0aG9yPjxZZWFyPjIwMTE8L1llYXI+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</w:fldData>
        </w:fldChar>
      </w:r>
      <w:r w:rsidR="001C6ADE" w:rsidRPr="006A200F">
        <w:rPr>
          <w:i/>
        </w:rPr>
        <w:instrText xml:space="preserve"> ADDIN EN.CITE </w:instrText>
      </w:r>
      <w:r w:rsidR="001C6ADE" w:rsidRPr="006A200F">
        <w:rPr>
          <w:i/>
        </w:rPr>
        <w:fldChar w:fldCharType="begin">
          <w:fldData xml:space="preserve">PEVuZE5vdGU+PENpdGU+PEF1dGhvcj5BbHRvbWFyZTwvQXV0aG9yPjxZZWFyPjIwMTE8L1llYXI+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</w:fldData>
        </w:fldChar>
      </w:r>
      <w:r w:rsidR="001C6ADE" w:rsidRPr="006A200F">
        <w:rPr>
          <w:i/>
        </w:rPr>
        <w:instrText xml:space="preserve"> ADDIN EN.CITE.DATA </w:instrText>
      </w:r>
      <w:r w:rsidR="001C6ADE" w:rsidRPr="006A200F">
        <w:rPr>
          <w:i/>
        </w:rPr>
      </w:r>
      <w:r w:rsidR="001C6ADE" w:rsidRPr="006A200F">
        <w:rPr>
          <w:i/>
        </w:rPr>
        <w:fldChar w:fldCharType="end"/>
      </w:r>
      <w:r w:rsidR="004F4664" w:rsidRPr="006A200F">
        <w:rPr>
          <w:i/>
        </w:rPr>
      </w:r>
      <w:r w:rsidR="004F4664" w:rsidRPr="006A200F">
        <w:rPr>
          <w:i/>
        </w:rPr>
        <w:fldChar w:fldCharType="separate"/>
      </w:r>
      <w:r w:rsidR="001C6ADE" w:rsidRPr="006A200F">
        <w:rPr>
          <w:i/>
          <w:noProof/>
          <w:vertAlign w:val="superscript"/>
        </w:rPr>
        <w:t>[79]</w:t>
      </w:r>
      <w:r w:rsidR="004F4664" w:rsidRPr="006A200F">
        <w:rPr>
          <w:i/>
        </w:rPr>
        <w:fldChar w:fldCharType="end"/>
      </w:r>
      <w:r w:rsidRPr="006A200F">
        <w:rPr>
          <w:i/>
        </w:rPr>
        <w:t xml:space="preserve"> </w:t>
      </w:r>
      <w:r w:rsidRPr="006A200F">
        <w:t>performed both pre and post resection peritoneal lavage cytology</w:t>
      </w:r>
      <w:r w:rsidR="00296B70" w:rsidRPr="006A200F">
        <w:t xml:space="preserve"> analysis</w:t>
      </w:r>
      <w:r w:rsidRPr="006A200F">
        <w:t xml:space="preserve"> using Polymerase Chain Reaction (PCR). They both report </w:t>
      </w:r>
      <w:r w:rsidR="000D5AFE" w:rsidRPr="006A200F">
        <w:t xml:space="preserve">a </w:t>
      </w:r>
      <w:r w:rsidRPr="006A200F">
        <w:t>similar pre</w:t>
      </w:r>
      <w:r w:rsidR="000D5AFE" w:rsidRPr="006A200F">
        <w:t>-</w:t>
      </w:r>
      <w:r w:rsidRPr="006A200F">
        <w:t>rese</w:t>
      </w:r>
      <w:r w:rsidR="00BC647D" w:rsidRPr="006A200F">
        <w:t xml:space="preserve">ction rate of positive cytology, 12% to </w:t>
      </w:r>
      <w:r w:rsidRPr="006A200F">
        <w:t>14%</w:t>
      </w:r>
      <w:r w:rsidR="00BC647D" w:rsidRPr="006A200F">
        <w:t>,</w:t>
      </w:r>
      <w:r w:rsidRPr="006A200F">
        <w:t xml:space="preserve"> but differ in the post resection detection rate, 3%</w:t>
      </w:r>
      <w:r w:rsidR="00803626" w:rsidRPr="006A200F">
        <w:fldChar w:fldCharType="begin">
          <w:fldData xml:space="preserve">PEVuZE5vdGU+PENpdGU+PEF1dGhvcj5BbHRvbWFyZTwvQXV0aG9yPjxZZWFyPjIwMTE8L1llYXI+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</w:fldData>
        </w:fldChar>
      </w:r>
      <w:r w:rsidR="001C6ADE" w:rsidRPr="006A200F">
        <w:instrText xml:space="preserve"> ADDIN EN.CITE </w:instrText>
      </w:r>
      <w:r w:rsidR="001C6ADE" w:rsidRPr="006A200F">
        <w:fldChar w:fldCharType="begin">
          <w:fldData xml:space="preserve">PEVuZE5vdGU+PENpdGU+PEF1dGhvcj5BbHRvbWFyZTwvQXV0aG9yPjxZZWFyPjIwMTE8L1llYXI+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</w:fldData>
        </w:fldChar>
      </w:r>
      <w:r w:rsidR="001C6ADE" w:rsidRPr="006A200F">
        <w:instrText xml:space="preserve"> ADDIN EN.CITE.DATA </w:instrText>
      </w:r>
      <w:r w:rsidR="001C6ADE" w:rsidRPr="006A200F">
        <w:fldChar w:fldCharType="end"/>
      </w:r>
      <w:r w:rsidR="00803626" w:rsidRPr="006A200F">
        <w:fldChar w:fldCharType="separate"/>
      </w:r>
      <w:r w:rsidR="001C6ADE" w:rsidRPr="006A200F">
        <w:rPr>
          <w:noProof/>
          <w:vertAlign w:val="superscript"/>
        </w:rPr>
        <w:t>[79]</w:t>
      </w:r>
      <w:r w:rsidR="00803626" w:rsidRPr="006A200F">
        <w:fldChar w:fldCharType="end"/>
      </w:r>
      <w:r w:rsidR="00803626" w:rsidRPr="006A200F">
        <w:t xml:space="preserve"> </w:t>
      </w:r>
      <w:r w:rsidRPr="006A200F">
        <w:t>and 20%</w:t>
      </w:r>
      <w:r w:rsidR="00803626" w:rsidRPr="006A200F">
        <w:fldChar w:fldCharType="begin">
          <w:fldData xml:space="preserve">PEVuZE5vdGU+PENpdGU+PEF1dGhvcj5MbG95ZDwvQXV0aG9yPjxZZWFyPjIwMDY8L1llYXI+PFJl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</w:fldData>
        </w:fldChar>
      </w:r>
      <w:r w:rsidR="001C6ADE" w:rsidRPr="006A200F">
        <w:instrText xml:space="preserve"> ADDIN EN.CITE </w:instrText>
      </w:r>
      <w:r w:rsidR="001C6ADE" w:rsidRPr="006A200F">
        <w:fldChar w:fldCharType="begin">
          <w:fldData xml:space="preserve">PEVuZE5vdGU+PENpdGU+PEF1dGhvcj5MbG95ZDwvQXV0aG9yPjxZZWFyPjIwMDY8L1llYXI+PFJl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</w:fldData>
        </w:fldChar>
      </w:r>
      <w:r w:rsidR="001C6ADE" w:rsidRPr="006A200F">
        <w:instrText xml:space="preserve"> ADDIN EN.CITE.DATA </w:instrText>
      </w:r>
      <w:r w:rsidR="001C6ADE" w:rsidRPr="006A200F">
        <w:fldChar w:fldCharType="end"/>
      </w:r>
      <w:r w:rsidR="00803626" w:rsidRPr="006A200F">
        <w:fldChar w:fldCharType="separate"/>
      </w:r>
      <w:r w:rsidR="001C6ADE" w:rsidRPr="006A200F">
        <w:rPr>
          <w:noProof/>
          <w:vertAlign w:val="superscript"/>
        </w:rPr>
        <w:t>[75]</w:t>
      </w:r>
      <w:r w:rsidR="00803626" w:rsidRPr="006A200F">
        <w:fldChar w:fldCharType="end"/>
      </w:r>
      <w:r w:rsidRPr="006A200F">
        <w:t xml:space="preserve">. Recently, Bae </w:t>
      </w:r>
      <w:r w:rsidR="0054043A" w:rsidRPr="006A200F">
        <w:rPr>
          <w:i/>
        </w:rPr>
        <w:t>et al</w:t>
      </w:r>
      <w:r w:rsidR="004C5057" w:rsidRPr="006A200F">
        <w:fldChar w:fldCharType="begin"/>
      </w:r>
      <w:r w:rsidR="001C6ADE" w:rsidRPr="006A200F">
        <w:instrText xml:space="preserve"> ADDIN EN.CITE &lt;EndNote&gt;&lt;Cite&gt;&lt;Author&gt;Bae&lt;/Author&gt;&lt;Year&gt;2014&lt;/Year&gt;&lt;RecNum&gt;480&lt;/RecNum&gt;&lt;DisplayText&gt;&lt;style face="superscript"&gt;[76]&lt;/style&gt;&lt;/DisplayText&gt;&lt;record&gt;&lt;rec-number&gt;480&lt;/rec-number&gt;&lt;foreign-keys&gt;&lt;key app="EN" db-id="dts2wppr0xdwxlee59f5avvq5ezaz0e5ae5v" timestamp="1439984313"&gt;480&lt;/key&gt;&lt;/foreign-keys&gt;&lt;ref-type name="Journal Article"&gt;17&lt;/ref-type&gt;&lt;contributors&gt;&lt;authors&gt;&lt;author&gt;Bae, S. J.&lt;/author&gt;&lt;author&gt;Shin, U. S.&lt;/author&gt;&lt;author&gt;Ki, Y. J.&lt;/author&gt;&lt;author&gt;Cho, S. S.&lt;/author&gt;&lt;author&gt;Moon, S. M.&lt;/author&gt;&lt;author&gt;Park, S. H.&lt;/author&gt;&lt;/authors&gt;&lt;/contributors&gt;&lt;auth-address&gt;Department of Surgery, Korea Cancer Center Hospital, Korea Institute of Radiological &amp;amp; Medical Sciences, Seoul, Korea.&amp;#xD;Department of Pathology, Korea Cancer Center Hospital, Korea Institute of Radiological &amp;amp; Medical Sciences, Seoul, Korea.&lt;/auth-address&gt;&lt;titles&gt;&lt;title&gt;Role of peritoneal lavage cytology and prediction of prognosis and peritoneal recurrence after curative surgery for colorectal cancer&lt;/title&gt;&lt;secondary-title&gt;Ann Coloproctol&lt;/secondary-title&gt;&lt;/titles&gt;&lt;periodical&gt;&lt;full-title&gt;Ann Coloproctol&lt;/full-title&gt;&lt;/periodical&gt;&lt;pages&gt;266-73&lt;/pages&gt;&lt;volume&gt;30&lt;/volume&gt;&lt;number&gt;6&lt;/number&gt;&lt;keywords&gt;&lt;keyword&gt;Colorectal neoplasms&lt;/keyword&gt;&lt;keyword&gt;Cytology&lt;/keyword&gt;&lt;keyword&gt;Peritoneal metastasis&lt;/keyword&gt;&lt;keyword&gt;Prognosis&lt;/keyword&gt;&lt;keyword&gt;Survival&lt;/keyword&gt;&lt;/keywords&gt;&lt;dates&gt;&lt;year&gt;2014&lt;/year&gt;&lt;pub-dates&gt;&lt;date&gt;Dec&lt;/date&gt;&lt;/pub-dates&gt;&lt;/dates&gt;&lt;isbn&gt;2287-9714 (Print)&amp;#xD;2287-9714 (Linking)&lt;/isbn&gt;&lt;accession-num&gt;25580413&lt;/accession-num&gt;&lt;urls&gt;&lt;related-urls&gt;&lt;url&gt;http://www.ncbi.nlm.nih.gov/pubmed/25580413&lt;/url&gt;&lt;/related-urls&gt;&lt;/urls&gt;&lt;custom2&gt;PMC4286773&lt;/custom2&gt;&lt;electronic-resource-num&gt;10.3393/ac.2014.30.6.266&lt;/electronic-resource-num&gt;&lt;/record&gt;&lt;/Cite&gt;&lt;/EndNote&gt;</w:instrText>
      </w:r>
      <w:r w:rsidR="004C5057" w:rsidRPr="006A200F">
        <w:fldChar w:fldCharType="separate"/>
      </w:r>
      <w:r w:rsidR="001C6ADE" w:rsidRPr="006A200F">
        <w:rPr>
          <w:noProof/>
          <w:vertAlign w:val="superscript"/>
        </w:rPr>
        <w:t>[76]</w:t>
      </w:r>
      <w:r w:rsidR="004C5057" w:rsidRPr="006A200F">
        <w:fldChar w:fldCharType="end"/>
      </w:r>
      <w:r w:rsidRPr="006A200F">
        <w:rPr>
          <w:i/>
        </w:rPr>
        <w:t xml:space="preserve"> </w:t>
      </w:r>
      <w:r w:rsidRPr="006A200F">
        <w:lastRenderedPageBreak/>
        <w:t xml:space="preserve">performed peritoneal lavage cytology in patients with CRC without distant metastasis who underwent curative resection, immediately after making a midline abdominal incision and just </w:t>
      </w:r>
      <w:r w:rsidR="00DD20BB" w:rsidRPr="006A200F">
        <w:t>before manipulation of the tumo</w:t>
      </w:r>
      <w:r w:rsidRPr="006A200F">
        <w:t xml:space="preserve">r. They reported a rate of positive cytology of 4.1%. </w:t>
      </w:r>
    </w:p>
    <w:p w14:paraId="7A9D1287" w14:textId="77777777" w:rsidR="000D5AFE" w:rsidRPr="006A200F" w:rsidRDefault="000D5AFE" w:rsidP="00246B29">
      <w:pPr>
        <w:adjustRightInd w:val="0"/>
        <w:snapToGrid w:val="0"/>
      </w:pPr>
    </w:p>
    <w:p w14:paraId="209624F5" w14:textId="66402B11" w:rsidR="00AF38E0" w:rsidRPr="006A200F" w:rsidRDefault="00DD20BB" w:rsidP="00246B29">
      <w:pPr>
        <w:adjustRightInd w:val="0"/>
        <w:snapToGrid w:val="0"/>
        <w:rPr>
          <w:b/>
          <w:i/>
        </w:rPr>
      </w:pPr>
      <w:r w:rsidRPr="006A200F">
        <w:rPr>
          <w:b/>
          <w:i/>
        </w:rPr>
        <w:t>Peritoneal transport of tumo</w:t>
      </w:r>
      <w:r w:rsidR="00AF38E0" w:rsidRPr="006A200F">
        <w:rPr>
          <w:b/>
          <w:i/>
        </w:rPr>
        <w:t>r cells</w:t>
      </w:r>
    </w:p>
    <w:p w14:paraId="3B14A12C" w14:textId="323A0279" w:rsidR="00AF38E0" w:rsidRPr="006A200F" w:rsidRDefault="00DD20BB" w:rsidP="00246B29">
      <w:pPr>
        <w:adjustRightInd w:val="0"/>
        <w:snapToGrid w:val="0"/>
      </w:pPr>
      <w:r w:rsidRPr="006A200F">
        <w:t>Once the tumo</w:t>
      </w:r>
      <w:r w:rsidR="00587B52" w:rsidRPr="006A200F">
        <w:t>r</w:t>
      </w:r>
      <w:r w:rsidR="00AF38E0" w:rsidRPr="006A200F">
        <w:t xml:space="preserve"> cells have been</w:t>
      </w:r>
      <w:r w:rsidRPr="006A200F">
        <w:t xml:space="preserve"> detached from the primary tumo</w:t>
      </w:r>
      <w:r w:rsidR="00AF38E0" w:rsidRPr="006A200F">
        <w:t xml:space="preserve">r and seeded in the peritoneal cavity, they become susceptible to the regular peritoneal transport. </w:t>
      </w:r>
      <w:r w:rsidR="00F77629" w:rsidRPr="006A200F">
        <w:t>Previously,</w:t>
      </w:r>
      <w:r w:rsidR="00AF38E0" w:rsidRPr="006A200F">
        <w:t xml:space="preserve"> it was assumed that intraperitoneal cancer dissemination was a random process independent of the physical and bi</w:t>
      </w:r>
      <w:r w:rsidRPr="006A200F">
        <w:t>ological properties of the tumo</w:t>
      </w:r>
      <w:r w:rsidR="00AF38E0" w:rsidRPr="006A200F">
        <w:t>r and the host</w:t>
      </w:r>
      <w:r w:rsidR="00305E3D" w:rsidRPr="006A200F">
        <w:fldChar w:fldCharType="begin"/>
      </w:r>
      <w:r w:rsidR="001C6ADE" w:rsidRPr="006A200F">
        <w:instrText xml:space="preserve"> ADDIN EN.CITE &lt;EndNote&gt;&lt;Cite&gt;&lt;Author&gt;Sugarbaker&lt;/Author&gt;&lt;Year&gt;1996&lt;/Year&gt;&lt;RecNum&gt;492&lt;/RecNum&gt;&lt;DisplayText&gt;&lt;style face="superscript"&gt;[80]&lt;/style&gt;&lt;/DisplayText&gt;&lt;record&gt;&lt;rec-number&gt;492&lt;/rec-number&gt;&lt;foreign-keys&gt;&lt;key app="EN" db-id="dts2wppr0xdwxlee59f5avvq5ezaz0e5ae5v" timestamp="1439985200"&gt;492&lt;/key&gt;&lt;/foreign-keys&gt;&lt;ref-type name="Journal Article"&gt;17&lt;/ref-type&gt;&lt;contributors&gt;&lt;authors&gt;&lt;author&gt;Sugarbaker, P. H.&lt;/author&gt;&lt;/authors&gt;&lt;/contributors&gt;&lt;auth-address&gt;Washington Cancer Institute, DC 20010, USA.&lt;/auth-address&gt;&lt;titles&gt;&lt;title&gt;Observations concerning cancer spread within the peritoneal cavity and concepts supporting an ordered pathophysiology&lt;/title&gt;&lt;secondary-title&gt;Cancer Treat Res&lt;/secondary-title&gt;&lt;/titles&gt;&lt;periodical&gt;&lt;full-title&gt;Cancer Treat Res&lt;/full-title&gt;&lt;abbr-1&gt;Cancer treatment and research&lt;/abbr-1&gt;&lt;/periodical&gt;&lt;pages&gt;79-100&lt;/pages&gt;&lt;volume&gt;82&lt;/volume&gt;&lt;keywords&gt;&lt;keyword&gt;Fibrin/physiology&lt;/keyword&gt;&lt;keyword&gt;Humans&lt;/keyword&gt;&lt;keyword&gt;Neoplasm Invasiveness&lt;/keyword&gt;&lt;keyword&gt;Neoplasm Seeding&lt;/keyword&gt;&lt;keyword&gt;Neoplastic Cells, Circulating&lt;/keyword&gt;&lt;keyword&gt;Peritoneal Neoplasms/*etiology/pathology&lt;/keyword&gt;&lt;keyword&gt;Pseudomyxoma Peritonei/etiology&lt;/keyword&gt;&lt;/keywords&gt;&lt;dates&gt;&lt;year&gt;1996&lt;/year&gt;&lt;/dates&gt;&lt;isbn&gt;0927-3042 (Print)&amp;#xD;0927-3042 (Linking)&lt;/isbn&gt;&lt;accession-num&gt;8849945&lt;/accession-num&gt;&lt;urls&gt;&lt;related-urls&gt;&lt;url&gt;http://www.ncbi.nlm.nih.gov/pubmed/8849945&lt;/url&gt;&lt;/related-urls&gt;&lt;/urls&gt;&lt;/record&gt;&lt;/Cite&gt;&lt;/EndNote&gt;</w:instrText>
      </w:r>
      <w:r w:rsidR="00305E3D" w:rsidRPr="006A200F">
        <w:fldChar w:fldCharType="separate"/>
      </w:r>
      <w:r w:rsidR="001C6ADE" w:rsidRPr="006A200F">
        <w:rPr>
          <w:noProof/>
          <w:vertAlign w:val="superscript"/>
        </w:rPr>
        <w:t>[80]</w:t>
      </w:r>
      <w:r w:rsidR="00305E3D" w:rsidRPr="006A200F">
        <w:fldChar w:fldCharType="end"/>
      </w:r>
      <w:r w:rsidR="00AF38E0" w:rsidRPr="006A200F">
        <w:t>. However, several studies report that the dir</w:t>
      </w:r>
      <w:r w:rsidRPr="006A200F">
        <w:t>ection taken by the loose tumo</w:t>
      </w:r>
      <w:r w:rsidR="00587B52" w:rsidRPr="006A200F">
        <w:t>r</w:t>
      </w:r>
      <w:r w:rsidR="00AF38E0" w:rsidRPr="006A200F">
        <w:t xml:space="preserve"> cells and their ultimate destination are dependent on the an</w:t>
      </w:r>
      <w:r w:rsidRPr="006A200F">
        <w:t>atomic site of the primary tumo</w:t>
      </w:r>
      <w:r w:rsidR="00AF38E0" w:rsidRPr="006A200F">
        <w:t>r and the continued cephalic circulation responsible for the clearance of fluid from the peritoneal cavity</w:t>
      </w:r>
      <w:r w:rsidR="00305E3D" w:rsidRPr="006A200F">
        <w:fldChar w:fldCharType="begin">
          <w:fldData xml:space="preserve">PEVuZE5vdGU+PENpdGU+PEF1dGhvcj5DYXJtaWduYW5pPC9BdXRob3I+PFllYXI+MjAwMzwvWWVh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</w:fldData>
        </w:fldChar>
      </w:r>
      <w:r w:rsidR="001C6ADE" w:rsidRPr="006A200F">
        <w:instrText xml:space="preserve"> ADDIN EN.CITE </w:instrText>
      </w:r>
      <w:r w:rsidR="001C6ADE" w:rsidRPr="006A200F">
        <w:fldChar w:fldCharType="begin">
          <w:fldData xml:space="preserve">PEVuZE5vdGU+PENpdGU+PEF1dGhvcj5DYXJtaWduYW5pPC9BdXRob3I+PFllYXI+MjAwMzwvWWVh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</w:fldData>
        </w:fldChar>
      </w:r>
      <w:r w:rsidR="001C6ADE" w:rsidRPr="006A200F">
        <w:instrText xml:space="preserve"> ADDIN EN.CITE.DATA </w:instrText>
      </w:r>
      <w:r w:rsidR="001C6ADE" w:rsidRPr="006A200F">
        <w:fldChar w:fldCharType="end"/>
      </w:r>
      <w:r w:rsidR="00305E3D" w:rsidRPr="006A200F">
        <w:fldChar w:fldCharType="separate"/>
      </w:r>
      <w:r w:rsidR="001C6ADE" w:rsidRPr="006A200F">
        <w:rPr>
          <w:noProof/>
          <w:vertAlign w:val="superscript"/>
        </w:rPr>
        <w:t>[81-83]</w:t>
      </w:r>
      <w:r w:rsidR="00305E3D" w:rsidRPr="006A200F">
        <w:fldChar w:fldCharType="end"/>
      </w:r>
      <w:r w:rsidR="00AF38E0" w:rsidRPr="006A200F">
        <w:t>.  The latter is due to changes in intra-abdominal pressure during respiration, gravity and peristalsis of the bowel; which results in a clockwise flow from the pelvis, along the right paracolic gutter and to the subdiaphragmatic space and finally towards the pelvis again</w:t>
      </w:r>
      <w:r w:rsidR="00A631DE" w:rsidRPr="006A200F">
        <w:fldChar w:fldCharType="begin">
          <w:fldData xml:space="preserve">PEVuZE5vdGU+PENpdGU+PEF1dGhvcj5XYXNuaWs8L0F1dGhvcj48WWVhcj4yMDE1PC9ZZWFyPjxS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=
</w:fldData>
        </w:fldChar>
      </w:r>
      <w:r w:rsidR="001C6ADE" w:rsidRPr="006A200F">
        <w:instrText xml:space="preserve"> ADDIN EN.CITE </w:instrText>
      </w:r>
      <w:r w:rsidR="001C6ADE" w:rsidRPr="006A200F">
        <w:fldChar w:fldCharType="begin">
          <w:fldData xml:space="preserve">PEVuZE5vdGU+PENpdGU+PEF1dGhvcj5XYXNuaWs8L0F1dGhvcj48WWVhcj4yMDE1PC9ZZWFyPjxS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=
</w:fldData>
        </w:fldChar>
      </w:r>
      <w:r w:rsidR="001C6ADE" w:rsidRPr="006A200F">
        <w:instrText xml:space="preserve"> ADDIN EN.CITE.DATA </w:instrText>
      </w:r>
      <w:r w:rsidR="001C6ADE" w:rsidRPr="006A200F">
        <w:fldChar w:fldCharType="end"/>
      </w:r>
      <w:r w:rsidR="00A631DE" w:rsidRPr="006A200F">
        <w:fldChar w:fldCharType="separate"/>
      </w:r>
      <w:r w:rsidR="0054043A" w:rsidRPr="006A200F">
        <w:rPr>
          <w:noProof/>
          <w:vertAlign w:val="superscript"/>
        </w:rPr>
        <w:t>[40,</w:t>
      </w:r>
      <w:r w:rsidR="001C6ADE" w:rsidRPr="006A200F">
        <w:rPr>
          <w:noProof/>
          <w:vertAlign w:val="superscript"/>
        </w:rPr>
        <w:t>81]</w:t>
      </w:r>
      <w:r w:rsidR="00A631DE" w:rsidRPr="006A200F">
        <w:fldChar w:fldCharType="end"/>
      </w:r>
      <w:r w:rsidR="00AF38E0" w:rsidRPr="006A200F">
        <w:t>. As a result, certain areas of the peritoneal cavity</w:t>
      </w:r>
      <w:r w:rsidR="00FB61EB" w:rsidRPr="006A200F">
        <w:t xml:space="preserve">; </w:t>
      </w:r>
      <w:r w:rsidR="000D5AFE" w:rsidRPr="006A200F">
        <w:t xml:space="preserve">the </w:t>
      </w:r>
      <w:r w:rsidR="00FB61EB" w:rsidRPr="006A200F">
        <w:t>subphrenic region, lesser sac, mesentery,</w:t>
      </w:r>
      <w:r w:rsidR="00AF38E0" w:rsidRPr="006A200F">
        <w:t xml:space="preserve"> diaphragm and the paracolic gutters, wi</w:t>
      </w:r>
      <w:r w:rsidR="00832D81" w:rsidRPr="006A200F">
        <w:t xml:space="preserve">ll have an increased risk of </w:t>
      </w:r>
      <w:r w:rsidR="00AF38E0" w:rsidRPr="006A200F">
        <w:t>occurrence of metastases</w:t>
      </w:r>
      <w:r w:rsidR="00A631DE" w:rsidRPr="006A200F">
        <w:fldChar w:fldCharType="begin"/>
      </w:r>
      <w:r w:rsidR="001C6ADE" w:rsidRPr="006A200F">
        <w:instrText xml:space="preserve"> ADDIN EN.CITE &lt;EndNote&gt;&lt;Cite&gt;&lt;Author&gt;Sugarbaker&lt;/Author&gt;&lt;Year&gt;1996&lt;/Year&gt;&lt;RecNum&gt;492&lt;/RecNum&gt;&lt;DisplayText&gt;&lt;style face="superscript"&gt;[80]&lt;/style&gt;&lt;/DisplayText&gt;&lt;record&gt;&lt;rec-number&gt;492&lt;/rec-number&gt;&lt;foreign-keys&gt;&lt;key app="EN" db-id="dts2wppr0xdwxlee59f5avvq5ezaz0e5ae5v" timestamp="1439985200"&gt;492&lt;/key&gt;&lt;/foreign-keys&gt;&lt;ref-type name="Journal Article"&gt;17&lt;/ref-type&gt;&lt;contributors&gt;&lt;authors&gt;&lt;author&gt;Sugarbaker, P. H.&lt;/author&gt;&lt;/authors&gt;&lt;/contributors&gt;&lt;auth-address&gt;Washington Cancer Institute, DC 20010, USA.&lt;/auth-address&gt;&lt;titles&gt;&lt;title&gt;Observations concerning cancer spread within the peritoneal cavity and concepts supporting an ordered pathophysiology&lt;/title&gt;&lt;secondary-title&gt;Cancer Treat Res&lt;/secondary-title&gt;&lt;/titles&gt;&lt;periodical&gt;&lt;full-title&gt;Cancer Treat Res&lt;/full-title&gt;&lt;abbr-1&gt;Cancer treatment and research&lt;/abbr-1&gt;&lt;/periodical&gt;&lt;pages&gt;79-100&lt;/pages&gt;&lt;volume&gt;82&lt;/volume&gt;&lt;keywords&gt;&lt;keyword&gt;Fibrin/physiology&lt;/keyword&gt;&lt;keyword&gt;Humans&lt;/keyword&gt;&lt;keyword&gt;Neoplasm Invasiveness&lt;/keyword&gt;&lt;keyword&gt;Neoplasm Seeding&lt;/keyword&gt;&lt;keyword&gt;Neoplastic Cells, Circulating&lt;/keyword&gt;&lt;keyword&gt;Peritoneal Neoplasms/*etiology/pathology&lt;/keyword&gt;&lt;keyword&gt;Pseudomyxoma Peritonei/etiology&lt;/keyword&gt;&lt;/keywords&gt;&lt;dates&gt;&lt;year&gt;1996&lt;/year&gt;&lt;/dates&gt;&lt;isbn&gt;0927-3042 (Print)&amp;#xD;0927-3042 (Linking)&lt;/isbn&gt;&lt;accession-num&gt;8849945&lt;/accession-num&gt;&lt;urls&gt;&lt;related-urls&gt;&lt;url&gt;http://www.ncbi.nlm.nih.gov/pubmed/8849945&lt;/url&gt;&lt;/related-urls&gt;&lt;/urls&gt;&lt;/record&gt;&lt;/Cite&gt;&lt;/EndNote&gt;</w:instrText>
      </w:r>
      <w:r w:rsidR="00A631DE" w:rsidRPr="006A200F">
        <w:fldChar w:fldCharType="separate"/>
      </w:r>
      <w:r w:rsidR="001C6ADE" w:rsidRPr="006A200F">
        <w:rPr>
          <w:noProof/>
          <w:vertAlign w:val="superscript"/>
        </w:rPr>
        <w:t>[80]</w:t>
      </w:r>
      <w:r w:rsidR="00A631DE" w:rsidRPr="006A200F">
        <w:fldChar w:fldCharType="end"/>
      </w:r>
      <w:r w:rsidR="00FB61EB" w:rsidRPr="006A200F">
        <w:t>.</w:t>
      </w:r>
      <w:r w:rsidR="007728C4" w:rsidRPr="006A200F">
        <w:t xml:space="preserve"> </w:t>
      </w:r>
      <w:r w:rsidR="00AF38E0" w:rsidRPr="006A200F">
        <w:t xml:space="preserve">Carmignani </w:t>
      </w:r>
      <w:r w:rsidR="0054043A" w:rsidRPr="006A200F">
        <w:rPr>
          <w:i/>
        </w:rPr>
        <w:t>et al</w:t>
      </w:r>
      <w:r w:rsidR="008612C3" w:rsidRPr="006A200F">
        <w:fldChar w:fldCharType="begin"/>
      </w:r>
      <w:r w:rsidR="001C6ADE" w:rsidRPr="006A200F">
        <w:instrText xml:space="preserve"> ADDIN EN.CITE &lt;EndNote&gt;&lt;Cite&gt;&lt;Author&gt;Carmignani&lt;/Author&gt;&lt;Year&gt;2003&lt;/Year&gt;&lt;RecNum&gt;493&lt;/RecNum&gt;&lt;DisplayText&gt;&lt;style face="superscript"&gt;[81]&lt;/style&gt;&lt;/DisplayText&gt;&lt;record&gt;&lt;rec-number&gt;493&lt;/rec-number&gt;&lt;foreign-keys&gt;&lt;key app="EN" db-id="dts2wppr0xdwxlee59f5avvq5ezaz0e5ae5v" timestamp="1439985309"&gt;493&lt;/key&gt;&lt;/foreign-keys&gt;&lt;ref-type name="Journal Article"&gt;17&lt;/ref-type&gt;&lt;contributors&gt;&lt;authors&gt;&lt;author&gt;Carmignani, C. P.&lt;/author&gt;&lt;author&gt;Sugarbaker, T. A.&lt;/author&gt;&lt;author&gt;Bromley, C. M.&lt;/author&gt;&lt;author&gt;Sugarbaker, P. H.&lt;/author&gt;&lt;/authors&gt;&lt;/contributors&gt;&lt;auth-address&gt;Surgical Oncology, Washington Cancer Institute, Washington, DC 20010, USA.&lt;/auth-address&gt;&lt;titles&gt;&lt;title&gt;Intraperitoneal cancer dissemination: mechanisms of the patterns of spread&lt;/title&gt;&lt;secondary-title&gt;Cancer Metastasis Rev&lt;/secondary-title&gt;&lt;/titles&gt;&lt;periodical&gt;&lt;full-title&gt;Cancer Metastasis Rev&lt;/full-title&gt;&lt;/periodical&gt;&lt;pages&gt;465-72&lt;/pages&gt;&lt;volume&gt;22&lt;/volume&gt;&lt;number&gt;4&lt;/number&gt;&lt;keywords&gt;&lt;keyword&gt;Adenocarcinoma, Mucinous/pathology&lt;/keyword&gt;&lt;keyword&gt;Adult&lt;/keyword&gt;&lt;keyword&gt;Ascitic Fluid&lt;/keyword&gt;&lt;keyword&gt;Carcinoma/*pathology&lt;/keyword&gt;&lt;keyword&gt;Female&lt;/keyword&gt;&lt;keyword&gt;Humans&lt;/keyword&gt;&lt;keyword&gt;Male&lt;/keyword&gt;&lt;keyword&gt;Middle Aged&lt;/keyword&gt;&lt;keyword&gt;Models, Anatomic&lt;/keyword&gt;&lt;keyword&gt;*Neoplasm Metastasis&lt;/keyword&gt;&lt;keyword&gt;Peritoneal Neoplasms/classification/*pathology&lt;/keyword&gt;&lt;/keywords&gt;&lt;dates&gt;&lt;year&gt;2003&lt;/year&gt;&lt;pub-dates&gt;&lt;date&gt;Dec&lt;/date&gt;&lt;/pub-dates&gt;&lt;/dates&gt;&lt;isbn&gt;0167-7659 (Print)&amp;#xD;0167-7659 (Linking)&lt;/isbn&gt;&lt;accession-num&gt;12884919&lt;/accession-num&gt;&lt;urls&gt;&lt;related-urls&gt;&lt;url&gt;http://www.ncbi.nlm.nih.gov/pubmed/12884919&lt;/url&gt;&lt;/related-urls&gt;&lt;/urls&gt;&lt;/record&gt;&lt;/Cite&gt;&lt;/EndNote&gt;</w:instrText>
      </w:r>
      <w:r w:rsidR="008612C3" w:rsidRPr="006A200F">
        <w:fldChar w:fldCharType="separate"/>
      </w:r>
      <w:r w:rsidR="001C6ADE" w:rsidRPr="006A200F">
        <w:rPr>
          <w:noProof/>
          <w:vertAlign w:val="superscript"/>
        </w:rPr>
        <w:t>[81]</w:t>
      </w:r>
      <w:r w:rsidR="008612C3" w:rsidRPr="006A200F">
        <w:fldChar w:fldCharType="end"/>
      </w:r>
      <w:r w:rsidR="00A631DE" w:rsidRPr="006A200F">
        <w:rPr>
          <w:i/>
        </w:rPr>
        <w:t xml:space="preserve"> </w:t>
      </w:r>
      <w:r w:rsidR="00AF38E0" w:rsidRPr="006A200F">
        <w:t xml:space="preserve">and Hugen </w:t>
      </w:r>
      <w:r w:rsidR="0054043A" w:rsidRPr="006A200F">
        <w:rPr>
          <w:i/>
        </w:rPr>
        <w:t>et al</w:t>
      </w:r>
      <w:r w:rsidR="008612C3" w:rsidRPr="006A200F">
        <w:fldChar w:fldCharType="begin">
          <w:fldData xml:space="preserve">PEVuZE5vdGU+PENpdGU+PEF1dGhvcj5IdWdlbjwvQXV0aG9yPjxZZWFyPjIwMTQ8L1llYXI+PFJl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==
</w:fldData>
        </w:fldChar>
      </w:r>
      <w:r w:rsidR="001C6ADE" w:rsidRPr="006A200F">
        <w:instrText xml:space="preserve"> ADDIN EN.CITE </w:instrText>
      </w:r>
      <w:r w:rsidR="001C6ADE" w:rsidRPr="006A200F">
        <w:fldChar w:fldCharType="begin">
          <w:fldData xml:space="preserve">PEVuZE5vdGU+PENpdGU+PEF1dGhvcj5IdWdlbjwvQXV0aG9yPjxZZWFyPjIwMTQ8L1llYXI+PFJl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==
</w:fldData>
        </w:fldChar>
      </w:r>
      <w:r w:rsidR="001C6ADE" w:rsidRPr="006A200F">
        <w:instrText xml:space="preserve"> ADDIN EN.CITE.DATA </w:instrText>
      </w:r>
      <w:r w:rsidR="001C6ADE" w:rsidRPr="006A200F">
        <w:fldChar w:fldCharType="end"/>
      </w:r>
      <w:r w:rsidR="008612C3" w:rsidRPr="006A200F">
        <w:fldChar w:fldCharType="separate"/>
      </w:r>
      <w:r w:rsidR="001C6ADE" w:rsidRPr="006A200F">
        <w:rPr>
          <w:noProof/>
          <w:vertAlign w:val="superscript"/>
        </w:rPr>
        <w:t>[82]</w:t>
      </w:r>
      <w:r w:rsidR="008612C3" w:rsidRPr="006A200F">
        <w:fldChar w:fldCharType="end"/>
      </w:r>
      <w:r w:rsidR="00AF38E0" w:rsidRPr="006A200F">
        <w:rPr>
          <w:i/>
        </w:rPr>
        <w:t xml:space="preserve"> </w:t>
      </w:r>
      <w:r w:rsidR="00AF38E0" w:rsidRPr="006A200F">
        <w:t>report the presence of mucinous ascites to be a prominent facilitator of widespread intraperitoneal cancer distribution with colonic mucinous adenocarcinoma and mucinous colonic adenocarcinoma having different peritoneal surface distribution patterns. The presence of peritoneal adhesions and fibrin entrapment resulting from a surgical trauma are also influenci</w:t>
      </w:r>
      <w:r w:rsidR="00432934" w:rsidRPr="006A200F">
        <w:t>ng factors in peritoneal transport.</w:t>
      </w:r>
      <w:r w:rsidR="00AF38E0" w:rsidRPr="006A200F">
        <w:rPr>
          <w:color w:val="FF0000"/>
        </w:rPr>
        <w:t xml:space="preserve"> </w:t>
      </w:r>
      <w:r w:rsidR="00AF38E0" w:rsidRPr="006A200F">
        <w:t xml:space="preserve">Moreover, </w:t>
      </w:r>
      <w:r w:rsidRPr="006A200F">
        <w:t>during the EMT, malignant tumo</w:t>
      </w:r>
      <w:r w:rsidR="00587B52" w:rsidRPr="006A200F">
        <w:t>r</w:t>
      </w:r>
      <w:r w:rsidR="00AF38E0" w:rsidRPr="006A200F">
        <w:t xml:space="preserve"> cells gain migratory and invasive properties that involve a dramatic reorganisation and activity of the actin microfilament system resulting in the formation of actin-rich membrane protrusions: lammelipodia and filipodia. This process is stimulated by pathological expression of growth factors, their receptors and signalling intermediates, which are the products of proto-oncogenes</w:t>
      </w:r>
      <w:r w:rsidR="008612C3" w:rsidRPr="006A200F">
        <w:fldChar w:fldCharType="begin">
          <w:fldData xml:space="preserve">PEVuZE5vdGU+PENpdGU+PEF1dGhvcj5ZaWxtYXo8L0F1dGhvcj48WWVhcj4yMDA5PC9ZZWFyPjxS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</w:fldData>
        </w:fldChar>
      </w:r>
      <w:r w:rsidR="001C6ADE" w:rsidRPr="006A200F">
        <w:instrText xml:space="preserve"> ADDIN EN.CITE </w:instrText>
      </w:r>
      <w:r w:rsidR="001C6ADE" w:rsidRPr="006A200F">
        <w:fldChar w:fldCharType="begin">
          <w:fldData xml:space="preserve">PEVuZE5vdGU+PENpdGU+PEF1dGhvcj5ZaWxtYXo8L0F1dGhvcj48WWVhcj4yMDA5PC9ZZWFyPjxS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</w:fldData>
        </w:fldChar>
      </w:r>
      <w:r w:rsidR="001C6ADE" w:rsidRPr="006A200F">
        <w:instrText xml:space="preserve"> ADDIN EN.CITE.DATA </w:instrText>
      </w:r>
      <w:r w:rsidR="001C6ADE" w:rsidRPr="006A200F">
        <w:fldChar w:fldCharType="end"/>
      </w:r>
      <w:r w:rsidR="008612C3" w:rsidRPr="006A200F">
        <w:fldChar w:fldCharType="separate"/>
      </w:r>
      <w:r w:rsidR="0054043A" w:rsidRPr="006A200F">
        <w:rPr>
          <w:noProof/>
          <w:vertAlign w:val="superscript"/>
        </w:rPr>
        <w:t>[56,</w:t>
      </w:r>
      <w:r w:rsidR="001C6ADE" w:rsidRPr="006A200F">
        <w:rPr>
          <w:noProof/>
          <w:vertAlign w:val="superscript"/>
        </w:rPr>
        <w:t>84]</w:t>
      </w:r>
      <w:r w:rsidR="008612C3" w:rsidRPr="006A200F">
        <w:fldChar w:fldCharType="end"/>
      </w:r>
      <w:r w:rsidR="00AF38E0" w:rsidRPr="006A200F">
        <w:t xml:space="preserve">. </w:t>
      </w:r>
    </w:p>
    <w:p w14:paraId="2177EA7B" w14:textId="77777777" w:rsidR="00AF38E0" w:rsidRPr="006A200F" w:rsidRDefault="00AF38E0" w:rsidP="00246B29">
      <w:pPr>
        <w:adjustRightInd w:val="0"/>
        <w:snapToGrid w:val="0"/>
      </w:pPr>
    </w:p>
    <w:p w14:paraId="106B2DD4" w14:textId="5670FAD3" w:rsidR="00AF38E0" w:rsidRPr="006A200F" w:rsidRDefault="00AF38E0" w:rsidP="00246B29">
      <w:pPr>
        <w:adjustRightInd w:val="0"/>
        <w:snapToGrid w:val="0"/>
        <w:rPr>
          <w:b/>
          <w:i/>
        </w:rPr>
      </w:pPr>
      <w:r w:rsidRPr="006A200F">
        <w:rPr>
          <w:b/>
          <w:i/>
        </w:rPr>
        <w:lastRenderedPageBreak/>
        <w:t>Attachment to</w:t>
      </w:r>
      <w:r w:rsidR="000D5AFE" w:rsidRPr="006A200F">
        <w:rPr>
          <w:b/>
          <w:i/>
        </w:rPr>
        <w:t xml:space="preserve"> the</w:t>
      </w:r>
      <w:r w:rsidRPr="006A200F">
        <w:rPr>
          <w:b/>
          <w:i/>
        </w:rPr>
        <w:t xml:space="preserve"> distant peritoneum </w:t>
      </w:r>
    </w:p>
    <w:p w14:paraId="6732BA4B" w14:textId="77777777" w:rsidR="00897B60" w:rsidRPr="006A200F" w:rsidRDefault="00AF38E0" w:rsidP="00246B29">
      <w:pPr>
        <w:adjustRightInd w:val="0"/>
        <w:snapToGrid w:val="0"/>
      </w:pPr>
      <w:r w:rsidRPr="006A200F">
        <w:t>The ultimate destination of intraperitoneal dissemination depends not only on the physical and biologic</w:t>
      </w:r>
      <w:r w:rsidR="00694B21" w:rsidRPr="006A200F">
        <w:t xml:space="preserve">al </w:t>
      </w:r>
      <w:r w:rsidR="00DD20BB" w:rsidRPr="006A200F">
        <w:t>properties of the free tumo</w:t>
      </w:r>
      <w:r w:rsidR="00694B21" w:rsidRPr="006A200F">
        <w:t>r</w:t>
      </w:r>
      <w:r w:rsidRPr="006A200F">
        <w:t xml:space="preserve"> cells but also on the tissue that will harbour the mestas</w:t>
      </w:r>
      <w:r w:rsidR="00B554E4" w:rsidRPr="006A200F">
        <w:t>tatic implantation. T</w:t>
      </w:r>
      <w:r w:rsidRPr="006A200F">
        <w:t xml:space="preserve">he attachment of free CRC cells to </w:t>
      </w:r>
      <w:r w:rsidR="00F72F18" w:rsidRPr="006A200F">
        <w:t xml:space="preserve">the </w:t>
      </w:r>
      <w:r w:rsidRPr="006A200F">
        <w:t xml:space="preserve">distant peritoneum can occur via two processes, denominated transmesothelial and translymphatic </w:t>
      </w:r>
      <w:r w:rsidR="006654C8" w:rsidRPr="006A200F">
        <w:t>mestastasis</w:t>
      </w:r>
      <w:r w:rsidRPr="006A200F">
        <w:t xml:space="preserve">. </w:t>
      </w:r>
    </w:p>
    <w:p w14:paraId="3E9A0DA2" w14:textId="767DACBA" w:rsidR="003F25E0" w:rsidRPr="006A200F" w:rsidRDefault="00AF38E0" w:rsidP="0054043A">
      <w:pPr>
        <w:adjustRightInd w:val="0"/>
        <w:snapToGrid w:val="0"/>
        <w:ind w:firstLineChars="100" w:firstLine="240"/>
      </w:pPr>
      <w:r w:rsidRPr="006A200F">
        <w:t>During transmesoth</w:t>
      </w:r>
      <w:r w:rsidR="00DD20BB" w:rsidRPr="006A200F">
        <w:t>elial dissemination, loose tumo</w:t>
      </w:r>
      <w:r w:rsidRPr="006A200F">
        <w:t xml:space="preserve">r cells directly adhere to </w:t>
      </w:r>
      <w:r w:rsidR="00666515" w:rsidRPr="006A200F">
        <w:t xml:space="preserve">the </w:t>
      </w:r>
      <w:r w:rsidRPr="006A200F">
        <w:t>distant mesothelium, the innermost layer of the peritoneum. The possible rol</w:t>
      </w:r>
      <w:r w:rsidR="00DD20BB" w:rsidRPr="006A200F">
        <w:t>e of adhesion molecules in tumo</w:t>
      </w:r>
      <w:r w:rsidRPr="006A200F">
        <w:t>r-mesothelial interactions has been investigated, based on parallels drawn between the mesothelial cell and the endothelial cell</w:t>
      </w:r>
      <w:r w:rsidR="00C33BC3" w:rsidRPr="006A200F">
        <w:fldChar w:fldCharType="begin"/>
      </w:r>
      <w:r w:rsidR="001C6ADE" w:rsidRPr="006A200F">
        <w:instrText xml:space="preserve"> ADDIN EN.CITE &lt;EndNote&gt;&lt;Cite&gt;&lt;Author&gt;Bracke&lt;/Author&gt;&lt;Year&gt;2007&lt;/Year&gt;&lt;RecNum&gt;376&lt;/RecNum&gt;&lt;DisplayText&gt;&lt;style face="superscript"&gt;[47]&lt;/style&gt;&lt;/DisplayText&gt;&lt;record&gt;&lt;rec-number&gt;376&lt;/rec-number&gt;&lt;foreign-keys&gt;&lt;key app="EN" db-id="dts2wppr0xdwxlee59f5avvq5ezaz0e5ae5v" timestamp="1439977055"&gt;376&lt;/key&gt;&lt;/foreign-keys&gt;&lt;ref-type name="Journal Article"&gt;17&lt;/ref-type&gt;&lt;contributors&gt;&lt;authors&gt;&lt;author&gt;Bracke, M. E.&lt;/author&gt;&lt;/authors&gt;&lt;/contributors&gt;&lt;auth-address&gt;Laboratory of Experimental Cancerology, University Hospital, Ghent, Belgium. brackemarc@hotmail.com&lt;/auth-address&gt;&lt;titles&gt;&lt;title&gt;Role of adhesion molecules in locoregional cancer spread&lt;/title&gt;&lt;secondary-title&gt;Cancer Treat Res&lt;/secondary-title&gt;&lt;/titles&gt;&lt;periodical&gt;&lt;full-title&gt;Cancer Treat Res&lt;/full-title&gt;&lt;abbr-1&gt;Cancer treatment and research&lt;/abbr-1&gt;&lt;/periodical&gt;&lt;pages&gt;35-49&lt;/pages&gt;&lt;volume&gt;134&lt;/volume&gt;&lt;keywords&gt;&lt;keyword&gt;Carcinoma/*metabolism/*secondary&lt;/keyword&gt;&lt;keyword&gt;*Cell Adhesion&lt;/keyword&gt;&lt;keyword&gt;Cell Adhesion Molecules/*metabolism&lt;/keyword&gt;&lt;keyword&gt;Cell Communication&lt;/keyword&gt;&lt;keyword&gt;Humans&lt;/keyword&gt;&lt;keyword&gt;Peritoneal Neoplasms/*metabolism/*pathology&lt;/keyword&gt;&lt;/keywords&gt;&lt;dates&gt;&lt;year&gt;2007&lt;/year&gt;&lt;/dates&gt;&lt;isbn&gt;0927-3042 (Print)&amp;#xD;0927-3042 (Linking)&lt;/isbn&gt;&lt;accession-num&gt;17633046&lt;/accession-num&gt;&lt;urls&gt;&lt;related-urls&gt;&lt;url&gt;http://www.ncbi.nlm.nih.gov/pubmed/17633046&lt;/url&gt;&lt;/related-urls&gt;&lt;/urls&gt;&lt;/record&gt;&lt;/Cite&gt;&lt;/EndNote&gt;</w:instrText>
      </w:r>
      <w:r w:rsidR="00C33BC3" w:rsidRPr="006A200F">
        <w:fldChar w:fldCharType="separate"/>
      </w:r>
      <w:r w:rsidR="001C6ADE" w:rsidRPr="006A200F">
        <w:rPr>
          <w:noProof/>
          <w:vertAlign w:val="superscript"/>
        </w:rPr>
        <w:t>[47]</w:t>
      </w:r>
      <w:r w:rsidR="00C33BC3" w:rsidRPr="006A200F">
        <w:fldChar w:fldCharType="end"/>
      </w:r>
      <w:r w:rsidRPr="006A200F">
        <w:t xml:space="preserve">. </w:t>
      </w:r>
      <w:r w:rsidR="004D3724" w:rsidRPr="006A200F">
        <w:t>The mesothelium</w:t>
      </w:r>
      <w:r w:rsidRPr="006A200F">
        <w:t xml:space="preserve"> express</w:t>
      </w:r>
      <w:r w:rsidR="004D3724" w:rsidRPr="006A200F">
        <w:t>es</w:t>
      </w:r>
      <w:r w:rsidRPr="006A200F">
        <w:t xml:space="preserve"> a distinct pattern of adhesion molecules, which are known to play an importa</w:t>
      </w:r>
      <w:r w:rsidR="00B554E4" w:rsidRPr="006A200F">
        <w:t xml:space="preserve">nt role in leukocyte </w:t>
      </w:r>
      <w:r w:rsidR="00464097" w:rsidRPr="006A200F">
        <w:t>traffic</w:t>
      </w:r>
      <w:r w:rsidRPr="006A200F">
        <w:t xml:space="preserve"> during peritoneal inflammation and are believed to be exploited</w:t>
      </w:r>
      <w:r w:rsidR="00DD20BB" w:rsidRPr="006A200F">
        <w:t xml:space="preserve"> by invading tumo</w:t>
      </w:r>
      <w:r w:rsidRPr="006A200F">
        <w:t>r cells during the peritoneal metastatic cascade</w:t>
      </w:r>
      <w:r w:rsidR="00C33BC3" w:rsidRPr="006A200F">
        <w:fldChar w:fldCharType="begin"/>
      </w:r>
      <w:r w:rsidR="001C6ADE" w:rsidRPr="006A200F">
        <w:instrText xml:space="preserve"> ADDIN EN.CITE &lt;EndNote&gt;&lt;Cite&gt;&lt;Author&gt;Mutsaers&lt;/Author&gt;&lt;Year&gt;2007&lt;/Year&gt;&lt;RecNum&gt;350&lt;/RecNum&gt;&lt;DisplayText&gt;&lt;style face="superscript"&gt;[29]&lt;/style&gt;&lt;/DisplayText&gt;&lt;record&gt;&lt;rec-number&gt;350&lt;/rec-number&gt;&lt;foreign-keys&gt;&lt;key app="EN" db-id="dts2wppr0xdwxlee59f5avvq5ezaz0e5ae5v" timestamp="1439972851"&gt;350&lt;/key&gt;&lt;/foreign-keys&gt;&lt;ref-type name="Journal Article"&gt;17&lt;/ref-type&gt;&lt;contributors&gt;&lt;authors&gt;&lt;author&gt;Mutsaers, S. E.&lt;/author&gt;&lt;author&gt;Wilkosz, S.&lt;/author&gt;&lt;/authors&gt;&lt;/contributors&gt;&lt;auth-address&gt;Centre for Asthma, Allergy and Respiratory Medicine, University of Western Australia, Sir Charles Gairdner Hospital, Nedlands, Australia. mutsaers@aari.uwa.edu.au&lt;/auth-address&gt;&lt;titles&gt;&lt;title&gt;Structure and function of mesothelial cells&lt;/title&gt;&lt;secondary-title&gt;Cancer Treat Res&lt;/secondary-title&gt;&lt;/titles&gt;&lt;periodical&gt;&lt;full-title&gt;Cancer Treat Res&lt;/full-title&gt;&lt;abbr-1&gt;Cancer treatment and research&lt;/abbr-1&gt;&lt;/periodical&gt;&lt;pages&gt;1-19&lt;/pages&gt;&lt;volume&gt;134&lt;/volume&gt;&lt;keywords&gt;&lt;keyword&gt;Animals&lt;/keyword&gt;&lt;keyword&gt;Epithelial Cells/*cytology/immunology/*physiology&lt;/keyword&gt;&lt;keyword&gt;Humans&lt;/keyword&gt;&lt;keyword&gt;*Neoplasm Metastasis&lt;/keyword&gt;&lt;keyword&gt;Peritoneal Neoplasms/*secondary&lt;/keyword&gt;&lt;/keywords&gt;&lt;dates&gt;&lt;year&gt;2007&lt;/year&gt;&lt;/dates&gt;&lt;isbn&gt;0927-3042 (Print)&amp;#xD;0927-3042 (Linking)&lt;/isbn&gt;&lt;accession-num&gt;17633044&lt;/accession-num&gt;&lt;urls&gt;&lt;related-urls&gt;&lt;url&gt;http://www.ncbi.nlm.nih.gov/pubmed/17633044&lt;/url&gt;&lt;/related-urls&gt;&lt;/urls&gt;&lt;/record&gt;&lt;/Cite&gt;&lt;/EndNote&gt;</w:instrText>
      </w:r>
      <w:r w:rsidR="00C33BC3" w:rsidRPr="006A200F">
        <w:fldChar w:fldCharType="separate"/>
      </w:r>
      <w:r w:rsidR="001C6ADE" w:rsidRPr="006A200F">
        <w:rPr>
          <w:noProof/>
          <w:vertAlign w:val="superscript"/>
        </w:rPr>
        <w:t>[29]</w:t>
      </w:r>
      <w:r w:rsidR="00C33BC3" w:rsidRPr="006A200F">
        <w:fldChar w:fldCharType="end"/>
      </w:r>
      <w:r w:rsidRPr="006A200F">
        <w:t xml:space="preserve">. </w:t>
      </w:r>
    </w:p>
    <w:p w14:paraId="52C5F545" w14:textId="0CD3091B" w:rsidR="00717BC1" w:rsidRPr="006A200F" w:rsidRDefault="0049690F" w:rsidP="0054043A">
      <w:pPr>
        <w:adjustRightInd w:val="0"/>
        <w:snapToGrid w:val="0"/>
        <w:ind w:firstLineChars="100" w:firstLine="240"/>
      </w:pPr>
      <w:r w:rsidRPr="006A200F">
        <w:t>Mesothelial</w:t>
      </w:r>
      <w:r w:rsidR="00717BC1" w:rsidRPr="006A200F">
        <w:t xml:space="preserve"> cells express adhesion molecules belonging to the Immunoglobulin Superfamily: </w:t>
      </w:r>
      <w:r w:rsidR="00AF38E0" w:rsidRPr="006A200F">
        <w:t>Intercellular Adhesion Molecule-1 (ICAM-1), Platelet-Endothelial Cell Adhesion Molecule-1 (PECAM-1) and Vascular Adhesion Molecule-1 (VCAM-1)</w:t>
      </w:r>
      <w:r w:rsidR="00C33BC3" w:rsidRPr="006A200F">
        <w:fldChar w:fldCharType="begin">
          <w:fldData xml:space="preserve">PEVuZE5vdGU+PENpdGU+PEF1dGhvcj5Kb25qaWM8L0F1dGhvcj48WWVhcj4xOTkyPC9ZZWFyPjxS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</w:fldData>
        </w:fldChar>
      </w:r>
      <w:r w:rsidR="001C6ADE" w:rsidRPr="006A200F">
        <w:instrText xml:space="preserve"> ADDIN EN.CITE </w:instrText>
      </w:r>
      <w:r w:rsidR="001C6ADE" w:rsidRPr="006A200F">
        <w:fldChar w:fldCharType="begin">
          <w:fldData xml:space="preserve">PEVuZE5vdGU+PENpdGU+PEF1dGhvcj5Kb25qaWM8L0F1dGhvcj48WWVhcj4xOTkyPC9ZZWFyPjxS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</w:fldData>
        </w:fldChar>
      </w:r>
      <w:r w:rsidR="001C6ADE" w:rsidRPr="006A200F">
        <w:instrText xml:space="preserve"> ADDIN EN.CITE.DATA </w:instrText>
      </w:r>
      <w:r w:rsidR="001C6ADE" w:rsidRPr="006A200F">
        <w:fldChar w:fldCharType="end"/>
      </w:r>
      <w:r w:rsidR="00C33BC3" w:rsidRPr="006A200F">
        <w:fldChar w:fldCharType="separate"/>
      </w:r>
      <w:r w:rsidR="001C6ADE" w:rsidRPr="006A200F">
        <w:rPr>
          <w:noProof/>
          <w:vertAlign w:val="superscript"/>
        </w:rPr>
        <w:t>[85-87]</w:t>
      </w:r>
      <w:r w:rsidR="00C33BC3" w:rsidRPr="006A200F">
        <w:fldChar w:fldCharType="end"/>
      </w:r>
      <w:r w:rsidR="00717BC1" w:rsidRPr="006A200F">
        <w:t>. Several pro-inflammatory cytokines</w:t>
      </w:r>
      <w:r w:rsidR="00FC5509" w:rsidRPr="006A200F">
        <w:t xml:space="preserve"> released following surgery or</w:t>
      </w:r>
      <w:r w:rsidR="00717BC1" w:rsidRPr="006A200F">
        <w:t xml:space="preserve"> </w:t>
      </w:r>
      <w:r w:rsidR="00FC5509" w:rsidRPr="006A200F">
        <w:t>secreted</w:t>
      </w:r>
      <w:r w:rsidR="00717BC1" w:rsidRPr="006A200F">
        <w:t xml:space="preserve"> by circulating tu</w:t>
      </w:r>
      <w:r w:rsidR="00DD20BB" w:rsidRPr="006A200F">
        <w:t>mo</w:t>
      </w:r>
      <w:r w:rsidR="00717BC1" w:rsidRPr="006A200F">
        <w:t xml:space="preserve">r cells </w:t>
      </w:r>
      <w:r w:rsidR="0054043A" w:rsidRPr="006A200F">
        <w:rPr>
          <w:rFonts w:eastAsia="宋体" w:hint="eastAsia"/>
          <w:lang w:eastAsia="zh-CN"/>
        </w:rPr>
        <w:t>[</w:t>
      </w:r>
      <w:r w:rsidR="0054043A" w:rsidRPr="006A200F">
        <w:t>tumor necrosis factor-</w:t>
      </w:r>
      <w:r w:rsidR="00195239" w:rsidRPr="006A200F">
        <w:sym w:font="Symbol" w:char="F061"/>
      </w:r>
      <w:r w:rsidRPr="006A200F">
        <w:t xml:space="preserve"> (TNF-</w:t>
      </w:r>
      <w:r w:rsidRPr="006A200F">
        <w:sym w:font="Symbol" w:char="F061"/>
      </w:r>
      <w:r w:rsidRPr="006A200F">
        <w:t>)</w:t>
      </w:r>
      <w:r w:rsidR="00FC5509" w:rsidRPr="006A200F">
        <w:t xml:space="preserve">, </w:t>
      </w:r>
      <w:r w:rsidR="0054043A" w:rsidRPr="006A200F">
        <w:t>interleukin</w:t>
      </w:r>
      <w:r w:rsidR="00FC5509" w:rsidRPr="006A200F">
        <w:t>-1</w:t>
      </w:r>
      <w:r w:rsidR="00FC5509" w:rsidRPr="006A200F">
        <w:sym w:font="Symbol" w:char="F062"/>
      </w:r>
      <w:r w:rsidR="00FC5509" w:rsidRPr="006A200F">
        <w:t xml:space="preserve"> (IL-1</w:t>
      </w:r>
      <w:r w:rsidR="00FC5509" w:rsidRPr="006A200F">
        <w:sym w:font="Symbol" w:char="F062"/>
      </w:r>
      <w:r w:rsidR="00FC5509" w:rsidRPr="006A200F">
        <w:t>)</w:t>
      </w:r>
      <w:r w:rsidR="00737C9D" w:rsidRPr="006A200F">
        <w:t xml:space="preserve">, </w:t>
      </w:r>
      <w:r w:rsidR="006A200F" w:rsidRPr="006A200F">
        <w:t>interleukin</w:t>
      </w:r>
      <w:r w:rsidR="00737C9D" w:rsidRPr="006A200F">
        <w:t xml:space="preserve">-6 (IL-6) and </w:t>
      </w:r>
      <w:r w:rsidR="006A200F" w:rsidRPr="006A200F">
        <w:t>interferon</w:t>
      </w:r>
      <w:r w:rsidR="00737C9D" w:rsidRPr="006A200F">
        <w:t>-</w:t>
      </w:r>
      <w:r w:rsidR="00737C9D" w:rsidRPr="006A200F">
        <w:sym w:font="Symbol" w:char="F067"/>
      </w:r>
      <w:r w:rsidR="00737C9D" w:rsidRPr="006A200F">
        <w:t xml:space="preserve"> (IFN-</w:t>
      </w:r>
      <w:r w:rsidR="00737C9D" w:rsidRPr="006A200F">
        <w:sym w:font="Symbol" w:char="F067"/>
      </w:r>
      <w:r w:rsidR="00717BC1" w:rsidRPr="006A200F">
        <w:t>)</w:t>
      </w:r>
      <w:r w:rsidR="006A200F" w:rsidRPr="006A200F">
        <w:rPr>
          <w:rFonts w:eastAsia="宋体" w:hint="eastAsia"/>
          <w:lang w:eastAsia="zh-CN"/>
        </w:rPr>
        <w:t>]</w:t>
      </w:r>
      <w:r w:rsidR="00717BC1" w:rsidRPr="006A200F">
        <w:t xml:space="preserve"> are known to cause a beneficial environment for</w:t>
      </w:r>
      <w:r w:rsidRPr="006A200F">
        <w:t xml:space="preserve"> the</w:t>
      </w:r>
      <w:r w:rsidR="00DD20BB" w:rsidRPr="006A200F">
        <w:t xml:space="preserve"> tumo</w:t>
      </w:r>
      <w:r w:rsidR="00717BC1" w:rsidRPr="006A200F">
        <w:t>r-mesothelial interactions</w:t>
      </w:r>
      <w:r w:rsidR="00737C9D" w:rsidRPr="006A200F">
        <w:fldChar w:fldCharType="begin">
          <w:fldData xml:space="preserve">PEVuZE5vdGU+PENpdGU+PEF1dGhvcj5BbGtoYW1lc2k8L0F1dGhvcj48WWVhcj4yMDA1PC9ZZWFy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=
</w:fldData>
        </w:fldChar>
      </w:r>
      <w:r w:rsidR="001C6ADE" w:rsidRPr="006A200F">
        <w:instrText xml:space="preserve"> ADDIN EN.CITE </w:instrText>
      </w:r>
      <w:r w:rsidR="001C6ADE" w:rsidRPr="006A200F">
        <w:fldChar w:fldCharType="begin">
          <w:fldData xml:space="preserve">PEVuZE5vdGU+PENpdGU+PEF1dGhvcj5BbGtoYW1lc2k8L0F1dGhvcj48WWVhcj4yMDA1PC9ZZWFy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=
</w:fldData>
        </w:fldChar>
      </w:r>
      <w:r w:rsidR="001C6ADE" w:rsidRPr="006A200F">
        <w:instrText xml:space="preserve"> ADDIN EN.CITE.DATA </w:instrText>
      </w:r>
      <w:r w:rsidR="001C6ADE" w:rsidRPr="006A200F">
        <w:fldChar w:fldCharType="end"/>
      </w:r>
      <w:r w:rsidR="00737C9D" w:rsidRPr="006A200F">
        <w:fldChar w:fldCharType="separate"/>
      </w:r>
      <w:r w:rsidR="001C6ADE" w:rsidRPr="006A200F">
        <w:rPr>
          <w:noProof/>
          <w:vertAlign w:val="superscript"/>
        </w:rPr>
        <w:t>[88-93]</w:t>
      </w:r>
      <w:r w:rsidR="00737C9D" w:rsidRPr="006A200F">
        <w:fldChar w:fldCharType="end"/>
      </w:r>
      <w:r w:rsidR="00717BC1" w:rsidRPr="006A200F">
        <w:t>. The</w:t>
      </w:r>
      <w:r w:rsidR="000F5EDE" w:rsidRPr="006A200F">
        <w:t>se</w:t>
      </w:r>
      <w:r w:rsidR="00717BC1" w:rsidRPr="006A200F">
        <w:t xml:space="preserve"> cytokines enhance the expression of the adhesion molecules, ICAM-1 and VCAM-1,</w:t>
      </w:r>
      <w:r w:rsidRPr="006A200F">
        <w:t xml:space="preserve"> on mesothelial cells</w:t>
      </w:r>
      <w:r w:rsidR="00717BC1" w:rsidRPr="006A200F">
        <w:t xml:space="preserve"> and induce the contraction of mesothelial cells, thereby exposing the basement membrane</w:t>
      </w:r>
      <w:r w:rsidR="00717BC1" w:rsidRPr="006A200F">
        <w:fldChar w:fldCharType="begin"/>
      </w:r>
      <w:r w:rsidR="001C6ADE" w:rsidRPr="006A200F">
        <w:instrText xml:space="preserve"> ADDIN EN.CITE &lt;EndNote&gt;&lt;Cite&gt;&lt;Author&gt;Jayne&lt;/Author&gt;&lt;Year&gt;1999&lt;/Year&gt;&lt;RecNum&gt;516&lt;/RecNum&gt;&lt;DisplayText&gt;&lt;style face="superscript"&gt;[94]&lt;/style&gt;&lt;/DisplayText&gt;&lt;record&gt;&lt;rec-number&gt;516&lt;/rec-number&gt;&lt;foreign-keys&gt;&lt;key app="EN" db-id="dts2wppr0xdwxlee59f5avvq5ezaz0e5ae5v" timestamp="1439991377"&gt;516&lt;/key&gt;&lt;/foreign-keys&gt;&lt;ref-type name="Journal Article"&gt;17&lt;/ref-type&gt;&lt;contributors&gt;&lt;authors&gt;&lt;author&gt;Jayne, D. G.&lt;/author&gt;&lt;author&gt;O&amp;apos;Leary, R.&lt;/author&gt;&lt;author&gt;Gill, A.&lt;/author&gt;&lt;author&gt;Hick, A.&lt;/author&gt;&lt;author&gt;Guillou, P. J.&lt;/author&gt;&lt;/authors&gt;&lt;/contributors&gt;&lt;auth-address&gt;Professorial Surgical Unit, St. James&amp;apos;s University Hospital, Leeds, UK. dgjayne@aol.com&lt;/auth-address&gt;&lt;titles&gt;&lt;title&gt;A three-dimensional in-vitro model for the study of peritoneal tumour metastasis&lt;/title&gt;&lt;secondary-title&gt;Clin Exp Metastasis&lt;/secondary-title&gt;&lt;/titles&gt;&lt;periodical&gt;&lt;full-title&gt;Clin Exp Metastasis&lt;/full-title&gt;&lt;/periodical&gt;&lt;pages&gt;515-23&lt;/pages&gt;&lt;volume&gt;17&lt;/volume&gt;&lt;number&gt;6&lt;/number&gt;&lt;keywords&gt;&lt;keyword&gt;Humans&lt;/keyword&gt;&lt;keyword&gt;Microscopy, Electron, Scanning&lt;/keyword&gt;&lt;keyword&gt;Models, Biological&lt;/keyword&gt;&lt;keyword&gt;Neoplasm Invasiveness&lt;/keyword&gt;&lt;keyword&gt;Neoplasm Metastasis&lt;/keyword&gt;&lt;keyword&gt;Peritoneal Neoplasms/*pathology/ultrastructure&lt;/keyword&gt;&lt;/keywords&gt;&lt;dates&gt;&lt;year&gt;1999&lt;/year&gt;&lt;/dates&gt;&lt;isbn&gt;0262-0898 (Print)&amp;#xD;0262-0898 (Linking)&lt;/isbn&gt;&lt;accession-num&gt;10763918&lt;/accession-num&gt;&lt;urls&gt;&lt;related-urls&gt;&lt;url&gt;http://www.ncbi.nlm.nih.gov/pubmed/10763918&lt;/url&gt;&lt;/related-urls&gt;&lt;/urls&gt;&lt;/record&gt;&lt;/Cite&gt;&lt;/EndNote&gt;</w:instrText>
      </w:r>
      <w:r w:rsidR="00717BC1" w:rsidRPr="006A200F">
        <w:fldChar w:fldCharType="separate"/>
      </w:r>
      <w:r w:rsidR="001C6ADE" w:rsidRPr="006A200F">
        <w:rPr>
          <w:noProof/>
          <w:vertAlign w:val="superscript"/>
        </w:rPr>
        <w:t>[94]</w:t>
      </w:r>
      <w:r w:rsidR="00717BC1" w:rsidRPr="006A200F">
        <w:fldChar w:fldCharType="end"/>
      </w:r>
      <w:r w:rsidR="00717BC1" w:rsidRPr="006A200F">
        <w:t>. In these areas of absent or rounded mesothelial cells, t</w:t>
      </w:r>
      <w:r w:rsidR="00DD20BB" w:rsidRPr="006A200F">
        <w:t>he interaction between the tumo</w:t>
      </w:r>
      <w:r w:rsidR="00717BC1" w:rsidRPr="006A200F">
        <w:t>r cells and the laminar network of the basement membrane is mediated through the ß1 integrin subunit</w:t>
      </w:r>
      <w:r w:rsidR="00717BC1" w:rsidRPr="006A200F">
        <w:fldChar w:fldCharType="begin">
          <w:fldData xml:space="preserve">PEVuZE5vdGU+PENpdGU+PEF1dGhvcj5UYWthdHN1a2k8L0F1dGhvcj48WWVhcj4yMDA0PC9ZZWFy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</w:fldData>
        </w:fldChar>
      </w:r>
      <w:r w:rsidR="001C6ADE" w:rsidRPr="006A200F">
        <w:instrText xml:space="preserve"> ADDIN EN.CITE </w:instrText>
      </w:r>
      <w:r w:rsidR="001C6ADE" w:rsidRPr="006A200F">
        <w:fldChar w:fldCharType="begin">
          <w:fldData xml:space="preserve">PEVuZE5vdGU+PENpdGU+PEF1dGhvcj5UYWthdHN1a2k8L0F1dGhvcj48WWVhcj4yMDA0PC9ZZWFy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</w:fldData>
        </w:fldChar>
      </w:r>
      <w:r w:rsidR="001C6ADE" w:rsidRPr="006A200F">
        <w:instrText xml:space="preserve"> ADDIN EN.CITE.DATA </w:instrText>
      </w:r>
      <w:r w:rsidR="001C6ADE" w:rsidRPr="006A200F">
        <w:fldChar w:fldCharType="end"/>
      </w:r>
      <w:r w:rsidR="00717BC1" w:rsidRPr="006A200F">
        <w:fldChar w:fldCharType="separate"/>
      </w:r>
      <w:r w:rsidR="001C6ADE" w:rsidRPr="006A200F">
        <w:rPr>
          <w:noProof/>
          <w:vertAlign w:val="superscript"/>
        </w:rPr>
        <w:t>[95-97]</w:t>
      </w:r>
      <w:r w:rsidR="00717BC1" w:rsidRPr="006A200F">
        <w:fldChar w:fldCharType="end"/>
      </w:r>
      <w:r w:rsidR="00717BC1" w:rsidRPr="006A200F">
        <w:t>.</w:t>
      </w:r>
      <w:r w:rsidRPr="006A200F">
        <w:t xml:space="preserve"> In an </w:t>
      </w:r>
      <w:r w:rsidRPr="006A200F">
        <w:rPr>
          <w:i/>
        </w:rPr>
        <w:t xml:space="preserve">in vitro </w:t>
      </w:r>
      <w:r w:rsidRPr="006A200F">
        <w:t xml:space="preserve">study, Ziprin </w:t>
      </w:r>
      <w:r w:rsidR="0054043A" w:rsidRPr="006A200F">
        <w:rPr>
          <w:i/>
        </w:rPr>
        <w:t>et al</w:t>
      </w:r>
      <w:r w:rsidRPr="006A200F">
        <w:fldChar w:fldCharType="begin"/>
      </w:r>
      <w:r w:rsidR="001C6ADE" w:rsidRPr="006A200F">
        <w:instrText xml:space="preserve"> ADDIN EN.CITE &lt;EndNote&gt;&lt;Cite&gt;&lt;Author&gt;Ziprin&lt;/Author&gt;&lt;Year&gt;2004&lt;/Year&gt;&lt;RecNum&gt;506&lt;/RecNum&gt;&lt;DisplayText&gt;&lt;style face="superscript"&gt;[98]&lt;/style&gt;&lt;/DisplayText&gt;&lt;record&gt;&lt;rec-number&gt;506&lt;/rec-number&gt;&lt;foreign-keys&gt;&lt;key app="EN" db-id="dts2wppr0xdwxlee59f5avvq5ezaz0e5ae5v" timestamp="1439989897"&gt;506&lt;/key&gt;&lt;/foreign-keys&gt;&lt;ref-type name="Journal Article"&gt;17&lt;/ref-type&gt;&lt;contributors&gt;&lt;authors&gt;&lt;author&gt;Ziprin, P.&lt;/author&gt;&lt;author&gt;Alkhamesi, N. A.&lt;/author&gt;&lt;author&gt;Ridgway, P. F.&lt;/author&gt;&lt;author&gt;Peck, D. H.&lt;/author&gt;&lt;author&gt;Darzi, A. W.&lt;/author&gt;&lt;/authors&gt;&lt;/contributors&gt;&lt;auth-address&gt;Department of Surgical Oncology and Technology, Faculty of Medicine, Imperial College of Science Technology and Medicine, St. Mary&amp;apos;s Hospital, London W2 1NY, UK. p.ziprin@ic.ac.uk&lt;/auth-address&gt;&lt;titles&gt;&lt;title&gt;Tumour-expressed CD43 (sialophorin) mediates tumourmesothelial cell adhesion&lt;/title&gt;&lt;secondary-title&gt;Biol Chem&lt;/secondary-title&gt;&lt;/titles&gt;&lt;periodical&gt;&lt;full-title&gt;Biol Chem&lt;/full-title&gt;&lt;/periodical&gt;&lt;pages&gt;755-61&lt;/pages&gt;&lt;volume&gt;385&lt;/volume&gt;&lt;number&gt;8&lt;/number&gt;&lt;keywords&gt;&lt;keyword&gt;Antigens, CD/biosynthesis/*physiology&lt;/keyword&gt;&lt;keyword&gt;Antigens, CD18/metabolism&lt;/keyword&gt;&lt;keyword&gt;Antigens, CD43&lt;/keyword&gt;&lt;keyword&gt;Blotting, Western&lt;/keyword&gt;&lt;keyword&gt;Cell Adhesion/*physiology&lt;/keyword&gt;&lt;keyword&gt;Cell Line, Tumor&lt;/keyword&gt;&lt;keyword&gt;Cells, Cultured&lt;/keyword&gt;&lt;keyword&gt;Epithelial Cells/metabolism&lt;/keyword&gt;&lt;keyword&gt;Epithelium&lt;/keyword&gt;&lt;keyword&gt;Flow Cytometry&lt;/keyword&gt;&lt;keyword&gt;Humans&lt;/keyword&gt;&lt;keyword&gt;Indicators and Reagents&lt;/keyword&gt;&lt;keyword&gt;Intercellular Adhesion Molecule-1/*metabolism&lt;/keyword&gt;&lt;keyword&gt;Sialoglycoproteins/biosynthesis/*physiology&lt;/keyword&gt;&lt;/keywords&gt;&lt;dates&gt;&lt;year&gt;2004&lt;/year&gt;&lt;pub-dates&gt;&lt;date&gt;Aug&lt;/date&gt;&lt;/pub-dates&gt;&lt;/dates&gt;&lt;isbn&gt;1431-6730 (Print)&amp;#xD;1431-6730 (Linking)&lt;/isbn&gt;&lt;accession-num&gt;15449712&lt;/accession-num&gt;&lt;urls&gt;&lt;related-urls&gt;&lt;url&gt;http://www.ncbi.nlm.nih.gov/pubmed/15449712&lt;/url&gt;&lt;/related-urls&gt;&lt;/urls&gt;&lt;electronic-resource-num&gt;10.1515/BC.2004.092&lt;/electronic-resource-num&gt;&lt;/record&gt;&lt;/Cite&gt;&lt;/EndNote&gt;</w:instrText>
      </w:r>
      <w:r w:rsidRPr="006A200F">
        <w:fldChar w:fldCharType="separate"/>
      </w:r>
      <w:r w:rsidR="001C6ADE" w:rsidRPr="006A200F">
        <w:rPr>
          <w:noProof/>
          <w:vertAlign w:val="superscript"/>
        </w:rPr>
        <w:t>[98]</w:t>
      </w:r>
      <w:r w:rsidRPr="006A200F">
        <w:fldChar w:fldCharType="end"/>
      </w:r>
      <w:r w:rsidR="007F6D8C" w:rsidRPr="006A200F">
        <w:rPr>
          <w:i/>
        </w:rPr>
        <w:t xml:space="preserve"> </w:t>
      </w:r>
      <w:r w:rsidRPr="006A200F">
        <w:t>demonst</w:t>
      </w:r>
      <w:r w:rsidR="00DD20BB" w:rsidRPr="006A200F">
        <w:t>rated tumo</w:t>
      </w:r>
      <w:r w:rsidRPr="006A200F">
        <w:t>r-mesothelial adhesion by an interaction betw</w:t>
      </w:r>
      <w:r w:rsidR="00DD20BB" w:rsidRPr="006A200F">
        <w:t>een mesothelial ICAM-1 and tumo</w:t>
      </w:r>
      <w:r w:rsidRPr="006A200F">
        <w:t>r expressed CD43 (sialophorin).</w:t>
      </w:r>
    </w:p>
    <w:p w14:paraId="2CB891F6" w14:textId="148BFDEA" w:rsidR="00AF38E0" w:rsidRPr="006A200F" w:rsidRDefault="007F6D8C" w:rsidP="006A200F">
      <w:pPr>
        <w:adjustRightInd w:val="0"/>
        <w:snapToGrid w:val="0"/>
        <w:ind w:firstLineChars="100" w:firstLine="240"/>
      </w:pPr>
      <w:r w:rsidRPr="006A200F">
        <w:t xml:space="preserve">The </w:t>
      </w:r>
      <w:r w:rsidR="00AF38E0" w:rsidRPr="006A200F">
        <w:t>glycosaminoglycan, hyaluronan, is secreted by the mesothelial cells and subsequently assembled into a pericellular coat</w:t>
      </w:r>
      <w:r w:rsidR="004C79B2" w:rsidRPr="006A200F">
        <w:fldChar w:fldCharType="begin"/>
      </w:r>
      <w:r w:rsidR="001C6ADE" w:rsidRPr="006A200F">
        <w:instrText xml:space="preserve"> ADDIN EN.CITE &lt;EndNote&gt;&lt;Cite&gt;&lt;Author&gt;Heldin&lt;/Author&gt;&lt;Year&gt;1993&lt;/Year&gt;&lt;RecNum&gt;882&lt;/RecNum&gt;&lt;DisplayText&gt;&lt;style face="superscript"&gt;[37]&lt;/style&gt;&lt;/DisplayText&gt;&lt;record&gt;&lt;rec-number&gt;882&lt;/rec-number&gt;&lt;foreign-keys&gt;&lt;key app="EN" db-id="dts2wppr0xdwxlee59f5avvq5ezaz0e5ae5v" timestamp="1447321592"&gt;882&lt;/key&gt;&lt;/foreign-keys&gt;&lt;ref-type name="Journal Article"&gt;17&lt;/ref-type&gt;&lt;contributors&gt;&lt;authors&gt;&lt;author&gt;Heldin, P.&lt;/author&gt;&lt;author&gt;Pertoft, H.&lt;/author&gt;&lt;/authors&gt;&lt;/contributors&gt;&lt;auth-address&gt;Department of Medical and Physiological Chemistry, University of Uppsala, Sweden.&lt;/auth-address&gt;&lt;titles&gt;&lt;title&gt;Synthesis and assembly of the hyaluronan-containing coats around normal human mesothelial cells&lt;/title&gt;&lt;secondary-title&gt;Exp Cell Res&lt;/secondary-title&gt;&lt;/titles&gt;&lt;periodical&gt;&lt;full-title&gt;Exp Cell Res&lt;/full-title&gt;&lt;/periodical&gt;&lt;pages&gt;422-9&lt;/pages&gt;&lt;volume&gt;208&lt;/volume&gt;&lt;number&gt;2&lt;/number&gt;&lt;keywords&gt;&lt;keyword&gt;Cell Transformation, Neoplastic/metabolism&lt;/keyword&gt;&lt;keyword&gt;Epidermal Growth Factor/pharmacology&lt;/keyword&gt;&lt;keyword&gt;Epithelium/*metabolism&lt;/keyword&gt;&lt;keyword&gt;Extracellular Matrix/*metabolism&lt;/keyword&gt;&lt;keyword&gt;Humans&lt;/keyword&gt;&lt;keyword&gt;Hyaluronic Acid/*metabolism&lt;/keyword&gt;&lt;keyword&gt;In Vitro Techniques&lt;/keyword&gt;&lt;keyword&gt;Mesothelioma/*metabolism&lt;/keyword&gt;&lt;keyword&gt;Platelet-Derived Growth Factor/pharmacology&lt;/keyword&gt;&lt;/keywords&gt;&lt;dates&gt;&lt;year&gt;1993&lt;/year&gt;&lt;pub-dates&gt;&lt;date&gt;Oct&lt;/date&gt;&lt;/pub-dates&gt;&lt;/dates&gt;&lt;isbn&gt;0014-4827 (Print)&amp;#xD;0014-4827 (Linking)&lt;/isbn&gt;&lt;accession-num&gt;8375471&lt;/accession-num&gt;&lt;urls&gt;&lt;related-urls&gt;&lt;url&gt;http://www.ncbi.nlm.nih.gov/pubmed/8375471&lt;/url&gt;&lt;/related-urls&gt;&lt;/urls&gt;&lt;electronic-resource-num&gt;10.1006/excr.1993.1264&lt;/electronic-resource-num&gt;&lt;/record&gt;&lt;/Cite&gt;&lt;/EndNote&gt;</w:instrText>
      </w:r>
      <w:r w:rsidR="004C79B2" w:rsidRPr="006A200F">
        <w:fldChar w:fldCharType="separate"/>
      </w:r>
      <w:r w:rsidR="001C6ADE" w:rsidRPr="006A200F">
        <w:rPr>
          <w:noProof/>
          <w:vertAlign w:val="superscript"/>
        </w:rPr>
        <w:t>[37]</w:t>
      </w:r>
      <w:r w:rsidR="004C79B2" w:rsidRPr="006A200F">
        <w:fldChar w:fldCharType="end"/>
      </w:r>
      <w:r w:rsidR="00AF38E0" w:rsidRPr="006A200F">
        <w:t xml:space="preserve">. </w:t>
      </w:r>
      <w:r w:rsidRPr="006A200F">
        <w:t>First, the</w:t>
      </w:r>
      <w:r w:rsidR="00AF38E0" w:rsidRPr="006A200F">
        <w:t xml:space="preserve"> hyaluronan coat protects the mesothelium from vital infections and the cytotoxic effect of lymphocytes. </w:t>
      </w:r>
      <w:r w:rsidRPr="006A200F">
        <w:lastRenderedPageBreak/>
        <w:t>Secondly, hyaluronan</w:t>
      </w:r>
      <w:r w:rsidR="00DD20BB" w:rsidRPr="006A200F">
        <w:t xml:space="preserve"> is involved in tumo</w:t>
      </w:r>
      <w:r w:rsidR="00AF38E0" w:rsidRPr="006A200F">
        <w:t>r</w:t>
      </w:r>
      <w:r w:rsidRPr="006A200F">
        <w:t>-mesothelial</w:t>
      </w:r>
      <w:r w:rsidR="00AF38E0" w:rsidRPr="006A200F">
        <w:t xml:space="preserve"> adhesion th</w:t>
      </w:r>
      <w:r w:rsidR="00DD20BB" w:rsidRPr="006A200F">
        <w:t>rough the interaction with tumo</w:t>
      </w:r>
      <w:r w:rsidR="00AF38E0" w:rsidRPr="006A200F">
        <w:t>r expressed CD44</w:t>
      </w:r>
      <w:r w:rsidR="00661110" w:rsidRPr="006A200F">
        <w:fldChar w:fldCharType="begin">
          <w:fldData xml:space="preserve">PEVuZE5vdGU+PENpdGU+PEF1dGhvcj5NdXRzYWVyczwvQXV0aG9yPjxZZWFyPjIwMDc8L1llYXI+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=
</w:fldData>
        </w:fldChar>
      </w:r>
      <w:r w:rsidR="001C6ADE" w:rsidRPr="006A200F">
        <w:instrText xml:space="preserve"> ADDIN EN.CITE </w:instrText>
      </w:r>
      <w:r w:rsidR="001C6ADE" w:rsidRPr="006A200F">
        <w:fldChar w:fldCharType="begin">
          <w:fldData xml:space="preserve">PEVuZE5vdGU+PENpdGU+PEF1dGhvcj5NdXRzYWVyczwvQXV0aG9yPjxZZWFyPjIwMDc8L1llYXI+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=
</w:fldData>
        </w:fldChar>
      </w:r>
      <w:r w:rsidR="001C6ADE" w:rsidRPr="006A200F">
        <w:instrText xml:space="preserve"> ADDIN EN.CITE.DATA </w:instrText>
      </w:r>
      <w:r w:rsidR="001C6ADE" w:rsidRPr="006A200F">
        <w:fldChar w:fldCharType="end"/>
      </w:r>
      <w:r w:rsidR="00661110" w:rsidRPr="006A200F">
        <w:fldChar w:fldCharType="separate"/>
      </w:r>
      <w:r w:rsidR="006A200F" w:rsidRPr="006A200F">
        <w:rPr>
          <w:noProof/>
          <w:vertAlign w:val="superscript"/>
        </w:rPr>
        <w:t>[29,</w:t>
      </w:r>
      <w:r w:rsidR="001C6ADE" w:rsidRPr="006A200F">
        <w:rPr>
          <w:noProof/>
          <w:vertAlign w:val="superscript"/>
        </w:rPr>
        <w:t>99]</w:t>
      </w:r>
      <w:r w:rsidR="00661110" w:rsidRPr="006A200F">
        <w:fldChar w:fldCharType="end"/>
      </w:r>
      <w:r w:rsidR="00AF38E0" w:rsidRPr="006A200F">
        <w:t>. This interaction is an important step in the peritoneal metastatic cascade of ovarian, colon and colorectal cancer</w:t>
      </w:r>
      <w:r w:rsidR="00D12738" w:rsidRPr="006A200F">
        <w:fldChar w:fldCharType="begin">
          <w:fldData xml:space="preserve">PEVuZE5vdGU+PENpdGU+PEF1dGhvcj5MaTwvQXV0aG9yPjxZZWFyPjIwMDg8L1llYXI+PFJlY051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</w:fldData>
        </w:fldChar>
      </w:r>
      <w:r w:rsidR="001C6ADE" w:rsidRPr="006A200F">
        <w:instrText xml:space="preserve"> ADDIN EN.CITE </w:instrText>
      </w:r>
      <w:r w:rsidR="001C6ADE" w:rsidRPr="006A200F">
        <w:fldChar w:fldCharType="begin">
          <w:fldData xml:space="preserve">PEVuZE5vdGU+PENpdGU+PEF1dGhvcj5MaTwvQXV0aG9yPjxZZWFyPjIwMDg8L1llYXI+PFJlY051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</w:fldData>
        </w:fldChar>
      </w:r>
      <w:r w:rsidR="001C6ADE" w:rsidRPr="006A200F">
        <w:instrText xml:space="preserve"> ADDIN EN.CITE.DATA </w:instrText>
      </w:r>
      <w:r w:rsidR="001C6ADE" w:rsidRPr="006A200F">
        <w:fldChar w:fldCharType="end"/>
      </w:r>
      <w:r w:rsidR="00D12738" w:rsidRPr="006A200F">
        <w:fldChar w:fldCharType="separate"/>
      </w:r>
      <w:r w:rsidR="001C6ADE" w:rsidRPr="006A200F">
        <w:rPr>
          <w:noProof/>
          <w:vertAlign w:val="superscript"/>
        </w:rPr>
        <w:t>[100, 101]</w:t>
      </w:r>
      <w:r w:rsidR="00D12738" w:rsidRPr="006A200F">
        <w:fldChar w:fldCharType="end"/>
      </w:r>
      <w:r w:rsidR="00AF38E0" w:rsidRPr="006A200F">
        <w:t>. CD44 is a cell surface glycoprote</w:t>
      </w:r>
      <w:r w:rsidR="008E14CC" w:rsidRPr="006A200F">
        <w:t>in, which is widely expressed in</w:t>
      </w:r>
      <w:r w:rsidR="00AF38E0" w:rsidRPr="006A200F">
        <w:t xml:space="preserve"> several non-neoplastic cells as well as neoplastic cells and is involved in migration of cells, homotypic and heterotypic cell-cell adhesion. The </w:t>
      </w:r>
      <w:r w:rsidR="00AF38E0" w:rsidRPr="006A200F">
        <w:rPr>
          <w:i/>
        </w:rPr>
        <w:t xml:space="preserve">cd44 </w:t>
      </w:r>
      <w:r w:rsidR="00AF38E0" w:rsidRPr="006A200F">
        <w:t xml:space="preserve">gene is composed of </w:t>
      </w:r>
      <w:r w:rsidR="004C79B2" w:rsidRPr="006A200F">
        <w:t>20</w:t>
      </w:r>
      <w:r w:rsidR="00AF38E0" w:rsidRPr="006A200F">
        <w:t xml:space="preserve"> exons, 10 of which are variably expressed</w:t>
      </w:r>
      <w:r w:rsidR="00D12738" w:rsidRPr="006A200F">
        <w:fldChar w:fldCharType="begin">
          <w:fldData xml:space="preserve">PEVuZE5vdGU+PENpdGU+PEF1dGhvcj5GdWppc2FraTwvQXV0aG9yPjxZZWFyPjE5OTk8L1llYXI+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</w:fldData>
        </w:fldChar>
      </w:r>
      <w:r w:rsidR="001C6ADE" w:rsidRPr="006A200F">
        <w:instrText xml:space="preserve"> ADDIN EN.CITE </w:instrText>
      </w:r>
      <w:r w:rsidR="001C6ADE" w:rsidRPr="006A200F">
        <w:fldChar w:fldCharType="begin">
          <w:fldData xml:space="preserve">PEVuZE5vdGU+PENpdGU+PEF1dGhvcj5GdWppc2FraTwvQXV0aG9yPjxZZWFyPjE5OTk8L1llYXI+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</w:fldData>
        </w:fldChar>
      </w:r>
      <w:r w:rsidR="001C6ADE" w:rsidRPr="006A200F">
        <w:instrText xml:space="preserve"> ADDIN EN.CITE.DATA </w:instrText>
      </w:r>
      <w:r w:rsidR="001C6ADE" w:rsidRPr="006A200F">
        <w:fldChar w:fldCharType="end"/>
      </w:r>
      <w:r w:rsidR="00D12738" w:rsidRPr="006A200F">
        <w:fldChar w:fldCharType="separate"/>
      </w:r>
      <w:r w:rsidR="00F258E2">
        <w:rPr>
          <w:noProof/>
          <w:vertAlign w:val="superscript"/>
        </w:rPr>
        <w:t>[102,</w:t>
      </w:r>
      <w:r w:rsidR="001C6ADE" w:rsidRPr="006A200F">
        <w:rPr>
          <w:noProof/>
          <w:vertAlign w:val="superscript"/>
        </w:rPr>
        <w:t>103]</w:t>
      </w:r>
      <w:r w:rsidR="00D12738" w:rsidRPr="006A200F">
        <w:fldChar w:fldCharType="end"/>
      </w:r>
      <w:r w:rsidR="00AF38E0" w:rsidRPr="006A200F">
        <w:t>. The smallest and most abundant isoform is the standard form, CD44s. Alternative splicing of 10 variant exons, which account for sequences located in the extracellular part of the CD44, results in the expression of CD44v1 up to CD44v10</w:t>
      </w:r>
      <w:r w:rsidR="002B77EC" w:rsidRPr="006A200F">
        <w:fldChar w:fldCharType="begin"/>
      </w:r>
      <w:r w:rsidR="001C6ADE" w:rsidRPr="006A200F">
        <w:instrText xml:space="preserve"> ADDIN EN.CITE &lt;EndNote&gt;&lt;Cite&gt;&lt;Author&gt;Screaton&lt;/Author&gt;&lt;Year&gt;1992&lt;/Year&gt;&lt;RecNum&gt;513&lt;/RecNum&gt;&lt;DisplayText&gt;&lt;style face="superscript"&gt;[104]&lt;/style&gt;&lt;/DisplayText&gt;&lt;record&gt;&lt;rec-number&gt;513&lt;/rec-number&gt;&lt;foreign-keys&gt;&lt;key app="EN" db-id="dts2wppr0xdwxlee59f5avvq5ezaz0e5ae5v" timestamp="1439991088"&gt;513&lt;/key&gt;&lt;/foreign-keys&gt;&lt;ref-type name="Journal Article"&gt;17&lt;/ref-type&gt;&lt;contributors&gt;&lt;authors&gt;&lt;author&gt;Screaton, G. R.&lt;/author&gt;&lt;author&gt;Bell, M. V.&lt;/author&gt;&lt;author&gt;Jackson, D. G.&lt;/author&gt;&lt;author&gt;Cornelis, F. B.&lt;/author&gt;&lt;author&gt;Gerth, U.&lt;/author&gt;&lt;author&gt;Bell, J. I.&lt;/author&gt;&lt;/authors&gt;&lt;/contributors&gt;&lt;auth-address&gt;Institute of Molecular Medicine, John Radcliffe Hospital, Headington, Oxford, United Kingdom.&lt;/auth-address&gt;&lt;titles&gt;&lt;title&gt;Genomic structure of DNA encoding the lymphocyte homing receptor CD44 reveals at least 12 alternatively spliced exons&lt;/title&gt;&lt;secondary-title&gt;Proc Natl Acad Sci U S A&lt;/secondary-title&gt;&lt;/titles&gt;&lt;periodical&gt;&lt;full-title&gt;Proc Natl Acad Sci U S A&lt;/full-title&gt;&lt;abbr-1&gt;Proceedings of the National Academy of Sciences of the United States of America&lt;/abbr-1&gt;&lt;/periodical&gt;&lt;pages&gt;12160-4&lt;/pages&gt;&lt;volume&gt;89&lt;/volume&gt;&lt;number&gt;24&lt;/number&gt;&lt;keywords&gt;&lt;keyword&gt;Alternative Splicing&lt;/keyword&gt;&lt;keyword&gt;Amino Acid Sequence&lt;/keyword&gt;&lt;keyword&gt;Base Sequence&lt;/keyword&gt;&lt;keyword&gt;Cloning, Molecular&lt;/keyword&gt;&lt;keyword&gt;Cytoplasm&lt;/keyword&gt;&lt;keyword&gt;Genes&lt;/keyword&gt;&lt;keyword&gt;Humans&lt;/keyword&gt;&lt;keyword&gt;Introns&lt;/keyword&gt;&lt;keyword&gt;Molecular Sequence Data&lt;/keyword&gt;&lt;keyword&gt;Oligodeoxyribonucleotides/chemistry&lt;/keyword&gt;&lt;keyword&gt;Polymerase Chain Reaction&lt;/keyword&gt;&lt;keyword&gt;Receptors, Lymphocyte Homing/chemistry/*genetics&lt;/keyword&gt;&lt;keyword&gt;Restriction Mapping&lt;/keyword&gt;&lt;/keywords&gt;&lt;dates&gt;&lt;year&gt;1992&lt;/year&gt;&lt;pub-dates&gt;&lt;date&gt;Dec 15&lt;/date&gt;&lt;/pub-dates&gt;&lt;/dates&gt;&lt;isbn&gt;0027-8424 (Print)&amp;#xD;0027-8424 (Linking)&lt;/isbn&gt;&lt;accession-num&gt;1465456&lt;/accession-num&gt;&lt;urls&gt;&lt;related-urls&gt;&lt;url&gt;http://www.ncbi.nlm.nih.gov/pubmed/1465456&lt;/url&gt;&lt;/related-urls&gt;&lt;/urls&gt;&lt;custom2&gt;PMC50718&lt;/custom2&gt;&lt;/record&gt;&lt;/Cite&gt;&lt;/EndNote&gt;</w:instrText>
      </w:r>
      <w:r w:rsidR="002B77EC" w:rsidRPr="006A200F">
        <w:fldChar w:fldCharType="separate"/>
      </w:r>
      <w:r w:rsidR="001C6ADE" w:rsidRPr="006A200F">
        <w:rPr>
          <w:noProof/>
          <w:vertAlign w:val="superscript"/>
        </w:rPr>
        <w:t>[104]</w:t>
      </w:r>
      <w:r w:rsidR="002B77EC" w:rsidRPr="006A200F">
        <w:fldChar w:fldCharType="end"/>
      </w:r>
      <w:r w:rsidR="002E752F" w:rsidRPr="006A200F">
        <w:t>.</w:t>
      </w:r>
      <w:r w:rsidR="00AF38E0" w:rsidRPr="006A200F">
        <w:t xml:space="preserve"> The variant isoforms CD44v3 and CD44v6 are believed to play a role in the metastatic cascade of CRC. Expression of CD44v6 is largely restricted to the advanced stages (T3/T4) of CRC and was higher in metastatic cancer than in nonmetastatic cancer</w:t>
      </w:r>
      <w:r w:rsidR="002B77EC" w:rsidRPr="006A200F">
        <w:fldChar w:fldCharType="begin">
          <w:fldData xml:space="preserve">PEVuZE5vdGU+PENpdGU+PEF1dGhvcj5GdWppc2FraTwvQXV0aG9yPjxZZWFyPjE5OTk8L1llYXI+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==
</w:fldData>
        </w:fldChar>
      </w:r>
      <w:r w:rsidR="001C6ADE" w:rsidRPr="006A200F">
        <w:instrText xml:space="preserve"> ADDIN EN.CITE </w:instrText>
      </w:r>
      <w:r w:rsidR="001C6ADE" w:rsidRPr="006A200F">
        <w:fldChar w:fldCharType="begin">
          <w:fldData xml:space="preserve">PEVuZE5vdGU+PENpdGU+PEF1dGhvcj5GdWppc2FraTwvQXV0aG9yPjxZZWFyPjE5OTk8L1llYXI+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==
</w:fldData>
        </w:fldChar>
      </w:r>
      <w:r w:rsidR="001C6ADE" w:rsidRPr="006A200F">
        <w:instrText xml:space="preserve"> ADDIN EN.CITE.DATA </w:instrText>
      </w:r>
      <w:r w:rsidR="001C6ADE" w:rsidRPr="006A200F">
        <w:fldChar w:fldCharType="end"/>
      </w:r>
      <w:r w:rsidR="002B77EC" w:rsidRPr="006A200F">
        <w:fldChar w:fldCharType="separate"/>
      </w:r>
      <w:r w:rsidR="006A200F" w:rsidRPr="006A200F">
        <w:rPr>
          <w:noProof/>
          <w:vertAlign w:val="superscript"/>
        </w:rPr>
        <w:t>[102,</w:t>
      </w:r>
      <w:r w:rsidR="001C6ADE" w:rsidRPr="006A200F">
        <w:rPr>
          <w:noProof/>
          <w:vertAlign w:val="superscript"/>
        </w:rPr>
        <w:t>105]</w:t>
      </w:r>
      <w:r w:rsidR="002B77EC" w:rsidRPr="006A200F">
        <w:fldChar w:fldCharType="end"/>
      </w:r>
      <w:r w:rsidR="00AF38E0" w:rsidRPr="006A200F">
        <w:t xml:space="preserve">. Saito </w:t>
      </w:r>
      <w:r w:rsidR="0054043A" w:rsidRPr="006A200F">
        <w:rPr>
          <w:i/>
        </w:rPr>
        <w:t>et al</w:t>
      </w:r>
      <w:r w:rsidR="00871570" w:rsidRPr="006A200F">
        <w:fldChar w:fldCharType="begin">
          <w:fldData xml:space="preserve">PEVuZE5vdGU+PENpdGU+PEF1dGhvcj5TYWl0bzwvQXV0aG9yPjxZZWFyPjIwMTM8L1llYXI+PFJl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</w:fldData>
        </w:fldChar>
      </w:r>
      <w:r w:rsidR="001C6ADE" w:rsidRPr="006A200F">
        <w:instrText xml:space="preserve"> ADDIN EN.CITE </w:instrText>
      </w:r>
      <w:r w:rsidR="001C6ADE" w:rsidRPr="006A200F">
        <w:fldChar w:fldCharType="begin">
          <w:fldData xml:space="preserve">PEVuZE5vdGU+PENpdGU+PEF1dGhvcj5TYWl0bzwvQXV0aG9yPjxZZWFyPjIwMTM8L1llYXI+PFJl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</w:fldData>
        </w:fldChar>
      </w:r>
      <w:r w:rsidR="001C6ADE" w:rsidRPr="006A200F">
        <w:instrText xml:space="preserve"> ADDIN EN.CITE.DATA </w:instrText>
      </w:r>
      <w:r w:rsidR="001C6ADE" w:rsidRPr="006A200F">
        <w:fldChar w:fldCharType="end"/>
      </w:r>
      <w:r w:rsidR="00871570" w:rsidRPr="006A200F">
        <w:fldChar w:fldCharType="separate"/>
      </w:r>
      <w:r w:rsidR="001C6ADE" w:rsidRPr="006A200F">
        <w:rPr>
          <w:noProof/>
          <w:vertAlign w:val="superscript"/>
        </w:rPr>
        <w:t>[106]</w:t>
      </w:r>
      <w:r w:rsidR="00871570" w:rsidRPr="006A200F">
        <w:fldChar w:fldCharType="end"/>
      </w:r>
      <w:r w:rsidR="00871570" w:rsidRPr="006A200F">
        <w:rPr>
          <w:i/>
        </w:rPr>
        <w:t xml:space="preserve"> </w:t>
      </w:r>
      <w:r w:rsidR="00AF38E0" w:rsidRPr="006A200F">
        <w:t>investigated the clinical importance of CD44s and CD44v6 and their relevance to EMT in 113 patients with stage II/III CRC treated with curative surgery. They report that high expression of CD44v6 is an independent poor prognostic factor for disease-free survival and overall survival.</w:t>
      </w:r>
    </w:p>
    <w:p w14:paraId="3FC462B5" w14:textId="4C300997" w:rsidR="00AF38E0" w:rsidRPr="006A200F" w:rsidRDefault="00AF38E0" w:rsidP="006A200F">
      <w:pPr>
        <w:adjustRightInd w:val="0"/>
        <w:snapToGrid w:val="0"/>
        <w:ind w:firstLineChars="100" w:firstLine="240"/>
      </w:pPr>
      <w:r w:rsidRPr="006A200F">
        <w:t>During translymp</w:t>
      </w:r>
      <w:r w:rsidR="00DD20BB" w:rsidRPr="006A200F">
        <w:t>hatic dissemination, loose tumo</w:t>
      </w:r>
      <w:r w:rsidRPr="006A200F">
        <w:t>r cells gain access to the sub</w:t>
      </w:r>
      <w:r w:rsidR="00033B6F" w:rsidRPr="006A200F">
        <w:t>mesothelial</w:t>
      </w:r>
      <w:r w:rsidRPr="006A200F">
        <w:t xml:space="preserve"> lymphatic</w:t>
      </w:r>
      <w:r w:rsidR="00033B6F" w:rsidRPr="006A200F">
        <w:t>s</w:t>
      </w:r>
      <w:r w:rsidR="00114494" w:rsidRPr="006A200F">
        <w:t xml:space="preserve"> through </w:t>
      </w:r>
      <w:r w:rsidR="00A702C7" w:rsidRPr="006A200F">
        <w:t>openings</w:t>
      </w:r>
      <w:r w:rsidR="00033B6F" w:rsidRPr="006A200F">
        <w:t xml:space="preserve"> at the junction of two or more mesothelial cells</w:t>
      </w:r>
      <w:r w:rsidR="00114494" w:rsidRPr="006A200F">
        <w:t>,</w:t>
      </w:r>
      <w:r w:rsidRPr="006A200F">
        <w:t xml:space="preserve"> </w:t>
      </w:r>
      <w:r w:rsidR="00114494" w:rsidRPr="006A200F">
        <w:t>the</w:t>
      </w:r>
      <w:r w:rsidRPr="006A200F">
        <w:t xml:space="preserve"> lymphatic stomata.</w:t>
      </w:r>
      <w:r w:rsidR="00114494" w:rsidRPr="006A200F">
        <w:t xml:space="preserve"> Lymphatic stomata are small o</w:t>
      </w:r>
      <w:r w:rsidR="00303F91" w:rsidRPr="006A200F">
        <w:t>penings of lymphatic capillaries, which are involved in immunoregulation but most importantly serve as drainage channels for active absorption of fluids</w:t>
      </w:r>
      <w:r w:rsidR="00A702C7" w:rsidRPr="006A200F">
        <w:t xml:space="preserve"> and cells</w:t>
      </w:r>
      <w:r w:rsidR="00303F91" w:rsidRPr="006A200F">
        <w:t xml:space="preserve"> from the serous cavities.</w:t>
      </w:r>
      <w:r w:rsidR="000F5EDE" w:rsidRPr="006A200F">
        <w:t xml:space="preserve"> </w:t>
      </w:r>
      <w:r w:rsidR="00303F91" w:rsidRPr="006A200F">
        <w:t>They</w:t>
      </w:r>
      <w:r w:rsidRPr="006A200F">
        <w:t xml:space="preserve"> can be found in the greater omentum, appendices epiploicae of the colon, the peritoneal side of the diaphragm, falciform ligament, Douglas pouch and the small bowel mesentery</w:t>
      </w:r>
      <w:r w:rsidR="000A7E03" w:rsidRPr="006A200F">
        <w:fldChar w:fldCharType="begin"/>
      </w:r>
      <w:r w:rsidR="001C6ADE" w:rsidRPr="006A200F">
        <w:instrText xml:space="preserve"> ADDIN EN.CITE &lt;EndNote&gt;&lt;Cite&gt;&lt;Author&gt;Wang&lt;/Author&gt;&lt;Year&gt;2010&lt;/Year&gt;&lt;RecNum&gt;946&lt;/RecNum&gt;&lt;DisplayText&gt;&lt;style face="superscript"&gt;[107]&lt;/style&gt;&lt;/DisplayText&gt;&lt;record&gt;&lt;rec-number&gt;946&lt;/rec-number&gt;&lt;foreign-keys&gt;&lt;key app="EN" db-id="dts2wppr0xdwxlee59f5avvq5ezaz0e5ae5v" timestamp="1454511642"&gt;946&lt;/key&gt;&lt;/foreign-keys&gt;&lt;ref-type name="Journal Article"&gt;17&lt;/ref-type&gt;&lt;contributors&gt;&lt;authors&gt;&lt;author&gt;Wang, Z. B.&lt;/author&gt;&lt;author&gt;Li, M.&lt;/author&gt;&lt;author&gt;Li, J. C.&lt;/author&gt;&lt;/authors&gt;&lt;/contributors&gt;&lt;auth-address&gt;Institute of Cell Biology, Zhejiang University School of Medicine, Hangzhou, China.&lt;/auth-address&gt;&lt;titles&gt;&lt;title&gt;Recent advances in the research of lymphatic stomata&lt;/title&gt;&lt;secondary-title&gt;Anat Rec (Hoboken)&lt;/secondary-title&gt;&lt;/titles&gt;&lt;periodical&gt;&lt;full-title&gt;Anat Rec (Hoboken)&lt;/full-title&gt;&lt;abbr-1&gt;Anatomical record (Hoboken, N.J. : 2007)&lt;/abbr-1&gt;&lt;/periodical&gt;&lt;pages&gt;754-61&lt;/pages&gt;&lt;volume&gt;293&lt;/volume&gt;&lt;number&gt;5&lt;/number&gt;&lt;keywords&gt;&lt;keyword&gt;Animals&lt;/keyword&gt;&lt;keyword&gt;Calcium Signaling/physiology&lt;/keyword&gt;&lt;keyword&gt;Cyclic GMP/metabolism&lt;/keyword&gt;&lt;keyword&gt;Epithelium/physiology/ultrastructure&lt;/keyword&gt;&lt;keyword&gt;Humans&lt;/keyword&gt;&lt;keyword&gt;Lymph/physiology&lt;/keyword&gt;&lt;keyword&gt;Lymphatic Vessels/*physiology/*ultrastructure&lt;/keyword&gt;&lt;keyword&gt;Nitric Oxide/metabolism&lt;/keyword&gt;&lt;keyword&gt;Peritoneal Cavity/anatomy &amp;amp; histology/physiology&lt;/keyword&gt;&lt;keyword&gt;Peritoneal Stomata/*physiology/*ultrastructure&lt;/keyword&gt;&lt;keyword&gt;Peritoneum/*physiology/*ultrastructure&lt;/keyword&gt;&lt;keyword&gt;Rats&lt;/keyword&gt;&lt;/keywords&gt;&lt;dates&gt;&lt;year&gt;2010&lt;/year&gt;&lt;pub-dates&gt;&lt;date&gt;May&lt;/date&gt;&lt;/pub-dates&gt;&lt;/dates&gt;&lt;isbn&gt;1932-8494 (Electronic)&amp;#xD;1932-8486 (Linking)&lt;/isbn&gt;&lt;accession-num&gt;20186966&lt;/accession-num&gt;&lt;urls&gt;&lt;related-urls&gt;&lt;url&gt;http://www.ncbi.nlm.nih.gov/pubmed/20186966&lt;/url&gt;&lt;/related-urls&gt;&lt;/urls&gt;&lt;electronic-resource-num&gt;10.1002/ar.21101&lt;/electronic-resource-num&gt;&lt;/record&gt;&lt;/Cite&gt;&lt;/EndNote&gt;</w:instrText>
      </w:r>
      <w:r w:rsidR="000A7E03" w:rsidRPr="006A200F">
        <w:fldChar w:fldCharType="separate"/>
      </w:r>
      <w:r w:rsidR="001C6ADE" w:rsidRPr="006A200F">
        <w:rPr>
          <w:noProof/>
          <w:vertAlign w:val="superscript"/>
        </w:rPr>
        <w:t>[107]</w:t>
      </w:r>
      <w:r w:rsidR="000A7E03" w:rsidRPr="006A200F">
        <w:fldChar w:fldCharType="end"/>
      </w:r>
      <w:r w:rsidRPr="006A200F">
        <w:t>. Specialized struc</w:t>
      </w:r>
      <w:r w:rsidR="005F6896" w:rsidRPr="006A200F">
        <w:t>tures, called “milky spots”, are</w:t>
      </w:r>
      <w:r w:rsidR="00464097" w:rsidRPr="006A200F">
        <w:t xml:space="preserve"> also </w:t>
      </w:r>
      <w:r w:rsidRPr="006A200F">
        <w:t>found in these anatomical regions</w:t>
      </w:r>
      <w:r w:rsidR="005F6896" w:rsidRPr="006A200F">
        <w:t>,</w:t>
      </w:r>
      <w:r w:rsidR="00A702C7" w:rsidRPr="006A200F">
        <w:t xml:space="preserve"> distributed around the lymphatic stomata</w:t>
      </w:r>
      <w:r w:rsidRPr="006A200F">
        <w:t>. Milky spots are immunocompetent cell aggregates, which resorb peritoneal fluid</w:t>
      </w:r>
      <w:r w:rsidR="005F6896" w:rsidRPr="006A200F">
        <w:t xml:space="preserve"> through their lymphatic stomata</w:t>
      </w:r>
      <w:r w:rsidRPr="006A200F">
        <w:t xml:space="preserve"> and </w:t>
      </w:r>
      <w:r w:rsidR="00A702C7" w:rsidRPr="006A200F">
        <w:t xml:space="preserve">mainly </w:t>
      </w:r>
      <w:r w:rsidRPr="006A200F">
        <w:t>serve as gateways for and providers of macrophages for the abdominal cavity</w:t>
      </w:r>
      <w:r w:rsidR="008D5877" w:rsidRPr="006A200F">
        <w:fldChar w:fldCharType="begin">
          <w:fldData xml:space="preserve">PEVuZE5vdGU+PENpdGU+PEF1dGhvcj5LcmlzdDwvQXV0aG9yPjxZZWFyPjE5OTU8L1llYXI+PFJl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</w:fldData>
        </w:fldChar>
      </w:r>
      <w:r w:rsidR="001C6ADE" w:rsidRPr="006A200F">
        <w:instrText xml:space="preserve"> ADDIN EN.CITE </w:instrText>
      </w:r>
      <w:r w:rsidR="001C6ADE" w:rsidRPr="006A200F">
        <w:fldChar w:fldCharType="begin">
          <w:fldData xml:space="preserve">PEVuZE5vdGU+PENpdGU+PEF1dGhvcj5LcmlzdDwvQXV0aG9yPjxZZWFyPjE5OTU8L1llYXI+PFJl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</w:fldData>
        </w:fldChar>
      </w:r>
      <w:r w:rsidR="001C6ADE" w:rsidRPr="006A200F">
        <w:instrText xml:space="preserve"> ADDIN EN.CITE.DATA </w:instrText>
      </w:r>
      <w:r w:rsidR="001C6ADE" w:rsidRPr="006A200F">
        <w:fldChar w:fldCharType="end"/>
      </w:r>
      <w:r w:rsidR="008D5877" w:rsidRPr="006A200F">
        <w:fldChar w:fldCharType="separate"/>
      </w:r>
      <w:r w:rsidR="001C6ADE" w:rsidRPr="006A200F">
        <w:rPr>
          <w:noProof/>
          <w:vertAlign w:val="superscript"/>
        </w:rPr>
        <w:t>[108-110]</w:t>
      </w:r>
      <w:r w:rsidR="008D5877" w:rsidRPr="006A200F">
        <w:fldChar w:fldCharType="end"/>
      </w:r>
      <w:r w:rsidRPr="006A200F">
        <w:t xml:space="preserve">. They play a role in the </w:t>
      </w:r>
      <w:r w:rsidR="006426E1" w:rsidRPr="006A200F">
        <w:t>formation</w:t>
      </w:r>
      <w:r w:rsidRPr="006A200F">
        <w:t xml:space="preserve"> of PC as they provide a highly vascular microenvironment, which permits early survival of circulating</w:t>
      </w:r>
      <w:r w:rsidR="00DD20BB" w:rsidRPr="006A200F">
        <w:t xml:space="preserve"> tumo</w:t>
      </w:r>
      <w:r w:rsidRPr="006A200F">
        <w:t>r cells. The production of VEGF by the mesothelium in the milky spots also promotes angiogenesis, co</w:t>
      </w:r>
      <w:r w:rsidR="00DD20BB" w:rsidRPr="006A200F">
        <w:t>ntributing to preferential tumo</w:t>
      </w:r>
      <w:r w:rsidRPr="006A200F">
        <w:t xml:space="preserve">r growth in the </w:t>
      </w:r>
      <w:r w:rsidRPr="006A200F">
        <w:lastRenderedPageBreak/>
        <w:t>milky spots</w:t>
      </w:r>
      <w:r w:rsidR="00D813D5" w:rsidRPr="006A200F">
        <w:fldChar w:fldCharType="begin">
          <w:fldData xml:space="preserve">PEVuZE5vdGU+PENpdGU+PEF1dGhvcj5HZXJiZXI8L0F1dGhvcj48WWVhcj4yMDA2PC9ZZWFyPjxS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==
</w:fldData>
        </w:fldChar>
      </w:r>
      <w:r w:rsidR="001C6ADE" w:rsidRPr="006A200F">
        <w:instrText xml:space="preserve"> ADDIN EN.CITE </w:instrText>
      </w:r>
      <w:r w:rsidR="001C6ADE" w:rsidRPr="006A200F">
        <w:fldChar w:fldCharType="begin">
          <w:fldData xml:space="preserve">PEVuZE5vdGU+PENpdGU+PEF1dGhvcj5HZXJiZXI8L0F1dGhvcj48WWVhcj4yMDA2PC9ZZWFyPjxS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==
</w:fldData>
        </w:fldChar>
      </w:r>
      <w:r w:rsidR="001C6ADE" w:rsidRPr="006A200F">
        <w:instrText xml:space="preserve"> ADDIN EN.CITE.DATA </w:instrText>
      </w:r>
      <w:r w:rsidR="001C6ADE" w:rsidRPr="006A200F">
        <w:fldChar w:fldCharType="end"/>
      </w:r>
      <w:r w:rsidR="00D813D5" w:rsidRPr="006A200F">
        <w:fldChar w:fldCharType="separate"/>
      </w:r>
      <w:r w:rsidR="001C6ADE" w:rsidRPr="006A200F">
        <w:rPr>
          <w:noProof/>
          <w:vertAlign w:val="superscript"/>
        </w:rPr>
        <w:t>[111]</w:t>
      </w:r>
      <w:r w:rsidR="00D813D5" w:rsidRPr="006A200F">
        <w:fldChar w:fldCharType="end"/>
      </w:r>
      <w:r w:rsidRPr="006A200F">
        <w:t xml:space="preserve">. However, the precise mechanisms are not well understood. Lopes Cardozo </w:t>
      </w:r>
      <w:r w:rsidR="0054043A" w:rsidRPr="006A200F">
        <w:rPr>
          <w:i/>
        </w:rPr>
        <w:t>et al</w:t>
      </w:r>
      <w:r w:rsidR="006B0056" w:rsidRPr="006A200F">
        <w:fldChar w:fldCharType="begin">
          <w:fldData xml:space="preserve">PEVuZE5vdGU+PENpdGU+PEF1dGhvcj5Mb3BlcyBDYXJkb3pvPC9BdXRob3I+PFllYXI+MjAwMTwv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</w:fldData>
        </w:fldChar>
      </w:r>
      <w:r w:rsidR="001C6ADE" w:rsidRPr="006A200F">
        <w:instrText xml:space="preserve"> ADDIN EN.CITE </w:instrText>
      </w:r>
      <w:r w:rsidR="001C6ADE" w:rsidRPr="006A200F">
        <w:fldChar w:fldCharType="begin">
          <w:fldData xml:space="preserve">PEVuZE5vdGU+PENpdGU+PEF1dGhvcj5Mb3BlcyBDYXJkb3pvPC9BdXRob3I+PFllYXI+MjAwMTwv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</w:fldData>
        </w:fldChar>
      </w:r>
      <w:r w:rsidR="001C6ADE" w:rsidRPr="006A200F">
        <w:instrText xml:space="preserve"> ADDIN EN.CITE.DATA </w:instrText>
      </w:r>
      <w:r w:rsidR="001C6ADE" w:rsidRPr="006A200F">
        <w:fldChar w:fldCharType="end"/>
      </w:r>
      <w:r w:rsidR="006B0056" w:rsidRPr="006A200F">
        <w:fldChar w:fldCharType="separate"/>
      </w:r>
      <w:r w:rsidR="001C6ADE" w:rsidRPr="006A200F">
        <w:rPr>
          <w:noProof/>
          <w:vertAlign w:val="superscript"/>
        </w:rPr>
        <w:t>[112]</w:t>
      </w:r>
      <w:r w:rsidR="006B0056" w:rsidRPr="006A200F">
        <w:fldChar w:fldCharType="end"/>
      </w:r>
      <w:r w:rsidR="006B0056" w:rsidRPr="006A200F">
        <w:rPr>
          <w:i/>
        </w:rPr>
        <w:t xml:space="preserve"> </w:t>
      </w:r>
      <w:r w:rsidRPr="006A200F">
        <w:t>investigated the spread of the syngeneic CC531 colon cancer cells in Wag/Rij rats, after inoculation in the abdominal cavity. They observ</w:t>
      </w:r>
      <w:r w:rsidR="00DD20BB" w:rsidRPr="006A200F">
        <w:t>ed tumo</w:t>
      </w:r>
      <w:r w:rsidRPr="006A200F">
        <w:t xml:space="preserve">r cells in the milky spots of the greater omentum within 4 </w:t>
      </w:r>
      <w:r w:rsidR="006A200F" w:rsidRPr="006A200F">
        <w:rPr>
          <w:rFonts w:eastAsia="宋体" w:hint="eastAsia"/>
          <w:lang w:eastAsia="zh-CN"/>
        </w:rPr>
        <w:t>h</w:t>
      </w:r>
      <w:r w:rsidRPr="006A200F">
        <w:t xml:space="preserve"> after intraperitoneal inoculation, </w:t>
      </w:r>
      <w:r w:rsidR="00DD20BB" w:rsidRPr="006A200F">
        <w:t>demonstrating preferential tumo</w:t>
      </w:r>
      <w:r w:rsidRPr="006A200F">
        <w:t xml:space="preserve">r growth in these immune aggregates. </w:t>
      </w:r>
    </w:p>
    <w:p w14:paraId="6C0B9983" w14:textId="77777777" w:rsidR="00AF38E0" w:rsidRPr="006A200F" w:rsidRDefault="00AF38E0" w:rsidP="00246B29">
      <w:pPr>
        <w:adjustRightInd w:val="0"/>
        <w:snapToGrid w:val="0"/>
        <w:rPr>
          <w:b/>
          <w:i/>
        </w:rPr>
      </w:pPr>
    </w:p>
    <w:p w14:paraId="140D15AD" w14:textId="0814539C" w:rsidR="00AF38E0" w:rsidRPr="006A200F" w:rsidRDefault="00106939" w:rsidP="00246B29">
      <w:pPr>
        <w:adjustRightInd w:val="0"/>
        <w:snapToGrid w:val="0"/>
        <w:rPr>
          <w:b/>
          <w:i/>
        </w:rPr>
      </w:pPr>
      <w:r w:rsidRPr="006A200F">
        <w:rPr>
          <w:b/>
          <w:i/>
        </w:rPr>
        <w:t>I</w:t>
      </w:r>
      <w:r w:rsidR="00AF38E0" w:rsidRPr="006A200F">
        <w:rPr>
          <w:b/>
          <w:i/>
        </w:rPr>
        <w:t>nvasion into the subperitoneal space</w:t>
      </w:r>
    </w:p>
    <w:p w14:paraId="550554A7" w14:textId="3047B7FB" w:rsidR="00AF38E0" w:rsidRPr="006A200F" w:rsidRDefault="00DD20BB" w:rsidP="00246B29">
      <w:pPr>
        <w:adjustRightInd w:val="0"/>
        <w:snapToGrid w:val="0"/>
      </w:pPr>
      <w:r w:rsidRPr="006A200F">
        <w:t>For adhered tumo</w:t>
      </w:r>
      <w:r w:rsidR="00AF38E0" w:rsidRPr="006A200F">
        <w:t xml:space="preserve">r cells to invade the subperitoneal space, they must first penetrate the mesothelial monolayer. This can occur either at areas of peritoneal discontinuity, by invading the intercellular spaces between adjacent rounded mesothelial cells or by destroying the monolayer. </w:t>
      </w:r>
    </w:p>
    <w:p w14:paraId="488D7D75" w14:textId="5110820C" w:rsidR="00AF38E0" w:rsidRPr="006A200F" w:rsidRDefault="00AF38E0" w:rsidP="006A200F">
      <w:pPr>
        <w:adjustRightInd w:val="0"/>
        <w:snapToGrid w:val="0"/>
        <w:ind w:firstLineChars="100" w:firstLine="240"/>
      </w:pPr>
      <w:r w:rsidRPr="006A200F">
        <w:t>Rounding of mesothelial cells occurs in response to several pro-inflammatory cytokines, thereby exposing the basement membrane</w:t>
      </w:r>
      <w:r w:rsidR="00D813D5" w:rsidRPr="006A200F">
        <w:fldChar w:fldCharType="begin"/>
      </w:r>
      <w:r w:rsidR="001C6ADE" w:rsidRPr="006A200F">
        <w:instrText xml:space="preserve"> ADDIN EN.CITE &lt;EndNote&gt;&lt;Cite&gt;&lt;Author&gt;Yonemura&lt;/Author&gt;&lt;Year&gt;1997&lt;/Year&gt;&lt;RecNum&gt;521&lt;/RecNum&gt;&lt;DisplayText&gt;&lt;style face="superscript"&gt;[97]&lt;/style&gt;&lt;/DisplayText&gt;&lt;record&gt;&lt;rec-number&gt;521&lt;/rec-number&gt;&lt;foreign-keys&gt;&lt;key app="EN" db-id="dts2wppr0xdwxlee59f5avvq5ezaz0e5ae5v" timestamp="1439992090"&gt;521&lt;/key&gt;&lt;/foreign-keys&gt;&lt;ref-type name="Journal Article"&gt;17&lt;/ref-type&gt;&lt;contributors&gt;&lt;authors&gt;&lt;author&gt;Yonemura, Y.&lt;/author&gt;&lt;author&gt;Endou, Y.&lt;/author&gt;&lt;author&gt;Nojima, M.&lt;/author&gt;&lt;author&gt;Kawamura, T.&lt;/author&gt;&lt;author&gt;Fujita, H.&lt;/author&gt;&lt;author&gt;Kaji, M.&lt;/author&gt;&lt;author&gt;Ajisaka, H.&lt;/author&gt;&lt;author&gt;Bandou, E.&lt;/author&gt;&lt;author&gt;Sasaki, T.&lt;/author&gt;&lt;author&gt;Yamaguchi, T.&lt;/author&gt;&lt;author&gt;Harada, S.&lt;/author&gt;&lt;author&gt;Yamamoto, H.&lt;/author&gt;&lt;/authors&gt;&lt;/contributors&gt;&lt;auth-address&gt;Kanazawa univ,dept expt therapeut,inst canc,kanazawa,ishikawa 920,japan. kanazawa univ,dept electron microscopy,kanazawa,ishikawa 920,japan. kanazawa univ,dept biochem,kanazawa,ishikawa 920,japan.&lt;/auth-address&gt;&lt;titles&gt;&lt;title&gt;A possible role of cytokines in the formation of peritoneal dissemination&lt;/title&gt;&lt;secondary-title&gt;Int J Oncol&lt;/secondary-title&gt;&lt;/titles&gt;&lt;periodical&gt;&lt;full-title&gt;Int J Oncol&lt;/full-title&gt;&lt;abbr-1&gt;International journal of oncology&lt;/abbr-1&gt;&lt;/periodical&gt;&lt;pages&gt;349-58&lt;/pages&gt;&lt;volume&gt;11&lt;/volume&gt;&lt;number&gt;2&lt;/number&gt;&lt;dates&gt;&lt;year&gt;1997&lt;/year&gt;&lt;pub-dates&gt;&lt;date&gt;Aug&lt;/date&gt;&lt;/pub-dates&gt;&lt;/dates&gt;&lt;isbn&gt;1019-6439 (Print)&amp;#xD;1019-6439 (Linking)&lt;/isbn&gt;&lt;accession-num&gt;21528221&lt;/accession-num&gt;&lt;urls&gt;&lt;related-urls&gt;&lt;url&gt;http://www.ncbi.nlm.nih.gov/pubmed/21528221&lt;/url&gt;&lt;/related-urls&gt;&lt;/urls&gt;&lt;/record&gt;&lt;/Cite&gt;&lt;/EndNote&gt;</w:instrText>
      </w:r>
      <w:r w:rsidR="00D813D5" w:rsidRPr="006A200F">
        <w:fldChar w:fldCharType="separate"/>
      </w:r>
      <w:r w:rsidR="001C6ADE" w:rsidRPr="006A200F">
        <w:rPr>
          <w:noProof/>
          <w:vertAlign w:val="superscript"/>
        </w:rPr>
        <w:t>[97]</w:t>
      </w:r>
      <w:r w:rsidR="00D813D5" w:rsidRPr="006A200F">
        <w:fldChar w:fldCharType="end"/>
      </w:r>
      <w:r w:rsidRPr="006A200F">
        <w:t>. Hepatocyte Growth Factor/ Scatter Factor (HGF/SF) produced by mesothelial cells induces detachment, motility and proliferation of these cells in the process of mesothelial wound repair</w:t>
      </w:r>
      <w:r w:rsidR="00D813D5" w:rsidRPr="006A200F">
        <w:fldChar w:fldCharType="begin">
          <w:fldData xml:space="preserve">PEVuZE5vdGU+PENpdGU+PEF1dGhvcj5XYXJuPC9BdXRob3I+PFllYXI+MjAwMTwvWWVhcj48UmVj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</w:fldData>
        </w:fldChar>
      </w:r>
      <w:r w:rsidR="001C6ADE" w:rsidRPr="006A200F">
        <w:instrText xml:space="preserve"> ADDIN EN.CITE </w:instrText>
      </w:r>
      <w:r w:rsidR="001C6ADE" w:rsidRPr="006A200F">
        <w:fldChar w:fldCharType="begin">
          <w:fldData xml:space="preserve">PEVuZE5vdGU+PENpdGU+PEF1dGhvcj5XYXJuPC9BdXRob3I+PFllYXI+MjAwMTwvWWVhcj48UmVj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</w:fldData>
        </w:fldChar>
      </w:r>
      <w:r w:rsidR="001C6ADE" w:rsidRPr="006A200F">
        <w:instrText xml:space="preserve"> ADDIN EN.CITE.DATA </w:instrText>
      </w:r>
      <w:r w:rsidR="001C6ADE" w:rsidRPr="006A200F">
        <w:fldChar w:fldCharType="end"/>
      </w:r>
      <w:r w:rsidR="00D813D5" w:rsidRPr="006A200F">
        <w:fldChar w:fldCharType="separate"/>
      </w:r>
      <w:r w:rsidR="001C6ADE" w:rsidRPr="006A200F">
        <w:rPr>
          <w:noProof/>
          <w:vertAlign w:val="superscript"/>
        </w:rPr>
        <w:t>[39]</w:t>
      </w:r>
      <w:r w:rsidR="00D813D5" w:rsidRPr="006A200F">
        <w:fldChar w:fldCharType="end"/>
      </w:r>
      <w:r w:rsidRPr="006A200F">
        <w:t>. Binding of HGF to its tyrosine kinase receptor, encoded by the c-MET proto-oncogene, initiates an invasive growth program</w:t>
      </w:r>
      <w:r w:rsidR="00D813D5" w:rsidRPr="006A200F">
        <w:fldChar w:fldCharType="begin"/>
      </w:r>
      <w:r w:rsidR="001C6ADE" w:rsidRPr="006A200F">
        <w:instrText xml:space="preserve"> ADDIN EN.CITE &lt;EndNote&gt;&lt;Cite&gt;&lt;Author&gt;Ma&lt;/Author&gt;&lt;Year&gt;2003&lt;/Year&gt;&lt;RecNum&gt;528&lt;/RecNum&gt;&lt;DisplayText&gt;&lt;style face="superscript"&gt;[113]&lt;/style&gt;&lt;/DisplayText&gt;&lt;record&gt;&lt;rec-number&gt;528&lt;/rec-number&gt;&lt;foreign-keys&gt;&lt;key app="EN" db-id="dts2wppr0xdwxlee59f5avvq5ezaz0e5ae5v" timestamp="1439993360"&gt;528&lt;/key&gt;&lt;/foreign-keys&gt;&lt;ref-type name="Journal Article"&gt;17&lt;/ref-type&gt;&lt;contributors&gt;&lt;authors&gt;&lt;author&gt;Ma, P. C.&lt;/author&gt;&lt;author&gt;Maulik, G.&lt;/author&gt;&lt;author&gt;Christensen, J.&lt;/author&gt;&lt;author&gt;Salgia, R.&lt;/author&gt;&lt;/authors&gt;&lt;/contributors&gt;&lt;auth-address&gt;Department of Medical Oncology, Lowe Center for Thoracic Oncology, Dana-Farber Cancer Institute, Brigham and Women&amp;apos;s Hospital, and Harvard Medical School, 44 Binney Street, Boston, MA 02115, USA.&lt;/auth-address&gt;&lt;titles&gt;&lt;title&gt;c-Met: structure, functions and potential for therapeutic inhibition&lt;/title&gt;&lt;secondary-title&gt;Cancer Metastasis Rev&lt;/secondary-title&gt;&lt;/titles&gt;&lt;periodical&gt;&lt;full-title&gt;Cancer Metastasis Rev&lt;/full-title&gt;&lt;/periodical&gt;&lt;pages&gt;309-25&lt;/pages&gt;&lt;volume&gt;22&lt;/volume&gt;&lt;number&gt;4&lt;/number&gt;&lt;keywords&gt;&lt;keyword&gt;Cell Division&lt;/keyword&gt;&lt;keyword&gt;Cell Movement&lt;/keyword&gt;&lt;keyword&gt;Hepatocyte Growth Factor/metabolism&lt;/keyword&gt;&lt;keyword&gt;Humans&lt;/keyword&gt;&lt;keyword&gt;Ligands&lt;/keyword&gt;&lt;keyword&gt;Lung Neoplasms/pathology&lt;/keyword&gt;&lt;keyword&gt;Mutation&lt;/keyword&gt;&lt;keyword&gt;Mutation, Missense&lt;/keyword&gt;&lt;keyword&gt;Neoplasm Metastasis&lt;/keyword&gt;&lt;keyword&gt;Neoplasms/metabolism/*therapy&lt;/keyword&gt;&lt;keyword&gt;Neovascularization, Pathologic&lt;/keyword&gt;&lt;keyword&gt;Phosphorylation&lt;/keyword&gt;&lt;keyword&gt;Protein Structure, Tertiary&lt;/keyword&gt;&lt;keyword&gt;Proto-Oncogene Proteins c-met/*antagonists &amp;amp; inhibitors/*chemistry/*physiology&lt;/keyword&gt;&lt;keyword&gt;Signal Transduction&lt;/keyword&gt;&lt;/keywords&gt;&lt;dates&gt;&lt;year&gt;2003&lt;/year&gt;&lt;pub-dates&gt;&lt;date&gt;Dec&lt;/date&gt;&lt;/pub-dates&gt;&lt;/dates&gt;&lt;isbn&gt;0167-7659 (Print)&amp;#xD;0167-7659 (Linking)&lt;/isbn&gt;&lt;accession-num&gt;12884908&lt;/accession-num&gt;&lt;urls&gt;&lt;related-urls&gt;&lt;url&gt;http://www.ncbi.nlm.nih.gov/pubmed/12884908&lt;/url&gt;&lt;/related-urls&gt;&lt;/urls&gt;&lt;/record&gt;&lt;/Cite&gt;&lt;/EndNote&gt;</w:instrText>
      </w:r>
      <w:r w:rsidR="00D813D5" w:rsidRPr="006A200F">
        <w:fldChar w:fldCharType="separate"/>
      </w:r>
      <w:r w:rsidR="001C6ADE" w:rsidRPr="006A200F">
        <w:rPr>
          <w:noProof/>
          <w:vertAlign w:val="superscript"/>
        </w:rPr>
        <w:t>[113]</w:t>
      </w:r>
      <w:r w:rsidR="00D813D5" w:rsidRPr="006A200F">
        <w:fldChar w:fldCharType="end"/>
      </w:r>
      <w:r w:rsidRPr="006A200F">
        <w:t>. This program is required during embryonic development for tissue and organ morphoge</w:t>
      </w:r>
      <w:r w:rsidR="00DD20BB" w:rsidRPr="006A200F">
        <w:t>nesis, but is exploited by tumo</w:t>
      </w:r>
      <w:r w:rsidRPr="006A200F">
        <w:t>r cells to promote invasive and metastatic ability</w:t>
      </w:r>
      <w:r w:rsidR="00D813D5" w:rsidRPr="006A200F">
        <w:fldChar w:fldCharType="begin">
          <w:fldData xml:space="preserve">PEVuZE5vdGU+PENpdGU+PEF1dGhvcj5HZW50aWxlPC9BdXRob3I+PFllYXI+MjAwODwvWWVhcj48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</w:fldData>
        </w:fldChar>
      </w:r>
      <w:r w:rsidR="001C6ADE" w:rsidRPr="006A200F">
        <w:instrText xml:space="preserve"> ADDIN EN.CITE </w:instrText>
      </w:r>
      <w:r w:rsidR="001C6ADE" w:rsidRPr="006A200F">
        <w:fldChar w:fldCharType="begin">
          <w:fldData xml:space="preserve">PEVuZE5vdGU+PENpdGU+PEF1dGhvcj5HZW50aWxlPC9BdXRob3I+PFllYXI+MjAwODwvWWVhcj48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</w:fldData>
        </w:fldChar>
      </w:r>
      <w:r w:rsidR="001C6ADE" w:rsidRPr="006A200F">
        <w:instrText xml:space="preserve"> ADDIN EN.CITE.DATA </w:instrText>
      </w:r>
      <w:r w:rsidR="001C6ADE" w:rsidRPr="006A200F">
        <w:fldChar w:fldCharType="end"/>
      </w:r>
      <w:r w:rsidR="00D813D5" w:rsidRPr="006A200F">
        <w:fldChar w:fldCharType="separate"/>
      </w:r>
      <w:r w:rsidR="006A200F" w:rsidRPr="006A200F">
        <w:rPr>
          <w:noProof/>
          <w:vertAlign w:val="superscript"/>
        </w:rPr>
        <w:t>[114,</w:t>
      </w:r>
      <w:r w:rsidR="001C6ADE" w:rsidRPr="006A200F">
        <w:rPr>
          <w:noProof/>
          <w:vertAlign w:val="superscript"/>
        </w:rPr>
        <w:t>115]</w:t>
      </w:r>
      <w:r w:rsidR="00D813D5" w:rsidRPr="006A200F">
        <w:fldChar w:fldCharType="end"/>
      </w:r>
      <w:r w:rsidRPr="006A200F">
        <w:t xml:space="preserve">. Sawada </w:t>
      </w:r>
      <w:r w:rsidR="0054043A" w:rsidRPr="006A200F">
        <w:rPr>
          <w:i/>
        </w:rPr>
        <w:t>et al</w:t>
      </w:r>
      <w:r w:rsidR="001E4F7C" w:rsidRPr="006A200F">
        <w:fldChar w:fldCharType="begin">
          <w:fldData xml:space="preserve">PEVuZE5vdGU+PENpdGU+PEF1dGhvcj5TYXdhZGE8L0F1dGhvcj48WWVhcj4yMDA3PC9ZZWFyPjxS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</w:fldData>
        </w:fldChar>
      </w:r>
      <w:r w:rsidR="001C6ADE" w:rsidRPr="006A200F">
        <w:instrText xml:space="preserve"> ADDIN EN.CITE </w:instrText>
      </w:r>
      <w:r w:rsidR="001C6ADE" w:rsidRPr="006A200F">
        <w:fldChar w:fldCharType="begin">
          <w:fldData xml:space="preserve">PEVuZE5vdGU+PENpdGU+PEF1dGhvcj5TYXdhZGE8L0F1dGhvcj48WWVhcj4yMDA3PC9ZZWFyPjxS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</w:fldData>
        </w:fldChar>
      </w:r>
      <w:r w:rsidR="001C6ADE" w:rsidRPr="006A200F">
        <w:instrText xml:space="preserve"> ADDIN EN.CITE.DATA </w:instrText>
      </w:r>
      <w:r w:rsidR="001C6ADE" w:rsidRPr="006A200F">
        <w:fldChar w:fldCharType="end"/>
      </w:r>
      <w:r w:rsidR="001E4F7C" w:rsidRPr="006A200F">
        <w:fldChar w:fldCharType="separate"/>
      </w:r>
      <w:r w:rsidR="001C6ADE" w:rsidRPr="006A200F">
        <w:rPr>
          <w:noProof/>
          <w:vertAlign w:val="superscript"/>
        </w:rPr>
        <w:t>[116]</w:t>
      </w:r>
      <w:r w:rsidR="001E4F7C" w:rsidRPr="006A200F">
        <w:fldChar w:fldCharType="end"/>
      </w:r>
      <w:r w:rsidRPr="006A200F">
        <w:rPr>
          <w:i/>
        </w:rPr>
        <w:t xml:space="preserve"> </w:t>
      </w:r>
      <w:r w:rsidRPr="006A200F">
        <w:t>already reported that overexpression of c-Met is a prognostic factor in ovarian cancer and targeting this receptor in</w:t>
      </w:r>
      <w:r w:rsidR="001E4F7C" w:rsidRPr="006A200F">
        <w:t xml:space="preserve"> cultured</w:t>
      </w:r>
      <w:r w:rsidRPr="006A200F">
        <w:t xml:space="preserve"> ovarian carcinoma cells inhibited peritoneal dissemination through an </w:t>
      </w:r>
      <w:r w:rsidRPr="006A200F">
        <w:sym w:font="Symbol" w:char="F061"/>
      </w:r>
      <w:r w:rsidRPr="006A200F">
        <w:t>5</w:t>
      </w:r>
      <w:r w:rsidRPr="006A200F">
        <w:sym w:font="Symbol" w:char="F062"/>
      </w:r>
      <w:r w:rsidRPr="006A200F">
        <w:t xml:space="preserve">1 integrin-dependent mechanism. In CRC, Osada </w:t>
      </w:r>
      <w:r w:rsidR="0054043A" w:rsidRPr="006A200F">
        <w:rPr>
          <w:i/>
        </w:rPr>
        <w:t>et al</w:t>
      </w:r>
      <w:r w:rsidR="001E4F7C" w:rsidRPr="006A200F">
        <w:fldChar w:fldCharType="begin">
          <w:fldData xml:space="preserve">PEVuZE5vdGU+PENpdGU+PEF1dGhvcj5Pc2FkYTwvQXV0aG9yPjxZZWFyPjIwMTA8L1llYXI+PFJl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==
</w:fldData>
        </w:fldChar>
      </w:r>
      <w:r w:rsidR="001C6ADE" w:rsidRPr="006A200F">
        <w:instrText xml:space="preserve"> ADDIN EN.CITE </w:instrText>
      </w:r>
      <w:r w:rsidR="001C6ADE" w:rsidRPr="006A200F">
        <w:fldChar w:fldCharType="begin">
          <w:fldData xml:space="preserve">PEVuZE5vdGU+PENpdGU+PEF1dGhvcj5Pc2FkYTwvQXV0aG9yPjxZZWFyPjIwMTA8L1llYXI+PFJl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==
</w:fldData>
        </w:fldChar>
      </w:r>
      <w:r w:rsidR="001C6ADE" w:rsidRPr="006A200F">
        <w:instrText xml:space="preserve"> ADDIN EN.CITE.DATA </w:instrText>
      </w:r>
      <w:r w:rsidR="001C6ADE" w:rsidRPr="006A200F">
        <w:fldChar w:fldCharType="end"/>
      </w:r>
      <w:r w:rsidR="001E4F7C" w:rsidRPr="006A200F">
        <w:fldChar w:fldCharType="separate"/>
      </w:r>
      <w:r w:rsidR="001C6ADE" w:rsidRPr="006A200F">
        <w:rPr>
          <w:noProof/>
          <w:vertAlign w:val="superscript"/>
        </w:rPr>
        <w:t>[117]</w:t>
      </w:r>
      <w:r w:rsidR="001E4F7C" w:rsidRPr="006A200F">
        <w:fldChar w:fldCharType="end"/>
      </w:r>
      <w:r w:rsidR="001E4F7C" w:rsidRPr="006A200F">
        <w:rPr>
          <w:i/>
        </w:rPr>
        <w:t xml:space="preserve"> </w:t>
      </w:r>
      <w:r w:rsidRPr="006A200F">
        <w:t>investigated the effect of HGF on progression of liver metastasis. They reported that malignancy with high c-Met expression and under high level of HGF, led to unfavourable patient prognosis and poor survival. The presence of malignant ascites was also reported t</w:t>
      </w:r>
      <w:r w:rsidR="00106939" w:rsidRPr="006A200F">
        <w:t>o contain factors, which induce</w:t>
      </w:r>
      <w:r w:rsidRPr="006A200F">
        <w:t xml:space="preserve"> changes in the morphology of the mesothelial cells, resulting in the separation of cell-cell contacts and </w:t>
      </w:r>
      <w:r w:rsidR="00543BF8" w:rsidRPr="006A200F">
        <w:t xml:space="preserve">the </w:t>
      </w:r>
      <w:r w:rsidRPr="006A200F">
        <w:t>subsequent establishment of the characteristic round morphology</w:t>
      </w:r>
      <w:r w:rsidR="001B4CF9" w:rsidRPr="006A200F">
        <w:fldChar w:fldCharType="begin">
          <w:fldData xml:space="preserve">PEVuZE5vdGU+PENpdGU+PEF1dGhvcj5KYXluZTwvQXV0aG9yPjxZZWFyPjE5OTk8L1llYXI+PFJl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=
</w:fldData>
        </w:fldChar>
      </w:r>
      <w:r w:rsidR="001C6ADE" w:rsidRPr="006A200F">
        <w:instrText xml:space="preserve"> ADDIN EN.CITE </w:instrText>
      </w:r>
      <w:r w:rsidR="001C6ADE" w:rsidRPr="006A200F">
        <w:fldChar w:fldCharType="begin">
          <w:fldData xml:space="preserve">PEVuZE5vdGU+PENpdGU+PEF1dGhvcj5KYXluZTwvQXV0aG9yPjxZZWFyPjE5OTk8L1llYXI+PFJl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=
</w:fldData>
        </w:fldChar>
      </w:r>
      <w:r w:rsidR="001C6ADE" w:rsidRPr="006A200F">
        <w:instrText xml:space="preserve"> ADDIN EN.CITE.DATA </w:instrText>
      </w:r>
      <w:r w:rsidR="001C6ADE" w:rsidRPr="006A200F">
        <w:fldChar w:fldCharType="end"/>
      </w:r>
      <w:r w:rsidR="001B4CF9" w:rsidRPr="006A200F">
        <w:fldChar w:fldCharType="separate"/>
      </w:r>
      <w:r w:rsidR="00F258E2">
        <w:rPr>
          <w:noProof/>
          <w:vertAlign w:val="superscript"/>
        </w:rPr>
        <w:t>[94,</w:t>
      </w:r>
      <w:r w:rsidR="001C6ADE" w:rsidRPr="006A200F">
        <w:rPr>
          <w:noProof/>
          <w:vertAlign w:val="superscript"/>
        </w:rPr>
        <w:t>118]</w:t>
      </w:r>
      <w:r w:rsidR="001B4CF9" w:rsidRPr="006A200F">
        <w:fldChar w:fldCharType="end"/>
      </w:r>
      <w:r w:rsidRPr="006A200F">
        <w:t xml:space="preserve">. </w:t>
      </w:r>
    </w:p>
    <w:p w14:paraId="7712D5D4" w14:textId="72BB30B9" w:rsidR="00AF38E0" w:rsidRPr="006A200F" w:rsidRDefault="00AF38E0" w:rsidP="006A200F">
      <w:pPr>
        <w:adjustRightInd w:val="0"/>
        <w:snapToGrid w:val="0"/>
        <w:ind w:firstLineChars="100" w:firstLine="240"/>
      </w:pPr>
      <w:r w:rsidRPr="006A200F">
        <w:t>Destruction of the mesothelial monolayer can occur through t</w:t>
      </w:r>
      <w:r w:rsidR="00DD20BB" w:rsidRPr="006A200F">
        <w:t>umo</w:t>
      </w:r>
      <w:r w:rsidRPr="006A200F">
        <w:t xml:space="preserve">r-induced apoptosis. Using a three-dimensional </w:t>
      </w:r>
      <w:r w:rsidRPr="006A200F">
        <w:rPr>
          <w:i/>
        </w:rPr>
        <w:t xml:space="preserve">in vitro </w:t>
      </w:r>
      <w:r w:rsidRPr="006A200F">
        <w:t xml:space="preserve">model of the human peritoneum, Jayne </w:t>
      </w:r>
      <w:r w:rsidR="0054043A" w:rsidRPr="006A200F">
        <w:rPr>
          <w:i/>
        </w:rPr>
        <w:t>et al</w:t>
      </w:r>
      <w:r w:rsidR="001E4F7C" w:rsidRPr="006A200F">
        <w:fldChar w:fldCharType="begin"/>
      </w:r>
      <w:r w:rsidR="001C6ADE" w:rsidRPr="006A200F">
        <w:instrText xml:space="preserve"> ADDIN EN.CITE &lt;EndNote&gt;&lt;Cite&gt;&lt;Author&gt;Jayne&lt;/Author&gt;&lt;Year&gt;1999&lt;/Year&gt;&lt;RecNum&gt;516&lt;/RecNum&gt;&lt;DisplayText&gt;&lt;style face="superscript"&gt;[94]&lt;/style&gt;&lt;/DisplayText&gt;&lt;record&gt;&lt;rec-number&gt;516&lt;/rec-number&gt;&lt;foreign-keys&gt;&lt;key app="EN" db-id="dts2wppr0xdwxlee59f5avvq5ezaz0e5ae5v" timestamp="1439991377"&gt;516&lt;/key&gt;&lt;/foreign-keys&gt;&lt;ref-type name="Journal Article"&gt;17&lt;/ref-type&gt;&lt;contributors&gt;&lt;authors&gt;&lt;author&gt;Jayne, D. G.&lt;/author&gt;&lt;author&gt;O&amp;apos;Leary, R.&lt;/author&gt;&lt;author&gt;Gill, A.&lt;/author&gt;&lt;author&gt;Hick, A.&lt;/author&gt;&lt;author&gt;Guillou, P. J.&lt;/author&gt;&lt;/authors&gt;&lt;/contributors&gt;&lt;auth-address&gt;Professorial Surgical Unit, St. James&amp;apos;s University Hospital, Leeds, UK. dgjayne@aol.com&lt;/auth-address&gt;&lt;titles&gt;&lt;title&gt;A three-dimensional in-vitro model for the study of peritoneal tumour metastasis&lt;/title&gt;&lt;secondary-title&gt;Clin Exp Metastasis&lt;/secondary-title&gt;&lt;/titles&gt;&lt;periodical&gt;&lt;full-title&gt;Clin Exp Metastasis&lt;/full-title&gt;&lt;/periodical&gt;&lt;pages&gt;515-23&lt;/pages&gt;&lt;volume&gt;17&lt;/volume&gt;&lt;number&gt;6&lt;/number&gt;&lt;keywords&gt;&lt;keyword&gt;Humans&lt;/keyword&gt;&lt;keyword&gt;Microscopy, Electron, Scanning&lt;/keyword&gt;&lt;keyword&gt;Models, Biological&lt;/keyword&gt;&lt;keyword&gt;Neoplasm Invasiveness&lt;/keyword&gt;&lt;keyword&gt;Neoplasm Metastasis&lt;/keyword&gt;&lt;keyword&gt;Peritoneal Neoplasms/*pathology/ultrastructure&lt;/keyword&gt;&lt;/keywords&gt;&lt;dates&gt;&lt;year&gt;1999&lt;/year&gt;&lt;/dates&gt;&lt;isbn&gt;0262-0898 (Print)&amp;#xD;0262-0898 (Linking)&lt;/isbn&gt;&lt;accession-num&gt;10763918&lt;/accession-num&gt;&lt;urls&gt;&lt;related-urls&gt;&lt;url&gt;http://www.ncbi.nlm.nih.gov/pubmed/10763918&lt;/url&gt;&lt;/related-urls&gt;&lt;/urls&gt;&lt;/record&gt;&lt;/Cite&gt;&lt;/EndNote&gt;</w:instrText>
      </w:r>
      <w:r w:rsidR="001E4F7C" w:rsidRPr="006A200F">
        <w:fldChar w:fldCharType="separate"/>
      </w:r>
      <w:r w:rsidR="001C6ADE" w:rsidRPr="006A200F">
        <w:rPr>
          <w:noProof/>
          <w:vertAlign w:val="superscript"/>
        </w:rPr>
        <w:t>[94]</w:t>
      </w:r>
      <w:r w:rsidR="001E4F7C" w:rsidRPr="006A200F">
        <w:fldChar w:fldCharType="end"/>
      </w:r>
      <w:r w:rsidRPr="006A200F">
        <w:rPr>
          <w:i/>
        </w:rPr>
        <w:t xml:space="preserve"> </w:t>
      </w:r>
      <w:r w:rsidRPr="006A200F">
        <w:t>demonstrated that colorectal</w:t>
      </w:r>
      <w:r w:rsidR="006D0B7B" w:rsidRPr="006A200F">
        <w:t xml:space="preserve"> cancer</w:t>
      </w:r>
      <w:r w:rsidRPr="006A200F">
        <w:t xml:space="preserve"> cell lines rapidly adhered to the outer </w:t>
      </w:r>
      <w:r w:rsidRPr="006A200F">
        <w:lastRenderedPageBreak/>
        <w:t>mesothelial monolayer. T</w:t>
      </w:r>
      <w:r w:rsidR="00DD20BB" w:rsidRPr="006A200F">
        <w:t>he majority of the adhered tumo</w:t>
      </w:r>
      <w:r w:rsidRPr="006A200F">
        <w:t>r cells displayed proliferative growth on the mesothelial surface without inv</w:t>
      </w:r>
      <w:r w:rsidR="00DD20BB" w:rsidRPr="006A200F">
        <w:t>asion. A proportion of the tumo</w:t>
      </w:r>
      <w:r w:rsidRPr="006A200F">
        <w:t xml:space="preserve">r cells invaded the mesothelium, which was characterized by apoptosis of the mesothelial cells involving membrane blebbing, cell shrinkage and nuclear fragmentation. Heath </w:t>
      </w:r>
      <w:r w:rsidR="006A200F" w:rsidRPr="006A200F">
        <w:rPr>
          <w:i/>
        </w:rPr>
        <w:t>et al</w:t>
      </w:r>
      <w:r w:rsidR="001E4F7C" w:rsidRPr="006A200F">
        <w:fldChar w:fldCharType="begin"/>
      </w:r>
      <w:r w:rsidR="001C6ADE" w:rsidRPr="006A200F">
        <w:instrText xml:space="preserve"> ADDIN EN.CITE &lt;EndNote&gt;&lt;Cite&gt;&lt;Author&gt;Heath&lt;/Author&gt;&lt;Year&gt;2004&lt;/Year&gt;&lt;RecNum&gt;534&lt;/RecNum&gt;&lt;DisplayText&gt;&lt;style face="superscript"&gt;[119]&lt;/style&gt;&lt;/DisplayText&gt;&lt;record&gt;&lt;rec-number&gt;534&lt;/rec-number&gt;&lt;foreign-keys&gt;&lt;key app="EN" db-id="dts2wppr0xdwxlee59f5avvq5ezaz0e5ae5v" timestamp="1439994550"&gt;534&lt;/key&gt;&lt;/foreign-keys&gt;&lt;ref-type name="Journal Article"&gt;17&lt;/ref-type&gt;&lt;contributors&gt;&lt;authors&gt;&lt;author&gt;Heath, R. M.&lt;/author&gt;&lt;author&gt;Jayne, D. G.&lt;/author&gt;&lt;author&gt;O&amp;apos;Leary, R.&lt;/author&gt;&lt;author&gt;Morrison, E. E.&lt;/author&gt;&lt;author&gt;Guillou, P. J.&lt;/author&gt;&lt;/authors&gt;&lt;/contributors&gt;&lt;auth-address&gt;St James&amp;apos;s University Hospital, Academic Unit of Surgery, Clinical Sciences Building, Beckett Street, Leeds LS9 7TF, UK.&lt;/auth-address&gt;&lt;titles&gt;&lt;title&gt;Tumour-induced apoptosis in human mesothelial cells: a mechanism of peritoneal invasion by Fas Ligand/Fas interaction&lt;/title&gt;&lt;secondary-title&gt;Br J Cancer&lt;/secondary-title&gt;&lt;/titles&gt;&lt;periodical&gt;&lt;full-title&gt;Br J Cancer&lt;/full-title&gt;&lt;abbr-1&gt;British journal of cancer&lt;/abbr-1&gt;&lt;/periodical&gt;&lt;pages&gt;1437-42&lt;/pages&gt;&lt;volume&gt;90&lt;/volume&gt;&lt;number&gt;7&lt;/number&gt;&lt;keywords&gt;&lt;keyword&gt;Antigens, CD95/*physiology&lt;/keyword&gt;&lt;keyword&gt;*Apoptosis&lt;/keyword&gt;&lt;keyword&gt;Coculture Techniques&lt;/keyword&gt;&lt;keyword&gt;Epithelial Cells/*metabolism/*pathology&lt;/keyword&gt;&lt;keyword&gt;Fluorescent Antibody Technique&lt;/keyword&gt;&lt;keyword&gt;Gastrointestinal Neoplasms/metabolism/*pathology&lt;/keyword&gt;&lt;keyword&gt;Humans&lt;/keyword&gt;&lt;keyword&gt;Neoplasm Invasiveness&lt;/keyword&gt;&lt;keyword&gt;Peritoneal Cavity/cytology&lt;/keyword&gt;&lt;keyword&gt;Tumor Cells, Cultured&lt;/keyword&gt;&lt;/keywords&gt;&lt;dates&gt;&lt;year&gt;2004&lt;/year&gt;&lt;pub-dates&gt;&lt;date&gt;Apr 5&lt;/date&gt;&lt;/pub-dates&gt;&lt;/dates&gt;&lt;isbn&gt;0007-0920 (Print)&amp;#xD;0007-0920 (Linking)&lt;/isbn&gt;&lt;accession-num&gt;15054468&lt;/accession-num&gt;&lt;urls&gt;&lt;related-urls&gt;&lt;url&gt;http://www.ncbi.nlm.nih.gov/pubmed/15054468&lt;/url&gt;&lt;/related-urls&gt;&lt;/urls&gt;&lt;custom2&gt;PMC2409686&lt;/custom2&gt;&lt;electronic-resource-num&gt;10.1038/sj.bjc.6601635&lt;/electronic-resource-num&gt;&lt;/record&gt;&lt;/Cite&gt;&lt;/EndNote&gt;</w:instrText>
      </w:r>
      <w:r w:rsidR="001E4F7C" w:rsidRPr="006A200F">
        <w:fldChar w:fldCharType="separate"/>
      </w:r>
      <w:r w:rsidR="001C6ADE" w:rsidRPr="006A200F">
        <w:rPr>
          <w:noProof/>
          <w:vertAlign w:val="superscript"/>
        </w:rPr>
        <w:t>[119]</w:t>
      </w:r>
      <w:r w:rsidR="001E4F7C" w:rsidRPr="006A200F">
        <w:fldChar w:fldCharType="end"/>
      </w:r>
      <w:r w:rsidRPr="006A200F">
        <w:t xml:space="preserve"> explored the role of the death ligand/ receptor system, Fas Ligand/Fas, in the process of apoptosis using human mesothelial cells co-cultured </w:t>
      </w:r>
      <w:r w:rsidRPr="006A200F">
        <w:rPr>
          <w:i/>
        </w:rPr>
        <w:t xml:space="preserve">in vitro </w:t>
      </w:r>
      <w:r w:rsidRPr="006A200F">
        <w:t>with the SW480 colonic cancer cell line. They demonstrated that invasion of the periton</w:t>
      </w:r>
      <w:r w:rsidR="00DD20BB" w:rsidRPr="006A200F">
        <w:t xml:space="preserve">eal mesothelium occurs </w:t>
      </w:r>
      <w:r w:rsidR="00DD20BB" w:rsidRPr="006A200F">
        <w:rPr>
          <w:i/>
        </w:rPr>
        <w:t>via</w:t>
      </w:r>
      <w:r w:rsidR="00DD20BB" w:rsidRPr="006A200F">
        <w:t xml:space="preserve"> tumo</w:t>
      </w:r>
      <w:r w:rsidRPr="006A200F">
        <w:t xml:space="preserve">r-induced mesothelial apoptosis, at least in part mediated by a Fas-dependent mechanism. </w:t>
      </w:r>
    </w:p>
    <w:p w14:paraId="553F0587" w14:textId="09FB6955" w:rsidR="00AC41CF" w:rsidRPr="006A200F" w:rsidRDefault="00AF38E0" w:rsidP="006A200F">
      <w:pPr>
        <w:adjustRightInd w:val="0"/>
        <w:snapToGrid w:val="0"/>
        <w:ind w:firstLineChars="100" w:firstLine="240"/>
      </w:pPr>
      <w:r w:rsidRPr="006A200F">
        <w:t>After penetr</w:t>
      </w:r>
      <w:r w:rsidR="00DD20BB" w:rsidRPr="006A200F">
        <w:t>ating the mesothelium, the tumo</w:t>
      </w:r>
      <w:r w:rsidRPr="006A200F">
        <w:t xml:space="preserve">r cells adhere to the basement membrane through integrin-mediated adhesion. Integrins are calcium/magnesium-dependent heterodimer molecules, consisting of an </w:t>
      </w:r>
      <w:r w:rsidRPr="006A200F">
        <w:sym w:font="Symbol" w:char="F061"/>
      </w:r>
      <w:r w:rsidRPr="006A200F">
        <w:t xml:space="preserve"> and a </w:t>
      </w:r>
      <w:r w:rsidRPr="006A200F">
        <w:sym w:font="Symbol" w:char="F062"/>
      </w:r>
      <w:r w:rsidRPr="006A200F">
        <w:t xml:space="preserve"> subunit, located on the cell membrane. They are involved in both homotypic cell-cell and heterotypic cell-ECM adhesion and mediate in- and outward signal transduction to the actin cytoskeleton via cytoplasmic proteins</w:t>
      </w:r>
      <w:r w:rsidR="002A0B13" w:rsidRPr="006A200F">
        <w:fldChar w:fldCharType="begin"/>
      </w:r>
      <w:r w:rsidR="001C6ADE" w:rsidRPr="006A200F">
        <w:instrText xml:space="preserve"> ADDIN EN.CITE &lt;EndNote&gt;&lt;Cite&gt;&lt;Author&gt;Bracke&lt;/Author&gt;&lt;Year&gt;2007&lt;/Year&gt;&lt;RecNum&gt;376&lt;/RecNum&gt;&lt;DisplayText&gt;&lt;style face="superscript"&gt;[47]&lt;/style&gt;&lt;/DisplayText&gt;&lt;record&gt;&lt;rec-number&gt;376&lt;/rec-number&gt;&lt;foreign-keys&gt;&lt;key app="EN" db-id="dts2wppr0xdwxlee59f5avvq5ezaz0e5ae5v" timestamp="1439977055"&gt;376&lt;/key&gt;&lt;/foreign-keys&gt;&lt;ref-type name="Journal Article"&gt;17&lt;/ref-type&gt;&lt;contributors&gt;&lt;authors&gt;&lt;author&gt;Bracke, M. E.&lt;/author&gt;&lt;/authors&gt;&lt;/contributors&gt;&lt;auth-address&gt;Laboratory of Experimental Cancerology, University Hospital, Ghent, Belgium. brackemarc@hotmail.com&lt;/auth-address&gt;&lt;titles&gt;&lt;title&gt;Role of adhesion molecules in locoregional cancer spread&lt;/title&gt;&lt;secondary-title&gt;Cancer Treat Res&lt;/secondary-title&gt;&lt;/titles&gt;&lt;periodical&gt;&lt;full-title&gt;Cancer Treat Res&lt;/full-title&gt;&lt;abbr-1&gt;Cancer treatment and research&lt;/abbr-1&gt;&lt;/periodical&gt;&lt;pages&gt;35-49&lt;/pages&gt;&lt;volume&gt;134&lt;/volume&gt;&lt;keywords&gt;&lt;keyword&gt;Carcinoma/*metabolism/*secondary&lt;/keyword&gt;&lt;keyword&gt;*Cell Adhesion&lt;/keyword&gt;&lt;keyword&gt;Cell Adhesion Molecules/*metabolism&lt;/keyword&gt;&lt;keyword&gt;Cell Communication&lt;/keyword&gt;&lt;keyword&gt;Humans&lt;/keyword&gt;&lt;keyword&gt;Peritoneal Neoplasms/*metabolism/*pathology&lt;/keyword&gt;&lt;/keywords&gt;&lt;dates&gt;&lt;year&gt;2007&lt;/year&gt;&lt;/dates&gt;&lt;isbn&gt;0927-3042 (Print)&amp;#xD;0927-3042 (Linking)&lt;/isbn&gt;&lt;accession-num&gt;17633046&lt;/accession-num&gt;&lt;urls&gt;&lt;related-urls&gt;&lt;url&gt;http://www.ncbi.nlm.nih.gov/pubmed/17633046&lt;/url&gt;&lt;/related-urls&gt;&lt;/urls&gt;&lt;/record&gt;&lt;/Cite&gt;&lt;/EndNote&gt;</w:instrText>
      </w:r>
      <w:r w:rsidR="002A0B13" w:rsidRPr="006A200F">
        <w:fldChar w:fldCharType="separate"/>
      </w:r>
      <w:r w:rsidR="001C6ADE" w:rsidRPr="006A200F">
        <w:rPr>
          <w:noProof/>
          <w:vertAlign w:val="superscript"/>
        </w:rPr>
        <w:t>[47]</w:t>
      </w:r>
      <w:r w:rsidR="002A0B13" w:rsidRPr="006A200F">
        <w:fldChar w:fldCharType="end"/>
      </w:r>
      <w:r w:rsidR="002E752F" w:rsidRPr="006A200F">
        <w:t>.</w:t>
      </w:r>
      <w:r w:rsidR="003B34D1" w:rsidRPr="006A200F">
        <w:t xml:space="preserve"> </w:t>
      </w:r>
    </w:p>
    <w:p w14:paraId="1826624E" w14:textId="100A61CB" w:rsidR="00AC41CF" w:rsidRPr="006A200F" w:rsidRDefault="00AF38E0" w:rsidP="006A200F">
      <w:pPr>
        <w:adjustRightInd w:val="0"/>
        <w:snapToGrid w:val="0"/>
        <w:ind w:firstLineChars="100" w:firstLine="240"/>
      </w:pPr>
      <w:r w:rsidRPr="006A200F">
        <w:t>Subsequent invasion of the peritoneal-blood barrier, the submesothelial tissue between the peritoneal mesothelium and the submesothelial arterial blood capillaries, occurs via degradation by proteases</w:t>
      </w:r>
      <w:r w:rsidR="000D6D88" w:rsidRPr="006A200F">
        <w:fldChar w:fldCharType="begin"/>
      </w:r>
      <w:r w:rsidR="001C6ADE" w:rsidRPr="006A200F">
        <w:instrText xml:space="preserve"> ADDIN EN.CITE &lt;EndNote&gt;&lt;Cite&gt;&lt;Author&gt;Yonemura&lt;/Author&gt;&lt;Year&gt;1996&lt;/Year&gt;&lt;RecNum&gt;535&lt;/RecNum&gt;&lt;DisplayText&gt;&lt;style face="superscript"&gt;[120]&lt;/style&gt;&lt;/DisplayText&gt;&lt;record&gt;&lt;rec-number&gt;535&lt;/rec-number&gt;&lt;foreign-keys&gt;&lt;key app="EN" db-id="dts2wppr0xdwxlee59f5avvq5ezaz0e5ae5v" timestamp="1440005790"&gt;535&lt;/key&gt;&lt;/foreign-keys&gt;&lt;ref-type name="Journal Article"&gt;17&lt;/ref-type&gt;&lt;contributors&gt;&lt;authors&gt;&lt;author&gt;Yonemura, Y.&lt;/author&gt;&lt;author&gt;Endou, Y.&lt;/author&gt;&lt;author&gt;Yamaguchi, T.&lt;/author&gt;&lt;author&gt;Nojima, N.&lt;/author&gt;&lt;author&gt;Kawamura, T.&lt;/author&gt;&lt;author&gt;Fujimura, T.&lt;/author&gt;&lt;author&gt;Obata, T.&lt;/author&gt;&lt;author&gt;Kim, B.&lt;/author&gt;&lt;author&gt;Miyazaki, I.&lt;/author&gt;&lt;author&gt;Sasaki, T.&lt;/author&gt;&lt;/authors&gt;&lt;/contributors&gt;&lt;auth-address&gt;Kanazawa univ,inst canc res,dept exptl therapeut,kanazawa,ishikawa 920,japan. univ ulsan,asan med ctr,dept gen surg,ulsan,south korea. kanazawa univ,sch med,dept electron microscopy,kanazawa,ishikawa 920,japan.&lt;/auth-address&gt;&lt;titles&gt;&lt;title&gt;Roles of VLA-2 and VLA-3 on the formation of peritoneal dissemination in gastric cancer&lt;/title&gt;&lt;secondary-title&gt;Int J Oncol&lt;/secondary-title&gt;&lt;/titles&gt;&lt;periodical&gt;&lt;full-title&gt;Int J Oncol&lt;/full-title&gt;&lt;abbr-1&gt;International journal of oncology&lt;/abbr-1&gt;&lt;/periodical&gt;&lt;pages&gt;925-31&lt;/pages&gt;&lt;volume&gt;8&lt;/volume&gt;&lt;number&gt;5&lt;/number&gt;&lt;dates&gt;&lt;year&gt;1996&lt;/year&gt;&lt;pub-dates&gt;&lt;date&gt;May&lt;/date&gt;&lt;/pub-dates&gt;&lt;/dates&gt;&lt;isbn&gt;1019-6439 (Print)&amp;#xD;1019-6439 (Linking)&lt;/isbn&gt;&lt;accession-num&gt;21544447&lt;/accession-num&gt;&lt;urls&gt;&lt;related-urls&gt;&lt;url&gt;http://www.ncbi.nlm.nih.gov/pubmed/21544447&lt;/url&gt;&lt;/related-urls&gt;&lt;/urls&gt;&lt;/record&gt;&lt;/Cite&gt;&lt;/EndNote&gt;</w:instrText>
      </w:r>
      <w:r w:rsidR="000D6D88" w:rsidRPr="006A200F">
        <w:fldChar w:fldCharType="separate"/>
      </w:r>
      <w:r w:rsidR="001C6ADE" w:rsidRPr="006A200F">
        <w:rPr>
          <w:noProof/>
          <w:vertAlign w:val="superscript"/>
        </w:rPr>
        <w:t>[120]</w:t>
      </w:r>
      <w:r w:rsidR="000D6D88" w:rsidRPr="006A200F">
        <w:fldChar w:fldCharType="end"/>
      </w:r>
      <w:r w:rsidR="00DD20BB" w:rsidRPr="006A200F">
        <w:t>. Tumo</w:t>
      </w:r>
      <w:r w:rsidRPr="006A200F">
        <w:t>r cells, mesothelial cells, surrounding fibroblasts, inflammatory cells and macrophages secrete matrix metalloproteinases (MMPs), which are responsible for the degradation of several ECM components</w:t>
      </w:r>
      <w:r w:rsidR="000D6D88" w:rsidRPr="006A200F">
        <w:fldChar w:fldCharType="begin"/>
      </w:r>
      <w:r w:rsidR="001C6ADE" w:rsidRPr="006A200F">
        <w:instrText xml:space="preserve"> ADDIN EN.CITE &lt;EndNote&gt;&lt;Cite&gt;&lt;Author&gt;Kataoka&lt;/Author&gt;&lt;Year&gt;2003&lt;/Year&gt;&lt;RecNum&gt;536&lt;/RecNum&gt;&lt;DisplayText&gt;&lt;style face="superscript"&gt;[121]&lt;/style&gt;&lt;/DisplayText&gt;&lt;record&gt;&lt;rec-number&gt;536&lt;/rec-number&gt;&lt;foreign-keys&gt;&lt;key app="EN" db-id="dts2wppr0xdwxlee59f5avvq5ezaz0e5ae5v" timestamp="1440005956"&gt;536&lt;/key&gt;&lt;/foreign-keys&gt;&lt;ref-type name="Journal Article"&gt;17&lt;/ref-type&gt;&lt;contributors&gt;&lt;authors&gt;&lt;author&gt;Kataoka, H.&lt;/author&gt;&lt;author&gt;Tanaka, H.&lt;/author&gt;&lt;author&gt;Nagaike, K.&lt;/author&gt;&lt;author&gt;Uchiyama, S.&lt;/author&gt;&lt;author&gt;Itoh, H.&lt;/author&gt;&lt;/authors&gt;&lt;/contributors&gt;&lt;auth-address&gt;Second Department of Pathology, Miyazaki Medical College, Kiyotake, Miyazaki, Japan. mejina@fc.miyazaki-med.ac.jp&lt;/auth-address&gt;&lt;titles&gt;&lt;title&gt;Role of cancer cell-stroma interaction in invasive growth of cancer cells&lt;/title&gt;&lt;secondary-title&gt;Hum Cell&lt;/secondary-title&gt;&lt;/titles&gt;&lt;periodical&gt;&lt;full-title&gt;Hum Cell&lt;/full-title&gt;&lt;/periodical&gt;&lt;pages&gt;1-14&lt;/pages&gt;&lt;volume&gt;16&lt;/volume&gt;&lt;number&gt;1&lt;/number&gt;&lt;keywords&gt;&lt;keyword&gt;*Antigens, CD&lt;/keyword&gt;&lt;keyword&gt;Antigens, CD147&lt;/keyword&gt;&lt;keyword&gt;*Antigens, Neoplasm&lt;/keyword&gt;&lt;keyword&gt;Cell Communication/*physiology&lt;/keyword&gt;&lt;keyword&gt;Extracellular Matrix/metabolism&lt;/keyword&gt;&lt;keyword&gt;Fibroblasts/*physiology&lt;/keyword&gt;&lt;keyword&gt;Hepatocyte Growth Factor/metabolism/physiology&lt;/keyword&gt;&lt;keyword&gt;Humans&lt;/keyword&gt;&lt;keyword&gt;Membrane Glycoproteins/physiology&lt;/keyword&gt;&lt;keyword&gt;Neoplasm Invasiveness&lt;/keyword&gt;&lt;keyword&gt;Neoplasms/metabolism/*pathology&lt;/keyword&gt;&lt;keyword&gt;Protein Precursors/metabolism&lt;/keyword&gt;&lt;keyword&gt;Proteinase Inhibitory Proteins, Secretory&lt;/keyword&gt;&lt;keyword&gt;Serine Endopeptidases/physiology&lt;/keyword&gt;&lt;keyword&gt;Signal Transduction/physiology&lt;/keyword&gt;&lt;keyword&gt;Trypsin/physiology&lt;/keyword&gt;&lt;/keywords&gt;&lt;dates&gt;&lt;year&gt;2003&lt;/year&gt;&lt;pub-dates&gt;&lt;date&gt;Mar&lt;/date&gt;&lt;/pub-dates&gt;&lt;/dates&gt;&lt;isbn&gt;0914-7470 (Print)&amp;#xD;0914-7470 (Linking)&lt;/isbn&gt;&lt;accession-num&gt;12971620&lt;/accession-num&gt;&lt;urls&gt;&lt;related-urls&gt;&lt;url&gt;http://www.ncbi.nlm.nih.gov/pubmed/12971620&lt;/url&gt;&lt;/related-urls&gt;&lt;/urls&gt;&lt;/record&gt;&lt;/Cite&gt;&lt;/EndNote&gt;</w:instrText>
      </w:r>
      <w:r w:rsidR="000D6D88" w:rsidRPr="006A200F">
        <w:fldChar w:fldCharType="separate"/>
      </w:r>
      <w:r w:rsidR="001C6ADE" w:rsidRPr="006A200F">
        <w:rPr>
          <w:noProof/>
          <w:vertAlign w:val="superscript"/>
        </w:rPr>
        <w:t>[121]</w:t>
      </w:r>
      <w:r w:rsidR="000D6D88" w:rsidRPr="006A200F">
        <w:fldChar w:fldCharType="end"/>
      </w:r>
      <w:r w:rsidRPr="006A200F">
        <w:t xml:space="preserve">. </w:t>
      </w:r>
      <w:r w:rsidR="00AC41CF" w:rsidRPr="006A200F">
        <w:t>Destruction of the peritoneal-blood barrier by these enzymes results from a disturbed equilibrium between the activation of pro- MMPs and their inhibition by tissue inhibitor metalloproteinases (TIMPs)</w:t>
      </w:r>
      <w:r w:rsidR="00AC41CF" w:rsidRPr="006A200F">
        <w:fldChar w:fldCharType="begin"/>
      </w:r>
      <w:r w:rsidR="001C6ADE" w:rsidRPr="006A200F">
        <w:instrText xml:space="preserve"> ADDIN EN.CITE &lt;EndNote&gt;&lt;Cite&gt;&lt;Author&gt;Bracke&lt;/Author&gt;&lt;Year&gt;2007&lt;/Year&gt;&lt;RecNum&gt;376&lt;/RecNum&gt;&lt;DisplayText&gt;&lt;style face="superscript"&gt;[47]&lt;/style&gt;&lt;/DisplayText&gt;&lt;record&gt;&lt;rec-number&gt;376&lt;/rec-number&gt;&lt;foreign-keys&gt;&lt;key app="EN" db-id="dts2wppr0xdwxlee59f5avvq5ezaz0e5ae5v" timestamp="1439977055"&gt;376&lt;/key&gt;&lt;/foreign-keys&gt;&lt;ref-type name="Journal Article"&gt;17&lt;/ref-type&gt;&lt;contributors&gt;&lt;authors&gt;&lt;author&gt;Bracke, M. E.&lt;/author&gt;&lt;/authors&gt;&lt;/contributors&gt;&lt;auth-address&gt;Laboratory of Experimental Cancerology, University Hospital, Ghent, Belgium. brackemarc@hotmail.com&lt;/auth-address&gt;&lt;titles&gt;&lt;title&gt;Role of adhesion molecules in locoregional cancer spread&lt;/title&gt;&lt;secondary-title&gt;Cancer Treat Res&lt;/secondary-title&gt;&lt;/titles&gt;&lt;periodical&gt;&lt;full-title&gt;Cancer Treat Res&lt;/full-title&gt;&lt;abbr-1&gt;Cancer treatment and research&lt;/abbr-1&gt;&lt;/periodical&gt;&lt;pages&gt;35-49&lt;/pages&gt;&lt;volume&gt;134&lt;/volume&gt;&lt;keywords&gt;&lt;keyword&gt;Carcinoma/*metabolism/*secondary&lt;/keyword&gt;&lt;keyword&gt;*Cell Adhesion&lt;/keyword&gt;&lt;keyword&gt;Cell Adhesion Molecules/*metabolism&lt;/keyword&gt;&lt;keyword&gt;Cell Communication&lt;/keyword&gt;&lt;keyword&gt;Humans&lt;/keyword&gt;&lt;keyword&gt;Peritoneal Neoplasms/*metabolism/*pathology&lt;/keyword&gt;&lt;/keywords&gt;&lt;dates&gt;&lt;year&gt;2007&lt;/year&gt;&lt;/dates&gt;&lt;isbn&gt;0927-3042 (Print)&amp;#xD;0927-3042 (Linking)&lt;/isbn&gt;&lt;accession-num&gt;17633046&lt;/accession-num&gt;&lt;urls&gt;&lt;related-urls&gt;&lt;url&gt;http://www.ncbi.nlm.nih.gov/pubmed/17633046&lt;/url&gt;&lt;/related-urls&gt;&lt;/urls&gt;&lt;/record&gt;&lt;/Cite&gt;&lt;/EndNote&gt;</w:instrText>
      </w:r>
      <w:r w:rsidR="00AC41CF" w:rsidRPr="006A200F">
        <w:fldChar w:fldCharType="separate"/>
      </w:r>
      <w:r w:rsidR="001C6ADE" w:rsidRPr="006A200F">
        <w:rPr>
          <w:noProof/>
          <w:vertAlign w:val="superscript"/>
        </w:rPr>
        <w:t>[47]</w:t>
      </w:r>
      <w:r w:rsidR="00AC41CF" w:rsidRPr="006A200F">
        <w:fldChar w:fldCharType="end"/>
      </w:r>
      <w:r w:rsidR="00AC41CF" w:rsidRPr="006A200F">
        <w:t xml:space="preserve">. In CRC, increased levels of MMP-1, MMP-2, MMP-7, MMP-9, MMP-13 and MMP-14 have been reported to play a role in the formation of PC. </w:t>
      </w:r>
      <w:r w:rsidRPr="006A200F">
        <w:t>The MMPs are a family of zinc-</w:t>
      </w:r>
      <w:r w:rsidR="006E2747" w:rsidRPr="006A200F">
        <w:t xml:space="preserve"> </w:t>
      </w:r>
      <w:r w:rsidRPr="006A200F">
        <w:t>and calcium dependent multifunctional enzymes currently comprising 23 members in humans, either membrane-anchored or secreted</w:t>
      </w:r>
      <w:r w:rsidR="000D6D88" w:rsidRPr="006A200F">
        <w:fldChar w:fldCharType="begin">
          <w:fldData xml:space="preserve">PEVuZE5vdGU+PENpdGU+PEF1dGhvcj5CcmluY2tlcmhvZmY8L0F1dGhvcj48WWVhcj4yMDAyPC9Z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</w:fldData>
        </w:fldChar>
      </w:r>
      <w:r w:rsidR="001C6ADE" w:rsidRPr="006A200F">
        <w:instrText xml:space="preserve"> ADDIN EN.CITE </w:instrText>
      </w:r>
      <w:r w:rsidR="001C6ADE" w:rsidRPr="006A200F">
        <w:fldChar w:fldCharType="begin">
          <w:fldData xml:space="preserve">PEVuZE5vdGU+PENpdGU+PEF1dGhvcj5CcmluY2tlcmhvZmY8L0F1dGhvcj48WWVhcj4yMDAyPC9Z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</w:fldData>
        </w:fldChar>
      </w:r>
      <w:r w:rsidR="001C6ADE" w:rsidRPr="006A200F">
        <w:instrText xml:space="preserve"> ADDIN EN.CITE.DATA </w:instrText>
      </w:r>
      <w:r w:rsidR="001C6ADE" w:rsidRPr="006A200F">
        <w:fldChar w:fldCharType="end"/>
      </w:r>
      <w:r w:rsidR="000D6D88" w:rsidRPr="006A200F">
        <w:fldChar w:fldCharType="separate"/>
      </w:r>
      <w:r w:rsidR="006A200F" w:rsidRPr="006A200F">
        <w:rPr>
          <w:noProof/>
          <w:vertAlign w:val="superscript"/>
        </w:rPr>
        <w:t>[122,</w:t>
      </w:r>
      <w:r w:rsidR="001C6ADE" w:rsidRPr="006A200F">
        <w:rPr>
          <w:noProof/>
          <w:vertAlign w:val="superscript"/>
        </w:rPr>
        <w:t>123]</w:t>
      </w:r>
      <w:r w:rsidR="000D6D88" w:rsidRPr="006A200F">
        <w:fldChar w:fldCharType="end"/>
      </w:r>
      <w:r w:rsidR="002E752F" w:rsidRPr="006A200F">
        <w:t>.</w:t>
      </w:r>
      <w:r w:rsidRPr="006A200F">
        <w:t xml:space="preserve"> Many MMPs have overlapping substrate specificity and are involved in a network of mutual activation by MMPs and plasmin activation</w:t>
      </w:r>
      <w:r w:rsidR="000D6D88" w:rsidRPr="006A200F">
        <w:t xml:space="preserve"> </w:t>
      </w:r>
      <w:r w:rsidR="00DB7DC8" w:rsidRPr="006A200F">
        <w:t>(Table 3</w:t>
      </w:r>
      <w:r w:rsidR="003B34D1" w:rsidRPr="006A200F">
        <w:t>)</w:t>
      </w:r>
      <w:r w:rsidR="000D6D88" w:rsidRPr="006A200F">
        <w:fldChar w:fldCharType="begin"/>
      </w:r>
      <w:r w:rsidR="001C6ADE" w:rsidRPr="006A200F">
        <w:instrText xml:space="preserve"> ADDIN EN.CITE &lt;EndNote&gt;&lt;Cite&gt;&lt;Author&gt;Yonemura&lt;/Author&gt;&lt;Year&gt;1996&lt;/Year&gt;&lt;RecNum&gt;542&lt;/RecNum&gt;&lt;DisplayText&gt;&lt;style face="superscript"&gt;[124]&lt;/style&gt;&lt;/DisplayText&gt;&lt;record&gt;&lt;rec-number&gt;542&lt;/rec-number&gt;&lt;foreign-keys&gt;&lt;key app="EN" db-id="dts2wppr0xdwxlee59f5avvq5ezaz0e5ae5v" timestamp="1440006098"&gt;542&lt;/key&gt;&lt;/foreign-keys&gt;&lt;ref-type name="Journal Article"&gt;17&lt;/ref-type&gt;&lt;contributors&gt;&lt;authors&gt;&lt;author&gt;Yonemura, Y.&lt;/author&gt;&lt;author&gt;Endo, Y.&lt;/author&gt;&lt;author&gt;Yamaguchi, T.&lt;/author&gt;&lt;author&gt;Fujimura, T.&lt;/author&gt;&lt;author&gt;Obata, T.&lt;/author&gt;&lt;author&gt;Kawamura, T.&lt;/author&gt;&lt;author&gt;Nojima, N.&lt;/author&gt;&lt;author&gt;Miyazaki, I.&lt;/author&gt;&lt;author&gt;Sasaki, T.&lt;/author&gt;&lt;/authors&gt;&lt;/contributors&gt;&lt;auth-address&gt;Kanazawa univ,sch med,inst canc,dept exptl therapeut,kanazawa,ishikawa 920,japan. kanazawa univ,sch med,dept electron microscopy,kanazawa,ishikawa 920,japan.&lt;/auth-address&gt;&lt;titles&gt;&lt;title&gt;Mechanisms of the formation of the peritoneal dissemination in gastric cancer&lt;/title&gt;&lt;secondary-title&gt;Int J Oncol&lt;/secondary-title&gt;&lt;/titles&gt;&lt;periodical&gt;&lt;full-title&gt;Int J Oncol&lt;/full-title&gt;&lt;abbr-1&gt;International journal of oncology&lt;/abbr-1&gt;&lt;/periodical&gt;&lt;pages&gt;795-802&lt;/pages&gt;&lt;volume&gt;8&lt;/volume&gt;&lt;number&gt;4&lt;/number&gt;&lt;dates&gt;&lt;year&gt;1996&lt;/year&gt;&lt;pub-dates&gt;&lt;date&gt;Apr&lt;/date&gt;&lt;/pub-dates&gt;&lt;/dates&gt;&lt;isbn&gt;1019-6439 (Print)&amp;#xD;1019-6439 (Linking)&lt;/isbn&gt;&lt;accession-num&gt;21544429&lt;/accession-num&gt;&lt;urls&gt;&lt;related-urls&gt;&lt;url&gt;http://www.ncbi.nlm.nih.gov/pubmed/21544429&lt;/url&gt;&lt;/related-urls&gt;&lt;/urls&gt;&lt;/record&gt;&lt;/Cite&gt;&lt;/EndNote&gt;</w:instrText>
      </w:r>
      <w:r w:rsidR="000D6D88" w:rsidRPr="006A200F">
        <w:fldChar w:fldCharType="separate"/>
      </w:r>
      <w:r w:rsidR="001C6ADE" w:rsidRPr="006A200F">
        <w:rPr>
          <w:noProof/>
          <w:vertAlign w:val="superscript"/>
        </w:rPr>
        <w:t>[124]</w:t>
      </w:r>
      <w:r w:rsidR="000D6D88" w:rsidRPr="006A200F">
        <w:fldChar w:fldCharType="end"/>
      </w:r>
      <w:r w:rsidRPr="006A200F">
        <w:t>. Four types of TIMPs (TIMP-1 – TIMP-4) have been reported, which co</w:t>
      </w:r>
      <w:r w:rsidR="006A200F" w:rsidRPr="006A200F">
        <w:t>ntrol the activity of the MMPs</w:t>
      </w:r>
      <w:r w:rsidR="00D86A7C" w:rsidRPr="006A200F">
        <w:fldChar w:fldCharType="begin">
          <w:fldData xml:space="preserve">PEVuZE5vdGU+PENpdGU+PEF1dGhvcj5HYXJjaWEtQWxiZW5pejwvQXV0aG9yPjxZZWFyPjIwMTE8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</w:fldData>
        </w:fldChar>
      </w:r>
      <w:r w:rsidR="001C6ADE" w:rsidRPr="006A200F">
        <w:instrText xml:space="preserve"> ADDIN EN.CITE </w:instrText>
      </w:r>
      <w:r w:rsidR="001C6ADE" w:rsidRPr="006A200F">
        <w:fldChar w:fldCharType="begin">
          <w:fldData xml:space="preserve">PEVuZE5vdGU+PENpdGU+PEF1dGhvcj5HYXJjaWEtQWxiZW5pejwvQXV0aG9yPjxZZWFyPjIwMTE8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</w:fldData>
        </w:fldChar>
      </w:r>
      <w:r w:rsidR="001C6ADE" w:rsidRPr="006A200F">
        <w:instrText xml:space="preserve"> ADDIN EN.CITE.DATA </w:instrText>
      </w:r>
      <w:r w:rsidR="001C6ADE" w:rsidRPr="006A200F">
        <w:fldChar w:fldCharType="end"/>
      </w:r>
      <w:r w:rsidR="00D86A7C" w:rsidRPr="006A200F">
        <w:fldChar w:fldCharType="separate"/>
      </w:r>
      <w:r w:rsidR="001C6ADE" w:rsidRPr="006A200F">
        <w:rPr>
          <w:noProof/>
          <w:vertAlign w:val="superscript"/>
        </w:rPr>
        <w:t>[125-129]</w:t>
      </w:r>
      <w:r w:rsidR="00D86A7C" w:rsidRPr="006A200F">
        <w:fldChar w:fldCharType="end"/>
      </w:r>
      <w:r w:rsidRPr="006A200F">
        <w:t xml:space="preserve">. </w:t>
      </w:r>
    </w:p>
    <w:p w14:paraId="4B3C34F4" w14:textId="1B19FAA7" w:rsidR="005C21C9" w:rsidRPr="006A200F" w:rsidRDefault="00AF38E0" w:rsidP="006A200F">
      <w:pPr>
        <w:adjustRightInd w:val="0"/>
        <w:snapToGrid w:val="0"/>
        <w:ind w:firstLineChars="100" w:firstLine="240"/>
      </w:pPr>
      <w:r w:rsidRPr="006A200F">
        <w:lastRenderedPageBreak/>
        <w:t>Elevated expression of MMP1 has been reported in several studies to be correlated with metastasis, reduced overall and/or disease-free survival</w:t>
      </w:r>
      <w:r w:rsidR="00D86A7C" w:rsidRPr="006A200F">
        <w:fldChar w:fldCharType="begin">
          <w:fldData xml:space="preserve">PEVuZE5vdGU+PENpdGU+PEF1dGhvcj5UYWhhcmE8L0F1dGhvcj48WWVhcj4yMDEwPC9ZZWFyPjxS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</w:fldData>
        </w:fldChar>
      </w:r>
      <w:r w:rsidR="001C6ADE" w:rsidRPr="006A200F">
        <w:instrText xml:space="preserve"> ADDIN EN.CITE </w:instrText>
      </w:r>
      <w:r w:rsidR="001C6ADE" w:rsidRPr="006A200F">
        <w:fldChar w:fldCharType="begin">
          <w:fldData xml:space="preserve">PEVuZE5vdGU+PENpdGU+PEF1dGhvcj5UYWhhcmE8L0F1dGhvcj48WWVhcj4yMDEwPC9ZZWFyPjxS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</w:fldData>
        </w:fldChar>
      </w:r>
      <w:r w:rsidR="001C6ADE" w:rsidRPr="006A200F">
        <w:instrText xml:space="preserve"> ADDIN EN.CITE.DATA </w:instrText>
      </w:r>
      <w:r w:rsidR="001C6ADE" w:rsidRPr="006A200F">
        <w:fldChar w:fldCharType="end"/>
      </w:r>
      <w:r w:rsidR="00D86A7C" w:rsidRPr="006A200F">
        <w:fldChar w:fldCharType="separate"/>
      </w:r>
      <w:r w:rsidR="001C6ADE" w:rsidRPr="006A200F">
        <w:rPr>
          <w:noProof/>
          <w:vertAlign w:val="superscript"/>
        </w:rPr>
        <w:t>[129-132]</w:t>
      </w:r>
      <w:r w:rsidR="00D86A7C" w:rsidRPr="006A200F">
        <w:fldChar w:fldCharType="end"/>
      </w:r>
      <w:r w:rsidRPr="006A200F">
        <w:t xml:space="preserve">. However, some controversy exists regarding the role of MMP-1. Hettiaratchi </w:t>
      </w:r>
      <w:r w:rsidR="006A200F" w:rsidRPr="006A200F">
        <w:rPr>
          <w:i/>
        </w:rPr>
        <w:t>et al</w:t>
      </w:r>
      <w:r w:rsidR="003B34D1" w:rsidRPr="006A200F">
        <w:fldChar w:fldCharType="begin">
          <w:fldData xml:space="preserve">PEVuZE5vdGU+PENpdGU+PEF1dGhvcj5IZXR0aWFyYXRjaGk8L0F1dGhvcj48WWVhcj4yMDA3PC9Z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</w:fldData>
        </w:fldChar>
      </w:r>
      <w:r w:rsidR="001C6ADE" w:rsidRPr="006A200F">
        <w:instrText xml:space="preserve"> ADDIN EN.CITE </w:instrText>
      </w:r>
      <w:r w:rsidR="001C6ADE" w:rsidRPr="006A200F">
        <w:fldChar w:fldCharType="begin">
          <w:fldData xml:space="preserve">PEVuZE5vdGU+PENpdGU+PEF1dGhvcj5IZXR0aWFyYXRjaGk8L0F1dGhvcj48WWVhcj4yMDA3PC9Z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</w:fldData>
        </w:fldChar>
      </w:r>
      <w:r w:rsidR="001C6ADE" w:rsidRPr="006A200F">
        <w:instrText xml:space="preserve"> ADDIN EN.CITE.DATA </w:instrText>
      </w:r>
      <w:r w:rsidR="001C6ADE" w:rsidRPr="006A200F">
        <w:fldChar w:fldCharType="end"/>
      </w:r>
      <w:r w:rsidR="003B34D1" w:rsidRPr="006A200F">
        <w:fldChar w:fldCharType="separate"/>
      </w:r>
      <w:r w:rsidR="001C6ADE" w:rsidRPr="006A200F">
        <w:rPr>
          <w:noProof/>
          <w:vertAlign w:val="superscript"/>
        </w:rPr>
        <w:t>[133]</w:t>
      </w:r>
      <w:r w:rsidR="003B34D1" w:rsidRPr="006A200F">
        <w:fldChar w:fldCharType="end"/>
      </w:r>
      <w:r w:rsidRPr="006A200F">
        <w:t xml:space="preserve"> published a study, including 503 CRC patients and 471 healthy individuals, demonstrating that a single nucleotide polymorphism in the </w:t>
      </w:r>
      <w:r w:rsidRPr="006A200F">
        <w:rPr>
          <w:i/>
        </w:rPr>
        <w:t xml:space="preserve">mmp-1 </w:t>
      </w:r>
      <w:r w:rsidRPr="006A200F">
        <w:t xml:space="preserve">gene promoter resulted in </w:t>
      </w:r>
      <w:r w:rsidR="00C626BF" w:rsidRPr="006A200F">
        <w:t xml:space="preserve">a </w:t>
      </w:r>
      <w:r w:rsidRPr="006A200F">
        <w:t xml:space="preserve">significantly improved 5-year survival rate. </w:t>
      </w:r>
    </w:p>
    <w:p w14:paraId="3070DEE8" w14:textId="7FBB3848" w:rsidR="005C21C9" w:rsidRPr="006A200F" w:rsidRDefault="00AF38E0" w:rsidP="006A200F">
      <w:pPr>
        <w:adjustRightInd w:val="0"/>
        <w:snapToGrid w:val="0"/>
        <w:ind w:firstLineChars="100" w:firstLine="240"/>
      </w:pPr>
      <w:r w:rsidRPr="006A200F">
        <w:t xml:space="preserve">Groblewska </w:t>
      </w:r>
      <w:r w:rsidR="0054043A" w:rsidRPr="006A200F">
        <w:rPr>
          <w:i/>
        </w:rPr>
        <w:t>et al</w:t>
      </w:r>
      <w:r w:rsidR="003B34D1" w:rsidRPr="006A200F">
        <w:fldChar w:fldCharType="begin"/>
      </w:r>
      <w:r w:rsidR="001C6ADE" w:rsidRPr="006A200F">
        <w:instrText xml:space="preserve"> ADDIN EN.CITE &lt;EndNote&gt;&lt;Cite&gt;&lt;Author&gt;Groblewska&lt;/Author&gt;&lt;Year&gt;2014&lt;/Year&gt;&lt;RecNum&gt;559&lt;/RecNum&gt;&lt;DisplayText&gt;&lt;style face="superscript"&gt;[134]&lt;/style&gt;&lt;/DisplayText&gt;&lt;record&gt;&lt;rec-number&gt;559&lt;/rec-number&gt;&lt;foreign-keys&gt;&lt;key app="EN" db-id="dts2wppr0xdwxlee59f5avvq5ezaz0e5ae5v" timestamp="1440006921"&gt;559&lt;/key&gt;&lt;/foreign-keys&gt;&lt;ref-type name="Journal Article"&gt;17&lt;/ref-type&gt;&lt;contributors&gt;&lt;authors&gt;&lt;author&gt;Groblewska, M.&lt;/author&gt;&lt;author&gt;Mroczko, B.&lt;/author&gt;&lt;author&gt;Gryko, M.&lt;/author&gt;&lt;author&gt;Pryczynicz, A.&lt;/author&gt;&lt;author&gt;Guzinska-Ustymowicz, K.&lt;/author&gt;&lt;author&gt;Kedra, B.&lt;/author&gt;&lt;author&gt;Kemona, A.&lt;/author&gt;&lt;author&gt;Szmitkowski, M.&lt;/author&gt;&lt;/authors&gt;&lt;/contributors&gt;&lt;auth-address&gt;Department of Biochemical Diagnostics, University Hospital, Bialystok, Poland.&lt;/auth-address&gt;&lt;titles&gt;&lt;title&gt;Serum levels and tissue expression of matrix metalloproteinase 2 (MMP-2) and tissue inhibitor of metalloproteinases 2 (TIMP-2) in colorectal cancer patients&lt;/title&gt;&lt;secondary-title&gt;Tumour Biol&lt;/secondary-title&gt;&lt;/titles&gt;&lt;periodical&gt;&lt;full-title&gt;Tumour Biol&lt;/full-title&gt;&lt;/periodical&gt;&lt;pages&gt;3793-802&lt;/pages&gt;&lt;volume&gt;35&lt;/volume&gt;&lt;number&gt;4&lt;/number&gt;&lt;keywords&gt;&lt;keyword&gt;Adult&lt;/keyword&gt;&lt;keyword&gt;Aged&lt;/keyword&gt;&lt;keyword&gt;Aged, 80 and over&lt;/keyword&gt;&lt;keyword&gt;Colorectal Neoplasms/*enzymology/mortality/pathology&lt;/keyword&gt;&lt;keyword&gt;Female&lt;/keyword&gt;&lt;keyword&gt;Humans&lt;/keyword&gt;&lt;keyword&gt;Immunohistochemistry&lt;/keyword&gt;&lt;keyword&gt;Male&lt;/keyword&gt;&lt;keyword&gt;Matrix Metalloproteinase 2/analysis/blood/*physiology&lt;/keyword&gt;&lt;keyword&gt;Middle Aged&lt;/keyword&gt;&lt;keyword&gt;Tissue Inhibitor of Metalloproteinase-2/analysis/blood/*physiology&lt;/keyword&gt;&lt;/keywords&gt;&lt;dates&gt;&lt;year&gt;2014&lt;/year&gt;&lt;pub-dates&gt;&lt;date&gt;Apr&lt;/date&gt;&lt;/pub-dates&gt;&lt;/dates&gt;&lt;isbn&gt;1423-0380 (Electronic)&amp;#xD;1010-4283 (Linking)&lt;/isbn&gt;&lt;accession-num&gt;24395652&lt;/accession-num&gt;&lt;urls&gt;&lt;related-urls&gt;&lt;url&gt;http://www.ncbi.nlm.nih.gov/pubmed/24395652&lt;/url&gt;&lt;/related-urls&gt;&lt;/urls&gt;&lt;custom2&gt;PMC3980035&lt;/custom2&gt;&lt;electronic-resource-num&gt;10.1007/s13277-013-1502-8&lt;/electronic-resource-num&gt;&lt;/record&gt;&lt;/Cite&gt;&lt;/EndNote&gt;</w:instrText>
      </w:r>
      <w:r w:rsidR="003B34D1" w:rsidRPr="006A200F">
        <w:fldChar w:fldCharType="separate"/>
      </w:r>
      <w:r w:rsidR="001C6ADE" w:rsidRPr="006A200F">
        <w:rPr>
          <w:noProof/>
          <w:vertAlign w:val="superscript"/>
        </w:rPr>
        <w:t>[134]</w:t>
      </w:r>
      <w:r w:rsidR="003B34D1" w:rsidRPr="006A200F">
        <w:fldChar w:fldCharType="end"/>
      </w:r>
      <w:r w:rsidR="00077000" w:rsidRPr="006A200F">
        <w:t xml:space="preserve"> suggested that MMP-2 and TIMP-2 play a role in the process of CRC invasion and metastasis.</w:t>
      </w:r>
      <w:r w:rsidRPr="006A200F">
        <w:rPr>
          <w:i/>
        </w:rPr>
        <w:t xml:space="preserve"> </w:t>
      </w:r>
      <w:r w:rsidR="00077000" w:rsidRPr="006A200F">
        <w:t xml:space="preserve">They </w:t>
      </w:r>
      <w:r w:rsidRPr="006A200F">
        <w:t>conducted a study with 72 CRC patients and 68 healthy individuals</w:t>
      </w:r>
      <w:r w:rsidR="00D13E6F" w:rsidRPr="006A200F">
        <w:t xml:space="preserve"> to assess the serum levels and tissue exp</w:t>
      </w:r>
      <w:r w:rsidR="00BB5882" w:rsidRPr="006A200F">
        <w:t xml:space="preserve">ression of MMP-2 and TIMP2.  </w:t>
      </w:r>
      <w:r w:rsidR="005C21C9" w:rsidRPr="006A200F">
        <w:t>MMP-9 has been implicated in the progression, invasion and metastasis of CRC</w:t>
      </w:r>
      <w:r w:rsidR="005C21C9" w:rsidRPr="006A200F">
        <w:fldChar w:fldCharType="begin">
          <w:fldData xml:space="preserve">PEVuZE5vdGU+PENpdGU+PEF1dGhvcj5MaTwvQXV0aG9yPjxZZWFyPjIwMTM8L1llYXI+PFJlY051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</w:fldData>
        </w:fldChar>
      </w:r>
      <w:r w:rsidR="001C6ADE" w:rsidRPr="006A200F">
        <w:instrText xml:space="preserve"> ADDIN EN.CITE </w:instrText>
      </w:r>
      <w:r w:rsidR="001C6ADE" w:rsidRPr="006A200F">
        <w:fldChar w:fldCharType="begin">
          <w:fldData xml:space="preserve">PEVuZE5vdGU+PENpdGU+PEF1dGhvcj5MaTwvQXV0aG9yPjxZZWFyPjIwMTM8L1llYXI+PFJlY051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</w:fldData>
        </w:fldChar>
      </w:r>
      <w:r w:rsidR="001C6ADE" w:rsidRPr="006A200F">
        <w:instrText xml:space="preserve"> ADDIN EN.CITE.DATA </w:instrText>
      </w:r>
      <w:r w:rsidR="001C6ADE" w:rsidRPr="006A200F">
        <w:fldChar w:fldCharType="end"/>
      </w:r>
      <w:r w:rsidR="005C21C9" w:rsidRPr="006A200F">
        <w:fldChar w:fldCharType="separate"/>
      </w:r>
      <w:r w:rsidR="006A200F" w:rsidRPr="006A200F">
        <w:rPr>
          <w:noProof/>
          <w:vertAlign w:val="superscript"/>
        </w:rPr>
        <w:t>[135,</w:t>
      </w:r>
      <w:r w:rsidR="001C6ADE" w:rsidRPr="006A200F">
        <w:rPr>
          <w:noProof/>
          <w:vertAlign w:val="superscript"/>
        </w:rPr>
        <w:t>136]</w:t>
      </w:r>
      <w:r w:rsidR="005C21C9" w:rsidRPr="006A200F">
        <w:fldChar w:fldCharType="end"/>
      </w:r>
      <w:r w:rsidR="005C21C9" w:rsidRPr="006A200F">
        <w:t xml:space="preserve">. In a study conducted by Alkhamesi </w:t>
      </w:r>
      <w:r w:rsidR="0054043A" w:rsidRPr="006A200F">
        <w:rPr>
          <w:i/>
        </w:rPr>
        <w:t>et al</w:t>
      </w:r>
      <w:r w:rsidR="005C21C9" w:rsidRPr="006A200F">
        <w:fldChar w:fldCharType="begin"/>
      </w:r>
      <w:r w:rsidR="001C6ADE" w:rsidRPr="006A200F">
        <w:instrText xml:space="preserve"> ADDIN EN.CITE &lt;EndNote&gt;&lt;Cite&gt;&lt;Author&gt;Alkhamesi&lt;/Author&gt;&lt;Year&gt;2007&lt;/Year&gt;&lt;RecNum&gt;566&lt;/RecNum&gt;&lt;DisplayText&gt;&lt;style face="superscript"&gt;[137]&lt;/style&gt;&lt;/DisplayText&gt;&lt;record&gt;&lt;rec-number&gt;566&lt;/rec-number&gt;&lt;foreign-keys&gt;&lt;key app="EN" db-id="dts2wppr0xdwxlee59f5avvq5ezaz0e5ae5v" timestamp="1440007126"&gt;566&lt;/key&gt;&lt;/foreign-keys&gt;&lt;ref-type name="Journal Article"&gt;17&lt;/ref-type&gt;&lt;contributors&gt;&lt;authors&gt;&lt;author&gt;Alkhamesi, N. A.&lt;/author&gt;&lt;author&gt;Roberts, G.&lt;/author&gt;&lt;author&gt;Ziprin, P.&lt;/author&gt;&lt;author&gt;Peck, D. H.&lt;/author&gt;&lt;/authors&gt;&lt;/contributors&gt;&lt;auth-address&gt;Professor Sir Ara W. Darzi KBE, MD, FRCS, FRCSI, FACS, FRCPSG, FMedSci, Department of Biosurgery and Surgical Technology, Imperial College London, U.K.&lt;/auth-address&gt;&lt;titles&gt;&lt;title&gt;Induction of Proteases in Peritoneal Carcinomatosis, the Role of ICAM-1/CD43 Interaction&lt;/title&gt;&lt;secondary-title&gt;Biomark Insights&lt;/secondary-title&gt;&lt;/titles&gt;&lt;periodical&gt;&lt;full-title&gt;Biomark Insights&lt;/full-title&gt;&lt;/periodical&gt;&lt;pages&gt;377-84&lt;/pages&gt;&lt;volume&gt;2&lt;/volume&gt;&lt;keywords&gt;&lt;keyword&gt;Cd43&lt;/keyword&gt;&lt;keyword&gt;Colorectal cancer&lt;/keyword&gt;&lt;keyword&gt;Heparin&lt;/keyword&gt;&lt;keyword&gt;Icam-1&lt;/keyword&gt;&lt;keyword&gt;MMP-2 and MMP-9&lt;/keyword&gt;&lt;keyword&gt;Mesothelial cells&lt;/keyword&gt;&lt;/keywords&gt;&lt;dates&gt;&lt;year&gt;2007&lt;/year&gt;&lt;/dates&gt;&lt;isbn&gt;1177-2719 (Electronic)&amp;#xD;1177-2719 (Linking)&lt;/isbn&gt;&lt;accession-num&gt;19662219&lt;/accession-num&gt;&lt;urls&gt;&lt;related-urls&gt;&lt;url&gt;http://www.ncbi.nlm.nih.gov/pubmed/19662219&lt;/url&gt;&lt;/related-urls&gt;&lt;/urls&gt;&lt;custom2&gt;PMC2717821&lt;/custom2&gt;&lt;/record&gt;&lt;/Cite&gt;&lt;/EndNote&gt;</w:instrText>
      </w:r>
      <w:r w:rsidR="005C21C9" w:rsidRPr="006A200F">
        <w:fldChar w:fldCharType="separate"/>
      </w:r>
      <w:r w:rsidR="001C6ADE" w:rsidRPr="006A200F">
        <w:rPr>
          <w:noProof/>
          <w:vertAlign w:val="superscript"/>
        </w:rPr>
        <w:t>[137]</w:t>
      </w:r>
      <w:r w:rsidR="005C21C9" w:rsidRPr="006A200F">
        <w:fldChar w:fldCharType="end"/>
      </w:r>
      <w:r w:rsidR="005C21C9" w:rsidRPr="006A200F">
        <w:t>,</w:t>
      </w:r>
      <w:r w:rsidR="005C21C9" w:rsidRPr="006A200F">
        <w:rPr>
          <w:i/>
        </w:rPr>
        <w:t xml:space="preserve"> </w:t>
      </w:r>
      <w:r w:rsidR="005C21C9" w:rsidRPr="006A200F">
        <w:t>bidirectional signalling was reported bet</w:t>
      </w:r>
      <w:r w:rsidR="00DD20BB" w:rsidRPr="006A200F">
        <w:t>ween mesothelial cells and tumo</w:t>
      </w:r>
      <w:r w:rsidR="005C21C9" w:rsidRPr="006A200F">
        <w:t>r cells in generating cancer invasion. They demonstrated that the interaction of ICAM with its ligand, CD43, plays a vital role in b</w:t>
      </w:r>
      <w:r w:rsidR="00DD20BB" w:rsidRPr="006A200F">
        <w:t>oth peritoneal adhesion of tumo</w:t>
      </w:r>
      <w:r w:rsidR="005C21C9" w:rsidRPr="006A200F">
        <w:t xml:space="preserve">r cells and </w:t>
      </w:r>
      <w:r w:rsidR="00B00ED8" w:rsidRPr="006A200F">
        <w:t xml:space="preserve">the preparation of </w:t>
      </w:r>
      <w:r w:rsidR="005C21C9" w:rsidRPr="006A200F">
        <w:t>the right environment for subsequent invasion by increasing the production of MMPs (MMP-2 and MMP-9).</w:t>
      </w:r>
    </w:p>
    <w:p w14:paraId="0E1172AE" w14:textId="74ECB74A" w:rsidR="005C21C9" w:rsidRPr="006A200F" w:rsidRDefault="00AC41CF" w:rsidP="006A200F">
      <w:pPr>
        <w:adjustRightInd w:val="0"/>
        <w:snapToGrid w:val="0"/>
        <w:ind w:firstLineChars="100" w:firstLine="240"/>
      </w:pPr>
      <w:r w:rsidRPr="006A200F">
        <w:t>MMP-7</w:t>
      </w:r>
      <w:r w:rsidR="00AF38E0" w:rsidRPr="006A200F">
        <w:t xml:space="preserve"> is the smallest member of the MMP family and has been proposed to fulfil a dual role in the progressi</w:t>
      </w:r>
      <w:r w:rsidR="005E3EF2" w:rsidRPr="006A200F">
        <w:t>on of peritoneal metastases. On</w:t>
      </w:r>
      <w:r w:rsidR="00AF38E0" w:rsidRPr="006A200F">
        <w:t xml:space="preserve"> </w:t>
      </w:r>
      <w:r w:rsidR="00B00ED8" w:rsidRPr="006A200F">
        <w:t xml:space="preserve">the </w:t>
      </w:r>
      <w:r w:rsidR="00AF38E0" w:rsidRPr="006A200F">
        <w:t>one hand, MMP-7 ca</w:t>
      </w:r>
      <w:r w:rsidR="00DD20BB" w:rsidRPr="006A200F">
        <w:t>n have a potential role in tumo</w:t>
      </w:r>
      <w:r w:rsidR="00AF38E0" w:rsidRPr="006A200F">
        <w:t>r invasion and metastasis by degrading basement membran</w:t>
      </w:r>
      <w:r w:rsidR="003B34D1" w:rsidRPr="006A200F">
        <w:t>e and submesothelial components. O</w:t>
      </w:r>
      <w:r w:rsidR="00AF38E0" w:rsidRPr="006A200F">
        <w:t>n the other hand</w:t>
      </w:r>
      <w:r w:rsidR="003B34D1" w:rsidRPr="006A200F">
        <w:t>,</w:t>
      </w:r>
      <w:r w:rsidR="00AF38E0" w:rsidRPr="006A200F">
        <w:t xml:space="preserve"> MMP-7 can promote the deve</w:t>
      </w:r>
      <w:r w:rsidR="00DD20BB" w:rsidRPr="006A200F">
        <w:t>lopment and progression of tumor cells by inhibiting tumo</w:t>
      </w:r>
      <w:r w:rsidR="00AF38E0" w:rsidRPr="006A200F">
        <w:t>r cell apoptosis, decreasing cell adhesion and inducing angiogenesis</w:t>
      </w:r>
      <w:r w:rsidR="00D97D08" w:rsidRPr="006A200F">
        <w:fldChar w:fldCharType="begin"/>
      </w:r>
      <w:r w:rsidR="001C6ADE" w:rsidRPr="006A200F">
        <w:instrText xml:space="preserve"> ADDIN EN.CITE &lt;EndNote&gt;&lt;Cite&gt;&lt;Author&gt;Ii&lt;/Author&gt;&lt;Year&gt;2006&lt;/Year&gt;&lt;RecNum&gt;563&lt;/RecNum&gt;&lt;DisplayText&gt;&lt;style face="superscript"&gt;[138]&lt;/style&gt;&lt;/DisplayText&gt;&lt;record&gt;&lt;rec-number&gt;563&lt;/rec-number&gt;&lt;foreign-keys&gt;&lt;key app="EN" db-id="dts2wppr0xdwxlee59f5avvq5ezaz0e5ae5v" timestamp="1440006983"&gt;563&lt;/key&gt;&lt;/foreign-keys&gt;&lt;ref-type name="Journal Article"&gt;17&lt;/ref-type&gt;&lt;contributors&gt;&lt;authors&gt;&lt;author&gt;Ii, M.&lt;/author&gt;&lt;author&gt;Yamamoto, H.&lt;/author&gt;&lt;author&gt;Adachi, Y.&lt;/author&gt;&lt;author&gt;Maruyama, Y.&lt;/author&gt;&lt;author&gt;Shinomura, Y.&lt;/author&gt;&lt;/authors&gt;&lt;/contributors&gt;&lt;auth-address&gt;First Department of Internal Medicine, Sapporo Medical University, School of Medicine, South-1, West-16, Chuo-ku, Sapporo 060-8543, Japan. qf39puaj@xg8.so-net.ne.jp&lt;/auth-address&gt;&lt;titles&gt;&lt;title&gt;Role of matrix metalloproteinase-7 (matrilysin) in human cancer invasion, apoptosis, growth, and angiogenesis&lt;/title&gt;&lt;secondary-title&gt;Exp Biol Med (Maywood)&lt;/secondary-title&gt;&lt;/titles&gt;&lt;periodical&gt;&lt;full-title&gt;Exp Biol Med (Maywood)&lt;/full-title&gt;&lt;/periodical&gt;&lt;pages&gt;20-7&lt;/pages&gt;&lt;volume&gt;231&lt;/volume&gt;&lt;number&gt;1&lt;/number&gt;&lt;keywords&gt;&lt;keyword&gt;Animals&lt;/keyword&gt;&lt;keyword&gt;Apoptosis/*drug effects/physiology&lt;/keyword&gt;&lt;keyword&gt;Cell Division/*physiology&lt;/keyword&gt;&lt;keyword&gt;Humans&lt;/keyword&gt;&lt;keyword&gt;Matrix Metalloproteinase 7/*physiology&lt;/keyword&gt;&lt;keyword&gt;Matrix Metalloproteinase Inhibitors&lt;/keyword&gt;&lt;keyword&gt;Neoplasm Invasiveness/*physiopathology&lt;/keyword&gt;&lt;keyword&gt;Neovascularization, Pathologic/*physiopathology&lt;/keyword&gt;&lt;keyword&gt;Protein Precursors/metabolism&lt;/keyword&gt;&lt;keyword&gt;Tumor Cells, Cultured&lt;/keyword&gt;&lt;keyword&gt;Tumor Necrosis Factor-alpha/metabolism&lt;/keyword&gt;&lt;/keywords&gt;&lt;dates&gt;&lt;year&gt;2006&lt;/year&gt;&lt;pub-dates&gt;&lt;date&gt;Jan&lt;/date&gt;&lt;/pub-dates&gt;&lt;/dates&gt;&lt;isbn&gt;1535-3702 (Print)&amp;#xD;1535-3699 (Linking)&lt;/isbn&gt;&lt;accession-num&gt;16380641&lt;/accession-num&gt;&lt;urls&gt;&lt;related-urls&gt;&lt;url&gt;http://www.ncbi.nlm.nih.gov/pubmed/16380641&lt;/url&gt;&lt;/related-urls&gt;&lt;/urls&gt;&lt;/record&gt;&lt;/Cite&gt;&lt;/EndNote&gt;</w:instrText>
      </w:r>
      <w:r w:rsidR="00D97D08" w:rsidRPr="006A200F">
        <w:fldChar w:fldCharType="separate"/>
      </w:r>
      <w:r w:rsidR="001C6ADE" w:rsidRPr="006A200F">
        <w:rPr>
          <w:noProof/>
          <w:vertAlign w:val="superscript"/>
        </w:rPr>
        <w:t>[138]</w:t>
      </w:r>
      <w:r w:rsidR="00D97D08" w:rsidRPr="006A200F">
        <w:fldChar w:fldCharType="end"/>
      </w:r>
      <w:r w:rsidR="00AF38E0" w:rsidRPr="006A200F">
        <w:t xml:space="preserve">. </w:t>
      </w:r>
    </w:p>
    <w:p w14:paraId="28A22E89" w14:textId="2992579C" w:rsidR="00AF38E0" w:rsidRPr="006A200F" w:rsidRDefault="00AF38E0" w:rsidP="006A200F">
      <w:pPr>
        <w:adjustRightInd w:val="0"/>
        <w:snapToGrid w:val="0"/>
        <w:ind w:firstLineChars="100" w:firstLine="240"/>
      </w:pPr>
      <w:r w:rsidRPr="006A200F">
        <w:t xml:space="preserve">Yamada </w:t>
      </w:r>
      <w:r w:rsidR="006A200F" w:rsidRPr="006A200F">
        <w:rPr>
          <w:rFonts w:eastAsia="宋体" w:hint="eastAsia"/>
          <w:i/>
          <w:lang w:eastAsia="zh-CN"/>
        </w:rPr>
        <w:t>et al</w:t>
      </w:r>
      <w:r w:rsidR="00304513" w:rsidRPr="006A200F">
        <w:fldChar w:fldCharType="begin">
          <w:fldData xml:space="preserve">PEVuZE5vdGU+PENpdGU+PEF1dGhvcj5ZYW1hZGE8L0F1dGhvcj48WWVhcj4yMDEwPC9ZZWFyPjxS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</w:fldData>
        </w:fldChar>
      </w:r>
      <w:r w:rsidR="001C6ADE" w:rsidRPr="006A200F">
        <w:instrText xml:space="preserve"> ADDIN EN.CITE </w:instrText>
      </w:r>
      <w:r w:rsidR="001C6ADE" w:rsidRPr="006A200F">
        <w:fldChar w:fldCharType="begin">
          <w:fldData xml:space="preserve">PEVuZE5vdGU+PENpdGU+PEF1dGhvcj5ZYW1hZGE8L0F1dGhvcj48WWVhcj4yMDEwPC9ZZWFyPjxS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</w:fldData>
        </w:fldChar>
      </w:r>
      <w:r w:rsidR="001C6ADE" w:rsidRPr="006A200F">
        <w:instrText xml:space="preserve"> ADDIN EN.CITE.DATA </w:instrText>
      </w:r>
      <w:r w:rsidR="001C6ADE" w:rsidRPr="006A200F">
        <w:fldChar w:fldCharType="end"/>
      </w:r>
      <w:r w:rsidR="00304513" w:rsidRPr="006A200F">
        <w:fldChar w:fldCharType="separate"/>
      </w:r>
      <w:r w:rsidR="001C6ADE" w:rsidRPr="006A200F">
        <w:rPr>
          <w:noProof/>
          <w:vertAlign w:val="superscript"/>
        </w:rPr>
        <w:t>[139]</w:t>
      </w:r>
      <w:r w:rsidR="00304513" w:rsidRPr="006A200F">
        <w:fldChar w:fldCharType="end"/>
      </w:r>
      <w:r w:rsidRPr="006A200F">
        <w:t xml:space="preserve"> reported MMP-13 as a useful predictor of liver metastasis in patients diagnosed with CRC. </w:t>
      </w:r>
    </w:p>
    <w:p w14:paraId="70E015CF" w14:textId="0FE3B061" w:rsidR="00AF38E0" w:rsidRPr="006A200F" w:rsidRDefault="00AF38E0" w:rsidP="006A200F">
      <w:pPr>
        <w:adjustRightInd w:val="0"/>
        <w:snapToGrid w:val="0"/>
        <w:ind w:firstLineChars="100" w:firstLine="240"/>
      </w:pPr>
      <w:r w:rsidRPr="006A200F">
        <w:t xml:space="preserve">Another mediator in the degradation of peritoneal-blood barrier is the urokinase plasminogen activating system (uPAS), consisting of </w:t>
      </w:r>
      <w:r w:rsidR="008B32CC" w:rsidRPr="006A200F">
        <w:t xml:space="preserve">the </w:t>
      </w:r>
      <w:r w:rsidRPr="006A200F">
        <w:t xml:space="preserve">urokinase plasminogen activator receptor (uPAR) and the urokinase plasminogen activator (uPA). uPA is a serine protease, which upon activation of the pro-enzyme (pro-uPA) catalyses the reaction </w:t>
      </w:r>
      <w:r w:rsidR="008B32CC" w:rsidRPr="006A200F">
        <w:t>in which</w:t>
      </w:r>
      <w:r w:rsidRPr="006A200F">
        <w:t xml:space="preserve"> plasminogen is converted to plasmin. Plasmin is in turn responsible for the degradation of several ECM components and the activation of pro-MMPs</w:t>
      </w:r>
      <w:r w:rsidR="007751DA" w:rsidRPr="006A200F">
        <w:fldChar w:fldCharType="begin">
          <w:fldData xml:space="preserve">PEVuZE5vdGU+PENpdGU+PEF1dGhvcj5LaW08L0F1dGhvcj48WWVhcj4yMDA2PC9ZZWFyPjxSZWNO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==
</w:fldData>
        </w:fldChar>
      </w:r>
      <w:r w:rsidR="001C6ADE" w:rsidRPr="006A200F">
        <w:instrText xml:space="preserve"> ADDIN EN.CITE </w:instrText>
      </w:r>
      <w:r w:rsidR="001C6ADE" w:rsidRPr="006A200F">
        <w:fldChar w:fldCharType="begin">
          <w:fldData xml:space="preserve">PEVuZE5vdGU+PENpdGU+PEF1dGhvcj5LaW08L0F1dGhvcj48WWVhcj4yMDA2PC9ZZWFyPjxSZWNO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==
</w:fldData>
        </w:fldChar>
      </w:r>
      <w:r w:rsidR="001C6ADE" w:rsidRPr="006A200F">
        <w:instrText xml:space="preserve"> ADDIN EN.CITE.DATA </w:instrText>
      </w:r>
      <w:r w:rsidR="001C6ADE" w:rsidRPr="006A200F">
        <w:fldChar w:fldCharType="end"/>
      </w:r>
      <w:r w:rsidR="007751DA" w:rsidRPr="006A200F">
        <w:fldChar w:fldCharType="separate"/>
      </w:r>
      <w:r w:rsidR="006A200F" w:rsidRPr="006A200F">
        <w:rPr>
          <w:noProof/>
          <w:vertAlign w:val="superscript"/>
        </w:rPr>
        <w:t>[140,</w:t>
      </w:r>
      <w:r w:rsidR="001C6ADE" w:rsidRPr="006A200F">
        <w:rPr>
          <w:noProof/>
          <w:vertAlign w:val="superscript"/>
        </w:rPr>
        <w:t>141]</w:t>
      </w:r>
      <w:r w:rsidR="007751DA" w:rsidRPr="006A200F">
        <w:fldChar w:fldCharType="end"/>
      </w:r>
      <w:r w:rsidRPr="006A200F">
        <w:t xml:space="preserve">. The catalytic activity of uPA is controlled by its inhibitors, </w:t>
      </w:r>
      <w:r w:rsidRPr="006A200F">
        <w:lastRenderedPageBreak/>
        <w:t>plasminogen activator inhibitor-1 and plasminogen activator inhibitor-2, through the formation of an enzymatically inactive, trimeric receptor-protease-inhibitor complex</w:t>
      </w:r>
      <w:r w:rsidR="007751DA" w:rsidRPr="006A200F">
        <w:fldChar w:fldCharType="begin"/>
      </w:r>
      <w:r w:rsidR="001C6ADE" w:rsidRPr="006A200F">
        <w:instrText xml:space="preserve"> ADDIN EN.CITE &lt;EndNote&gt;&lt;Cite&gt;&lt;Author&gt;Fujii&lt;/Author&gt;&lt;Year&gt;1999&lt;/Year&gt;&lt;RecNum&gt;569&lt;/RecNum&gt;&lt;DisplayText&gt;&lt;style face="superscript"&gt;[142]&lt;/style&gt;&lt;/DisplayText&gt;&lt;record&gt;&lt;rec-number&gt;569&lt;/rec-number&gt;&lt;foreign-keys&gt;&lt;key app="EN" db-id="dts2wppr0xdwxlee59f5avvq5ezaz0e5ae5v" timestamp="1440007561"&gt;569&lt;/key&gt;&lt;/foreign-keys&gt;&lt;ref-type name="Journal Article"&gt;17&lt;/ref-type&gt;&lt;contributors&gt;&lt;authors&gt;&lt;author&gt;Fujii, T.&lt;/author&gt;&lt;author&gt;Obara, T.&lt;/author&gt;&lt;author&gt;Tanno, S.&lt;/author&gt;&lt;author&gt;Ura, H.&lt;/author&gt;&lt;author&gt;Kohgo, Y.&lt;/author&gt;&lt;/authors&gt;&lt;/contributors&gt;&lt;auth-address&gt;Third Department of Internal Medicine, Asahikawa Medical College, Japan.&lt;/auth-address&gt;&lt;titles&gt;&lt;title&gt;Urokinase-type plasminogen activator and plasminogen activator inhibitor-1 as a prognostic factor in human colorectal carcinomas&lt;/title&gt;&lt;secondary-title&gt;Hepatogastroenterology&lt;/secondary-title&gt;&lt;/titles&gt;&lt;periodical&gt;&lt;full-title&gt;Hepatogastroenterology&lt;/full-title&gt;&lt;abbr-1&gt;Hepato-gastroenterology&lt;/abbr-1&gt;&lt;/periodical&gt;&lt;pages&gt;2299-308&lt;/pages&gt;&lt;volume&gt;46&lt;/volume&gt;&lt;number&gt;28&lt;/number&gt;&lt;keywords&gt;&lt;keyword&gt;Adult&lt;/keyword&gt;&lt;keyword&gt;Aged&lt;/keyword&gt;&lt;keyword&gt;Aged, 80 and over&lt;/keyword&gt;&lt;keyword&gt;Colorectal Neoplasms/chemistry/*diagnosis/mortality/pathology&lt;/keyword&gt;&lt;keyword&gt;Female&lt;/keyword&gt;&lt;keyword&gt;Humans&lt;/keyword&gt;&lt;keyword&gt;Immunohistochemistry&lt;/keyword&gt;&lt;keyword&gt;Male&lt;/keyword&gt;&lt;keyword&gt;Middle Aged&lt;/keyword&gt;&lt;keyword&gt;Plasminogen Activator Inhibitor 1/*analysis&lt;/keyword&gt;&lt;keyword&gt;Polymerase Chain Reaction&lt;/keyword&gt;&lt;keyword&gt;Prognosis&lt;/keyword&gt;&lt;keyword&gt;RNA-Directed DNA Polymerase&lt;/keyword&gt;&lt;keyword&gt;Survival Rate&lt;/keyword&gt;&lt;keyword&gt;Tumor Markers, Biological/*analysis&lt;/keyword&gt;&lt;keyword&gt;Urokinase-Type Plasminogen Activator/*analysis&lt;/keyword&gt;&lt;/keywords&gt;&lt;dates&gt;&lt;year&gt;1999&lt;/year&gt;&lt;pub-dates&gt;&lt;date&gt;Jul-Aug&lt;/date&gt;&lt;/pub-dates&gt;&lt;/dates&gt;&lt;isbn&gt;0172-6390 (Print)&amp;#xD;0172-6390 (Linking)&lt;/isbn&gt;&lt;accession-num&gt;10521987&lt;/accession-num&gt;&lt;urls&gt;&lt;related-urls&gt;&lt;url&gt;http://www.ncbi.nlm.nih.gov/pubmed/10521987&lt;/url&gt;&lt;/related-urls&gt;&lt;/urls&gt;&lt;/record&gt;&lt;/Cite&gt;&lt;/EndNote&gt;</w:instrText>
      </w:r>
      <w:r w:rsidR="007751DA" w:rsidRPr="006A200F">
        <w:fldChar w:fldCharType="separate"/>
      </w:r>
      <w:r w:rsidR="001C6ADE" w:rsidRPr="006A200F">
        <w:rPr>
          <w:noProof/>
          <w:vertAlign w:val="superscript"/>
        </w:rPr>
        <w:t>[142]</w:t>
      </w:r>
      <w:r w:rsidR="007751DA" w:rsidRPr="006A200F">
        <w:fldChar w:fldCharType="end"/>
      </w:r>
      <w:r w:rsidRPr="006A200F">
        <w:t xml:space="preserve">. Seetoo </w:t>
      </w:r>
      <w:r w:rsidR="006A200F" w:rsidRPr="006A200F">
        <w:rPr>
          <w:i/>
        </w:rPr>
        <w:t>et al</w:t>
      </w:r>
      <w:r w:rsidR="00450222" w:rsidRPr="006A200F">
        <w:fldChar w:fldCharType="begin"/>
      </w:r>
      <w:r w:rsidR="001C6ADE" w:rsidRPr="006A200F">
        <w:instrText xml:space="preserve"> ADDIN EN.CITE &lt;EndNote&gt;&lt;Cite&gt;&lt;Author&gt;Seetoo&lt;/Author&gt;&lt;Year&gt;2003&lt;/Year&gt;&lt;RecNum&gt;570&lt;/RecNum&gt;&lt;DisplayText&gt;&lt;style face="superscript"&gt;[143]&lt;/style&gt;&lt;/DisplayText&gt;&lt;record&gt;&lt;rec-number&gt;570&lt;/rec-number&gt;&lt;foreign-keys&gt;&lt;key app="EN" db-id="dts2wppr0xdwxlee59f5avvq5ezaz0e5ae5v" timestamp="1440007619"&gt;570&lt;/key&gt;&lt;/foreign-keys&gt;&lt;ref-type name="Journal Article"&gt;17&lt;/ref-type&gt;&lt;contributors&gt;&lt;authors&gt;&lt;author&gt;Seetoo, D. Q.&lt;/author&gt;&lt;author&gt;Crowe, P. J.&lt;/author&gt;&lt;author&gt;Russell, P. J.&lt;/author&gt;&lt;author&gt;Yang, J. L.&lt;/author&gt;&lt;/authors&gt;&lt;/contributors&gt;&lt;auth-address&gt;Department of Surgery, Prince of Wales Hospital, Sydney, New South Wales, Australia.&lt;/auth-address&gt;&lt;titles&gt;&lt;title&gt;Quantitative expression of protein markers of plasminogen activation system in prognosis of colorectal cancer&lt;/title&gt;&lt;secondary-title&gt;J Surg Oncol&lt;/secondary-title&gt;&lt;/titles&gt;&lt;periodical&gt;&lt;full-title&gt;J Surg Oncol&lt;/full-title&gt;&lt;abbr-1&gt;Journal of surgical oncology&lt;/abbr-1&gt;&lt;/periodical&gt;&lt;pages&gt;184-93&lt;/pages&gt;&lt;volume&gt;82&lt;/volume&gt;&lt;number&gt;3&lt;/number&gt;&lt;keywords&gt;&lt;keyword&gt;Adult&lt;/keyword&gt;&lt;keyword&gt;Aged&lt;/keyword&gt;&lt;keyword&gt;Colorectal Neoplasms/*pathology&lt;/keyword&gt;&lt;keyword&gt;Disease-Free Survival&lt;/keyword&gt;&lt;keyword&gt;Female&lt;/keyword&gt;&lt;keyword&gt;*Gene Expression Regulation, Neoplastic&lt;/keyword&gt;&lt;keyword&gt;Humans&lt;/keyword&gt;&lt;keyword&gt;Immunohistochemistry&lt;/keyword&gt;&lt;keyword&gt;Liver Neoplasms/*secondary&lt;/keyword&gt;&lt;keyword&gt;Male&lt;/keyword&gt;&lt;keyword&gt;Middle Aged&lt;/keyword&gt;&lt;keyword&gt;Plasminogen Activators/analysis/*biosynthesis&lt;/keyword&gt;&lt;keyword&gt;Predictive Value of Tests&lt;/keyword&gt;&lt;keyword&gt;Prognosis&lt;/keyword&gt;&lt;keyword&gt;Retrospective Studies&lt;/keyword&gt;&lt;keyword&gt;Tumor Markers, Biological/*analysis&lt;/keyword&gt;&lt;/keywords&gt;&lt;dates&gt;&lt;year&gt;2003&lt;/year&gt;&lt;pub-dates&gt;&lt;date&gt;Mar&lt;/date&gt;&lt;/pub-dates&gt;&lt;/dates&gt;&lt;isbn&gt;0022-4790 (Print)&amp;#xD;0022-4790 (Linking)&lt;/isbn&gt;&lt;accession-num&gt;12619063&lt;/accession-num&gt;&lt;urls&gt;&lt;related-urls&gt;&lt;url&gt;http://www.ncbi.nlm.nih.gov/pubmed/12619063&lt;/url&gt;&lt;/related-urls&gt;&lt;/urls&gt;&lt;electronic-resource-num&gt;10.1002/jso.10210&lt;/electronic-resource-num&gt;&lt;/record&gt;&lt;/Cite&gt;&lt;/EndNote&gt;</w:instrText>
      </w:r>
      <w:r w:rsidR="00450222" w:rsidRPr="006A200F">
        <w:fldChar w:fldCharType="separate"/>
      </w:r>
      <w:r w:rsidR="001C6ADE" w:rsidRPr="006A200F">
        <w:rPr>
          <w:noProof/>
          <w:vertAlign w:val="superscript"/>
        </w:rPr>
        <w:t>[143]</w:t>
      </w:r>
      <w:r w:rsidR="00450222" w:rsidRPr="006A200F">
        <w:fldChar w:fldCharType="end"/>
      </w:r>
      <w:r w:rsidRPr="006A200F">
        <w:t xml:space="preserve"> investigated the expression levels of PAS in a series of human CRC tissues and correla</w:t>
      </w:r>
      <w:r w:rsidR="000A78FE" w:rsidRPr="006A200F">
        <w:t>ted these results with patient</w:t>
      </w:r>
      <w:r w:rsidRPr="006A200F">
        <w:t xml:space="preserve"> outcome. They report uPA and UPAR to be possible independent predictors of liver metastasis, patient overall survival and cancer-specific survival aft</w:t>
      </w:r>
      <w:r w:rsidR="00DD20BB" w:rsidRPr="006A200F">
        <w:t>er resection of colorectal tumo</w:t>
      </w:r>
      <w:r w:rsidRPr="006A200F">
        <w:t>rs.</w:t>
      </w:r>
    </w:p>
    <w:p w14:paraId="5FB19072" w14:textId="77777777" w:rsidR="00AF38E0" w:rsidRPr="006A200F" w:rsidRDefault="00AF38E0" w:rsidP="00246B29">
      <w:pPr>
        <w:adjustRightInd w:val="0"/>
        <w:snapToGrid w:val="0"/>
        <w:rPr>
          <w:b/>
          <w:i/>
        </w:rPr>
      </w:pPr>
    </w:p>
    <w:p w14:paraId="39FF5522" w14:textId="77777777" w:rsidR="00AF38E0" w:rsidRPr="006A200F" w:rsidRDefault="00AF38E0" w:rsidP="00246B29">
      <w:pPr>
        <w:adjustRightInd w:val="0"/>
        <w:snapToGrid w:val="0"/>
        <w:rPr>
          <w:b/>
          <w:i/>
        </w:rPr>
      </w:pPr>
      <w:r w:rsidRPr="006A200F">
        <w:rPr>
          <w:b/>
          <w:i/>
        </w:rPr>
        <w:t>Proliferation and angiogenesis</w:t>
      </w:r>
    </w:p>
    <w:p w14:paraId="1371CC86" w14:textId="539D6867" w:rsidR="00AF38E0" w:rsidRPr="006A200F" w:rsidRDefault="00AF38E0" w:rsidP="00246B29">
      <w:pPr>
        <w:adjustRightInd w:val="0"/>
        <w:snapToGrid w:val="0"/>
      </w:pPr>
      <w:r w:rsidRPr="006A200F">
        <w:t>A k</w:t>
      </w:r>
      <w:r w:rsidR="00DD20BB" w:rsidRPr="006A200F">
        <w:t>nown hallmark of malignant tumo</w:t>
      </w:r>
      <w:r w:rsidRPr="006A200F">
        <w:t xml:space="preserve">r cells is their ability to trigger proliferation. Sustained proliferation is achieved through the production of growth </w:t>
      </w:r>
      <w:r w:rsidR="005C21C9" w:rsidRPr="006A200F">
        <w:t>factors and their receptors by</w:t>
      </w:r>
      <w:r w:rsidR="00DD20BB" w:rsidRPr="006A200F">
        <w:t xml:space="preserve"> tumo</w:t>
      </w:r>
      <w:r w:rsidRPr="006A200F">
        <w:t>r cells and their associated stromal cell</w:t>
      </w:r>
      <w:r w:rsidR="008436D3" w:rsidRPr="006A200F">
        <w:t>s</w:t>
      </w:r>
      <w:r w:rsidRPr="006A200F">
        <w:t>, inducing autocrine and paracrine loops</w:t>
      </w:r>
      <w:r w:rsidR="007751DA" w:rsidRPr="006A200F">
        <w:fldChar w:fldCharType="begin"/>
      </w:r>
      <w:r w:rsidR="001C6ADE" w:rsidRPr="006A200F">
        <w:instrText xml:space="preserve"> ADDIN EN.CITE &lt;EndNote&gt;&lt;Cite&gt;&lt;Author&gt;Bhowmick&lt;/Author&gt;&lt;Year&gt;2004&lt;/Year&gt;&lt;RecNum&gt;571&lt;/RecNum&gt;&lt;DisplayText&gt;&lt;style face="superscript"&gt;[144]&lt;/style&gt;&lt;/DisplayText&gt;&lt;record&gt;&lt;rec-number&gt;571&lt;/rec-number&gt;&lt;foreign-keys&gt;&lt;key app="EN" db-id="dts2wppr0xdwxlee59f5avvq5ezaz0e5ae5v" timestamp="1440007663"&gt;571&lt;/key&gt;&lt;/foreign-keys&gt;&lt;ref-type name="Journal Article"&gt;17&lt;/ref-type&gt;&lt;contributors&gt;&lt;authors&gt;&lt;author&gt;Bhowmick, N. A.&lt;/author&gt;&lt;author&gt;Neilson, E. G.&lt;/author&gt;&lt;author&gt;Moses, H. L.&lt;/author&gt;&lt;/authors&gt;&lt;/contributors&gt;&lt;auth-address&gt;Department of Cancer Biology, Vanderbilt University School of Medicine, Nashville, Tennessee 37232, USA.&lt;/auth-address&gt;&lt;titles&gt;&lt;title&gt;Stromal fibroblasts in cancer initiation and progression&lt;/title&gt;&lt;secondary-title&gt;Nature&lt;/secondary-title&gt;&lt;/titles&gt;&lt;periodical&gt;&lt;full-title&gt;Nature&lt;/full-title&gt;&lt;abbr-1&gt;Nature&lt;/abbr-1&gt;&lt;/periodical&gt;&lt;pages&gt;332-7&lt;/pages&gt;&lt;volume&gt;432&lt;/volume&gt;&lt;number&gt;7015&lt;/number&gt;&lt;keywords&gt;&lt;keyword&gt;Animals&lt;/keyword&gt;&lt;keyword&gt;*Cell Transformation, Neoplastic&lt;/keyword&gt;&lt;keyword&gt;Disease Progression&lt;/keyword&gt;&lt;keyword&gt;Fibroblasts/metabolism/*pathology&lt;/keyword&gt;&lt;keyword&gt;Humans&lt;/keyword&gt;&lt;keyword&gt;Neoplasms, Glandular and Epithelial/metabolism/*pathology/therapy&lt;/keyword&gt;&lt;keyword&gt;Signal Transduction&lt;/keyword&gt;&lt;keyword&gt;Stromal Cells/metabolism/*pathology&lt;/keyword&gt;&lt;/keywords&gt;&lt;dates&gt;&lt;year&gt;2004&lt;/year&gt;&lt;pub-dates&gt;&lt;date&gt;Nov 18&lt;/date&gt;&lt;/pub-dates&gt;&lt;/dates&gt;&lt;isbn&gt;1476-4687 (Electronic)&amp;#xD;0028-0836 (Linking)&lt;/isbn&gt;&lt;accession-num&gt;15549095&lt;/accession-num&gt;&lt;urls&gt;&lt;related-urls&gt;&lt;url&gt;http://www.ncbi.nlm.nih.gov/pubmed/15549095&lt;/url&gt;&lt;/related-urls&gt;&lt;/urls&gt;&lt;custom2&gt;PMC3050735&lt;/custom2&gt;&lt;electronic-resource-num&gt;10.1038/nature03096&lt;/electronic-resource-num&gt;&lt;/record&gt;&lt;/Cite&gt;&lt;/EndNote&gt;</w:instrText>
      </w:r>
      <w:r w:rsidR="007751DA" w:rsidRPr="006A200F">
        <w:fldChar w:fldCharType="separate"/>
      </w:r>
      <w:r w:rsidR="001C6ADE" w:rsidRPr="006A200F">
        <w:rPr>
          <w:noProof/>
          <w:vertAlign w:val="superscript"/>
        </w:rPr>
        <w:t>[144]</w:t>
      </w:r>
      <w:r w:rsidR="007751DA" w:rsidRPr="006A200F">
        <w:fldChar w:fldCharType="end"/>
      </w:r>
      <w:r w:rsidRPr="006A200F">
        <w:t xml:space="preserve">. Both the </w:t>
      </w:r>
      <w:r w:rsidR="006A200F" w:rsidRPr="006A200F">
        <w:t>epidermal growth factor receptor</w:t>
      </w:r>
      <w:r w:rsidRPr="006A200F">
        <w:t xml:space="preserve"> (EGFR) and the Insulin Like Growth Factor-1 (IGF-1) have been reported to be involved in this process</w:t>
      </w:r>
      <w:r w:rsidR="007751DA" w:rsidRPr="006A200F">
        <w:fldChar w:fldCharType="begin">
          <w:fldData xml:space="preserve">PEVuZE5vdGU+PENpdGU+PEF1dGhvcj5WYXJnaGVzZTwvQXV0aG9yPjxZZWFyPjIwMDc8L1llYXI+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</w:fldData>
        </w:fldChar>
      </w:r>
      <w:r w:rsidR="001C6ADE" w:rsidRPr="006A200F">
        <w:instrText xml:space="preserve"> ADDIN EN.CITE </w:instrText>
      </w:r>
      <w:r w:rsidR="001C6ADE" w:rsidRPr="006A200F">
        <w:fldChar w:fldCharType="begin">
          <w:fldData xml:space="preserve">PEVuZE5vdGU+PENpdGU+PEF1dGhvcj5WYXJnaGVzZTwvQXV0aG9yPjxZZWFyPjIwMDc8L1llYXI+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</w:fldData>
        </w:fldChar>
      </w:r>
      <w:r w:rsidR="001C6ADE" w:rsidRPr="006A200F">
        <w:instrText xml:space="preserve"> ADDIN EN.CITE.DATA </w:instrText>
      </w:r>
      <w:r w:rsidR="001C6ADE" w:rsidRPr="006A200F">
        <w:fldChar w:fldCharType="end"/>
      </w:r>
      <w:r w:rsidR="007751DA" w:rsidRPr="006A200F">
        <w:fldChar w:fldCharType="separate"/>
      </w:r>
      <w:r w:rsidR="006A200F" w:rsidRPr="006A200F">
        <w:rPr>
          <w:noProof/>
          <w:vertAlign w:val="superscript"/>
        </w:rPr>
        <w:t>[7,</w:t>
      </w:r>
      <w:r w:rsidR="001C6ADE" w:rsidRPr="006A200F">
        <w:rPr>
          <w:noProof/>
          <w:vertAlign w:val="superscript"/>
        </w:rPr>
        <w:t>145]</w:t>
      </w:r>
      <w:r w:rsidR="007751DA" w:rsidRPr="006A200F">
        <w:fldChar w:fldCharType="end"/>
      </w:r>
      <w:r w:rsidRPr="006A200F">
        <w:t>.</w:t>
      </w:r>
    </w:p>
    <w:p w14:paraId="0FBFFBFC" w14:textId="6F87DB5F" w:rsidR="00AF38E0" w:rsidRPr="006A200F" w:rsidRDefault="00AF38E0" w:rsidP="006A200F">
      <w:pPr>
        <w:adjustRightInd w:val="0"/>
        <w:snapToGrid w:val="0"/>
        <w:ind w:firstLineChars="100" w:firstLine="240"/>
      </w:pPr>
      <w:r w:rsidRPr="006A200F">
        <w:t>EGFR belongs to the ErbB cell surface receptor family and                                                                                                           can be activated by several ligands including</w:t>
      </w:r>
      <w:r w:rsidR="006A200F" w:rsidRPr="006A200F">
        <w:t xml:space="preserve"> epidermal growth factor (</w:t>
      </w:r>
      <w:r w:rsidRPr="006A200F">
        <w:t>EGF</w:t>
      </w:r>
      <w:r w:rsidR="00E313B2" w:rsidRPr="006A200F">
        <w:t>)</w:t>
      </w:r>
      <w:r w:rsidR="00DD20BB" w:rsidRPr="006A200F">
        <w:t xml:space="preserve"> and </w:t>
      </w:r>
      <w:r w:rsidRPr="006A200F">
        <w:t>TGF</w:t>
      </w:r>
      <w:r w:rsidRPr="006A200F">
        <w:sym w:font="Symbol" w:char="F061"/>
      </w:r>
      <w:r w:rsidR="007751DA" w:rsidRPr="006A200F">
        <w:fldChar w:fldCharType="begin"/>
      </w:r>
      <w:r w:rsidR="001C6ADE" w:rsidRPr="006A200F">
        <w:instrText xml:space="preserve"> ADDIN EN.CITE &lt;EndNote&gt;&lt;Cite&gt;&lt;Author&gt;Herbst&lt;/Author&gt;&lt;Year&gt;2004&lt;/Year&gt;&lt;RecNum&gt;576&lt;/RecNum&gt;&lt;DisplayText&gt;&lt;style face="superscript"&gt;[146]&lt;/style&gt;&lt;/DisplayText&gt;&lt;record&gt;&lt;rec-number&gt;576&lt;/rec-number&gt;&lt;foreign-keys&gt;&lt;key app="EN" db-id="dts2wppr0xdwxlee59f5avvq5ezaz0e5ae5v" timestamp="1440007959"&gt;576&lt;/key&gt;&lt;/foreign-keys&gt;&lt;ref-type name="Journal Article"&gt;17&lt;/ref-type&gt;&lt;contributors&gt;&lt;authors&gt;&lt;author&gt;Herbst, R. S.&lt;/author&gt;&lt;/authors&gt;&lt;/contributors&gt;&lt;auth-address&gt;Department of Thoracic Head and Neck Medical Oncology, The University of Texas M. D. Anderson Cancer Center, Houston, TX 77030-4009, USA. rherbst@mdanderson.org&lt;/auth-address&gt;&lt;titles&gt;&lt;title&gt;Review of epidermal growth factor receptor biology&lt;/title&gt;&lt;secondary-title&gt;Int J Radiat Oncol Biol Phys&lt;/secondary-title&gt;&lt;/titles&gt;&lt;periodical&gt;&lt;full-title&gt;Int J Radiat Oncol Biol Phys&lt;/full-title&gt;&lt;/periodical&gt;&lt;pages&gt;21-6&lt;/pages&gt;&lt;volume&gt;59&lt;/volume&gt;&lt;number&gt;2 Suppl&lt;/number&gt;&lt;keywords&gt;&lt;keyword&gt;Antibodies, Monoclonal/therapeutic use&lt;/keyword&gt;&lt;keyword&gt;Antibodies, Monoclonal, Humanized&lt;/keyword&gt;&lt;keyword&gt;Antineoplastic Agents/therapeutic use&lt;/keyword&gt;&lt;keyword&gt;Drug Resistance, Neoplasm&lt;/keyword&gt;&lt;keyword&gt;Morpholines/therapeutic use&lt;/keyword&gt;&lt;keyword&gt;Neoplasm Proteins/*antagonists &amp;amp; inhibitors/*physiology&lt;/keyword&gt;&lt;keyword&gt;Quinazolines/therapeutic use&lt;/keyword&gt;&lt;keyword&gt;Radiation Tolerance&lt;/keyword&gt;&lt;keyword&gt;Receptor, Epidermal Growth Factor/*antagonists &amp;amp; inhibitors/*physiology&lt;/keyword&gt;&lt;keyword&gt;Receptor, ErbB-2/metabolism&lt;/keyword&gt;&lt;/keywords&gt;&lt;dates&gt;&lt;year&gt;2004&lt;/year&gt;&lt;/dates&gt;&lt;isbn&gt;0360-3016 (Print)&amp;#xD;0360-3016 (Linking)&lt;/isbn&gt;&lt;accession-num&gt;15142631&lt;/accession-num&gt;&lt;urls&gt;&lt;related-urls&gt;&lt;url&gt;http://www.ncbi.nlm.nih.gov/pubmed/15142631&lt;/url&gt;&lt;/related-urls&gt;&lt;/urls&gt;&lt;electronic-resource-num&gt;10.1016/j.ijrobp.2003.11.041&lt;/electronic-resource-num&gt;&lt;/record&gt;&lt;/Cite&gt;&lt;/EndNote&gt;</w:instrText>
      </w:r>
      <w:r w:rsidR="007751DA" w:rsidRPr="006A200F">
        <w:fldChar w:fldCharType="separate"/>
      </w:r>
      <w:r w:rsidR="001C6ADE" w:rsidRPr="006A200F">
        <w:rPr>
          <w:noProof/>
          <w:vertAlign w:val="superscript"/>
        </w:rPr>
        <w:t>[146]</w:t>
      </w:r>
      <w:r w:rsidR="007751DA" w:rsidRPr="006A200F">
        <w:fldChar w:fldCharType="end"/>
      </w:r>
      <w:r w:rsidRPr="006A200F">
        <w:t>. Binding of its ligand results in homo- or heterodimerization of various ErbB family members, followed by internalisation of the EFGR receptor complex. Upon autophosphorylation of the EGRF tyrosine kinase domains in the cytoplasmic tails, a transduction signalling cascade is initiate</w:t>
      </w:r>
      <w:r w:rsidR="00DD20BB" w:rsidRPr="006A200F">
        <w:t>d, which in turn regulates tumo</w:t>
      </w:r>
      <w:r w:rsidRPr="006A200F">
        <w:t>r cell proliferation, differentiation and survival</w:t>
      </w:r>
      <w:r w:rsidR="00C67FE8" w:rsidRPr="006A200F">
        <w:fldChar w:fldCharType="begin">
          <w:fldData xml:space="preserve">PEVuZE5vdGU+PENpdGU+PEF1dGhvcj5GcmFua2xpbjwvQXV0aG9yPjxZZWFyPjIwMDI8L1llYXI+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</w:fldData>
        </w:fldChar>
      </w:r>
      <w:r w:rsidR="001C6ADE" w:rsidRPr="006A200F">
        <w:instrText xml:space="preserve"> ADDIN EN.CITE </w:instrText>
      </w:r>
      <w:r w:rsidR="001C6ADE" w:rsidRPr="006A200F">
        <w:fldChar w:fldCharType="begin">
          <w:fldData xml:space="preserve">PEVuZE5vdGU+PENpdGU+PEF1dGhvcj5GcmFua2xpbjwvQXV0aG9yPjxZZWFyPjIwMDI8L1llYXI+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</w:fldData>
        </w:fldChar>
      </w:r>
      <w:r w:rsidR="001C6ADE" w:rsidRPr="006A200F">
        <w:instrText xml:space="preserve"> ADDIN EN.CITE.DATA </w:instrText>
      </w:r>
      <w:r w:rsidR="001C6ADE" w:rsidRPr="006A200F">
        <w:fldChar w:fldCharType="end"/>
      </w:r>
      <w:r w:rsidR="00C67FE8" w:rsidRPr="006A200F">
        <w:fldChar w:fldCharType="separate"/>
      </w:r>
      <w:r w:rsidR="006A200F" w:rsidRPr="006A200F">
        <w:rPr>
          <w:noProof/>
          <w:vertAlign w:val="superscript"/>
        </w:rPr>
        <w:t>[147,</w:t>
      </w:r>
      <w:r w:rsidR="001C6ADE" w:rsidRPr="006A200F">
        <w:rPr>
          <w:noProof/>
          <w:vertAlign w:val="superscript"/>
        </w:rPr>
        <w:t>148]</w:t>
      </w:r>
      <w:r w:rsidR="00C67FE8" w:rsidRPr="006A200F">
        <w:fldChar w:fldCharType="end"/>
      </w:r>
      <w:r w:rsidRPr="006A200F">
        <w:t xml:space="preserve">. Yonemura </w:t>
      </w:r>
      <w:r w:rsidR="006A200F" w:rsidRPr="006A200F">
        <w:rPr>
          <w:rFonts w:eastAsia="宋体" w:hint="eastAsia"/>
          <w:i/>
          <w:lang w:eastAsia="zh-CN"/>
        </w:rPr>
        <w:t>et al</w:t>
      </w:r>
      <w:r w:rsidR="006C247A" w:rsidRPr="006A200F">
        <w:fldChar w:fldCharType="begin">
          <w:fldData xml:space="preserve">PEVuZE5vdGU+PENpdGU+PEF1dGhvcj5Zb25lbXVyYTwvQXV0aG9yPjxZZWFyPjE5OTE8L1llYXI+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</w:fldData>
        </w:fldChar>
      </w:r>
      <w:r w:rsidR="001C6ADE" w:rsidRPr="006A200F">
        <w:instrText xml:space="preserve"> ADDIN EN.CITE </w:instrText>
      </w:r>
      <w:r w:rsidR="001C6ADE" w:rsidRPr="006A200F">
        <w:fldChar w:fldCharType="begin">
          <w:fldData xml:space="preserve">PEVuZE5vdGU+PENpdGU+PEF1dGhvcj5Zb25lbXVyYTwvQXV0aG9yPjxZZWFyPjE5OTE8L1llYXI+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</w:fldData>
        </w:fldChar>
      </w:r>
      <w:r w:rsidR="001C6ADE" w:rsidRPr="006A200F">
        <w:instrText xml:space="preserve"> ADDIN EN.CITE.DATA </w:instrText>
      </w:r>
      <w:r w:rsidR="001C6ADE" w:rsidRPr="006A200F">
        <w:fldChar w:fldCharType="end"/>
      </w:r>
      <w:r w:rsidR="006C247A" w:rsidRPr="006A200F">
        <w:fldChar w:fldCharType="separate"/>
      </w:r>
      <w:r w:rsidR="001C6ADE" w:rsidRPr="006A200F">
        <w:rPr>
          <w:noProof/>
          <w:vertAlign w:val="superscript"/>
        </w:rPr>
        <w:t>[149]</w:t>
      </w:r>
      <w:r w:rsidR="006C247A" w:rsidRPr="006A200F">
        <w:fldChar w:fldCharType="end"/>
      </w:r>
      <w:r w:rsidR="00DD20BB" w:rsidRPr="006A200F">
        <w:t xml:space="preserve"> reported that gastric tumo</w:t>
      </w:r>
      <w:r w:rsidRPr="006A200F">
        <w:t xml:space="preserve">rs with synchronous expression of EGF and EGFR had the highest malignant potential, causing autocrine secretions for self-replication. Ziober </w:t>
      </w:r>
      <w:r w:rsidR="0054043A" w:rsidRPr="006A200F">
        <w:rPr>
          <w:i/>
        </w:rPr>
        <w:t>et al</w:t>
      </w:r>
      <w:r w:rsidR="00461BF3" w:rsidRPr="006A200F">
        <w:fldChar w:fldCharType="begin">
          <w:fldData xml:space="preserve">PEVuZE5vdGU+PENpdGU+PEF1dGhvcj5aaW9iZXI8L0F1dGhvcj48WWVhcj4xOTkzPC9ZZWFyPjxS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</w:fldData>
        </w:fldChar>
      </w:r>
      <w:r w:rsidR="001C6ADE" w:rsidRPr="006A200F">
        <w:instrText xml:space="preserve"> ADDIN EN.CITE </w:instrText>
      </w:r>
      <w:r w:rsidR="001C6ADE" w:rsidRPr="006A200F">
        <w:fldChar w:fldCharType="begin">
          <w:fldData xml:space="preserve">PEVuZE5vdGU+PENpdGU+PEF1dGhvcj5aaW9iZXI8L0F1dGhvcj48WWVhcj4xOTkzPC9ZZWFyPjxS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</w:fldData>
        </w:fldChar>
      </w:r>
      <w:r w:rsidR="001C6ADE" w:rsidRPr="006A200F">
        <w:instrText xml:space="preserve"> ADDIN EN.CITE.DATA </w:instrText>
      </w:r>
      <w:r w:rsidR="001C6ADE" w:rsidRPr="006A200F">
        <w:fldChar w:fldCharType="end"/>
      </w:r>
      <w:r w:rsidR="00461BF3" w:rsidRPr="006A200F">
        <w:fldChar w:fldCharType="separate"/>
      </w:r>
      <w:r w:rsidR="001C6ADE" w:rsidRPr="006A200F">
        <w:rPr>
          <w:noProof/>
          <w:vertAlign w:val="superscript"/>
        </w:rPr>
        <w:t>[150]</w:t>
      </w:r>
      <w:r w:rsidR="00461BF3" w:rsidRPr="006A200F">
        <w:fldChar w:fldCharType="end"/>
      </w:r>
      <w:r w:rsidRPr="006A200F">
        <w:rPr>
          <w:i/>
        </w:rPr>
        <w:t xml:space="preserve"> </w:t>
      </w:r>
      <w:r w:rsidRPr="006A200F">
        <w:t xml:space="preserve">conducted an </w:t>
      </w:r>
      <w:r w:rsidRPr="006A200F">
        <w:rPr>
          <w:i/>
        </w:rPr>
        <w:t xml:space="preserve">in vitro </w:t>
      </w:r>
      <w:r w:rsidRPr="006A200F">
        <w:t>assay with CRC cell lines and demonstrated that TGF</w:t>
      </w:r>
      <w:r w:rsidRPr="006A200F">
        <w:sym w:font="Symbol" w:char="F061"/>
      </w:r>
      <w:r w:rsidRPr="006A200F">
        <w:t xml:space="preserve"> activated autocrine circuits with its receptor, EGFR, and determined growth factor independence of CRC cells</w:t>
      </w:r>
      <w:r w:rsidR="00C67FE8" w:rsidRPr="006A200F">
        <w:fldChar w:fldCharType="begin">
          <w:fldData xml:space="preserve">PEVuZE5vdGU+PENpdGU+PEF1dGhvcj5Bd3dhZDwvQXV0aG9yPjxZZWFyPjIwMDM8L1llYXI+PFJl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</w:fldData>
        </w:fldChar>
      </w:r>
      <w:r w:rsidR="001C6ADE" w:rsidRPr="006A200F">
        <w:instrText xml:space="preserve"> ADDIN EN.CITE </w:instrText>
      </w:r>
      <w:r w:rsidR="001C6ADE" w:rsidRPr="006A200F">
        <w:fldChar w:fldCharType="begin">
          <w:fldData xml:space="preserve">PEVuZE5vdGU+PENpdGU+PEF1dGhvcj5Bd3dhZDwvQXV0aG9yPjxZZWFyPjIwMDM8L1llYXI+PFJl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</w:fldData>
        </w:fldChar>
      </w:r>
      <w:r w:rsidR="001C6ADE" w:rsidRPr="006A200F">
        <w:instrText xml:space="preserve"> ADDIN EN.CITE.DATA </w:instrText>
      </w:r>
      <w:r w:rsidR="001C6ADE" w:rsidRPr="006A200F">
        <w:fldChar w:fldCharType="end"/>
      </w:r>
      <w:r w:rsidR="00C67FE8" w:rsidRPr="006A200F">
        <w:fldChar w:fldCharType="separate"/>
      </w:r>
      <w:r w:rsidR="00F258E2">
        <w:rPr>
          <w:noProof/>
          <w:vertAlign w:val="superscript"/>
        </w:rPr>
        <w:t>[150,</w:t>
      </w:r>
      <w:r w:rsidR="001C6ADE" w:rsidRPr="006A200F">
        <w:rPr>
          <w:noProof/>
          <w:vertAlign w:val="superscript"/>
        </w:rPr>
        <w:t>151]</w:t>
      </w:r>
      <w:r w:rsidR="00C67FE8" w:rsidRPr="006A200F">
        <w:fldChar w:fldCharType="end"/>
      </w:r>
      <w:r w:rsidRPr="006A200F">
        <w:t xml:space="preserve">. Tampellini </w:t>
      </w:r>
      <w:r w:rsidR="0054043A" w:rsidRPr="006A200F">
        <w:rPr>
          <w:i/>
        </w:rPr>
        <w:t>et al</w:t>
      </w:r>
      <w:r w:rsidR="00461BF3" w:rsidRPr="006A200F">
        <w:fldChar w:fldCharType="begin">
          <w:fldData xml:space="preserve">PEVuZE5vdGU+PENpdGU+PEF1dGhvcj5UYW1wZWxsaW5pPC9BdXRob3I+PFllYXI+MjAwNzwvWWVh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</w:fldData>
        </w:fldChar>
      </w:r>
      <w:r w:rsidR="001C6ADE" w:rsidRPr="006A200F">
        <w:instrText xml:space="preserve"> ADDIN EN.CITE </w:instrText>
      </w:r>
      <w:r w:rsidR="001C6ADE" w:rsidRPr="006A200F">
        <w:fldChar w:fldCharType="begin">
          <w:fldData xml:space="preserve">PEVuZE5vdGU+PENpdGU+PEF1dGhvcj5UYW1wZWxsaW5pPC9BdXRob3I+PFllYXI+MjAwNzwvWWVh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</w:fldData>
        </w:fldChar>
      </w:r>
      <w:r w:rsidR="001C6ADE" w:rsidRPr="006A200F">
        <w:instrText xml:space="preserve"> ADDIN EN.CITE.DATA </w:instrText>
      </w:r>
      <w:r w:rsidR="001C6ADE" w:rsidRPr="006A200F">
        <w:fldChar w:fldCharType="end"/>
      </w:r>
      <w:r w:rsidR="00461BF3" w:rsidRPr="006A200F">
        <w:fldChar w:fldCharType="separate"/>
      </w:r>
      <w:r w:rsidR="001C6ADE" w:rsidRPr="006A200F">
        <w:rPr>
          <w:noProof/>
          <w:vertAlign w:val="superscript"/>
        </w:rPr>
        <w:t>[152]</w:t>
      </w:r>
      <w:r w:rsidR="00461BF3" w:rsidRPr="006A200F">
        <w:fldChar w:fldCharType="end"/>
      </w:r>
      <w:r w:rsidR="00461BF3" w:rsidRPr="006A200F">
        <w:t xml:space="preserve"> r</w:t>
      </w:r>
      <w:r w:rsidRPr="006A200F">
        <w:t>eported that co-expression of immunoreactive EGFR and TGF</w:t>
      </w:r>
      <w:r w:rsidRPr="006A200F">
        <w:sym w:font="Symbol" w:char="F061"/>
      </w:r>
      <w:r w:rsidRPr="006A200F">
        <w:t xml:space="preserve"> was significantly higher in CRC with distant metastases at diagnosis than in</w:t>
      </w:r>
      <w:r w:rsidR="00DD20BB" w:rsidRPr="006A200F">
        <w:t xml:space="preserve"> CRC presenting at a lower tumo</w:t>
      </w:r>
      <w:r w:rsidRPr="006A200F">
        <w:t>r stage</w:t>
      </w:r>
      <w:r w:rsidR="00C67FE8" w:rsidRPr="006A200F">
        <w:t xml:space="preserve">. </w:t>
      </w:r>
      <w:r w:rsidRPr="006A200F">
        <w:t xml:space="preserve"> </w:t>
      </w:r>
    </w:p>
    <w:p w14:paraId="5332BB14" w14:textId="6C4542C6" w:rsidR="00AF38E0" w:rsidRPr="006A200F" w:rsidRDefault="00AF38E0" w:rsidP="006A200F">
      <w:pPr>
        <w:adjustRightInd w:val="0"/>
        <w:snapToGrid w:val="0"/>
        <w:ind w:firstLineChars="100" w:firstLine="240"/>
      </w:pPr>
      <w:r w:rsidRPr="006A200F">
        <w:t>IGF-1 and its transmembrane receptor are part of a family of cellular modulators that are important in the regulation of growth and development</w:t>
      </w:r>
      <w:r w:rsidR="00C67FE8" w:rsidRPr="006A200F">
        <w:fldChar w:fldCharType="begin"/>
      </w:r>
      <w:r w:rsidR="001C6ADE" w:rsidRPr="006A200F">
        <w:instrText xml:space="preserve"> ADDIN EN.CITE &lt;EndNote&gt;&lt;Cite&gt;&lt;Author&gt;LeRoith&lt;/Author&gt;&lt;Year&gt;1995&lt;/Year&gt;&lt;RecNum&gt;587&lt;/RecNum&gt;&lt;DisplayText&gt;&lt;style face="superscript"&gt;[153]&lt;/style&gt;&lt;/DisplayText&gt;&lt;record&gt;&lt;rec-number&gt;587&lt;/rec-number&gt;&lt;foreign-keys&gt;&lt;key app="EN" db-id="dts2wppr0xdwxlee59f5avvq5ezaz0e5ae5v" timestamp="1440008452"&gt;587&lt;/key&gt;&lt;/foreign-keys&gt;&lt;ref-type name="Journal Article"&gt;17&lt;/ref-type&gt;&lt;contributors&gt;&lt;authors&gt;&lt;author&gt;LeRoith, D.&lt;/author&gt;&lt;author&gt;Werner, H.&lt;/author&gt;&lt;author&gt;Beitner-Johnson, D.&lt;/author&gt;&lt;author&gt;Roberts, C. T., Jr.&lt;/author&gt;&lt;/authors&gt;&lt;/contributors&gt;&lt;auth-address&gt;Section on Molecular and Cellular Physiology, National Institute of Diabetes and Digestive and Kidney Diseases, National Institutes of Health, Bethesda, Maryland 20892, USA.&lt;/auth-address&gt;&lt;titles&gt;&lt;title&gt;Molecular and cellular aspects of the insulin-like growth factor I receptor&lt;/title&gt;&lt;secondary-title&gt;Endocr Rev&lt;/secondary-title&gt;&lt;/titles&gt;&lt;periodical&gt;&lt;full-title&gt;Endocr Rev&lt;/full-title&gt;&lt;/periodical&gt;&lt;pages&gt;143-63&lt;/pages&gt;&lt;volume&gt;16&lt;/volume&gt;&lt;number&gt;2&lt;/number&gt;&lt;keywords&gt;&lt;keyword&gt;Amino Acid Sequence&lt;/keyword&gt;&lt;keyword&gt;Animals&lt;/keyword&gt;&lt;keyword&gt;Base Sequence&lt;/keyword&gt;&lt;keyword&gt;Carrier Proteins/chemistry/*genetics/*physiology&lt;/keyword&gt;&lt;keyword&gt;Gene Expression Regulation&lt;/keyword&gt;&lt;keyword&gt;Humans&lt;/keyword&gt;&lt;keyword&gt;Insulin-Like Growth Factor Binding Protein 1&lt;/keyword&gt;&lt;keyword&gt;Molecular Sequence Data&lt;/keyword&gt;&lt;keyword&gt;Nervous System/metabolism&lt;/keyword&gt;&lt;keyword&gt;Signal Transduction&lt;/keyword&gt;&lt;/keywords&gt;&lt;dates&gt;&lt;year&gt;1995&lt;/year&gt;&lt;pub-dates&gt;&lt;date&gt;Apr&lt;/date&gt;&lt;/pub-dates&gt;&lt;/dates&gt;&lt;isbn&gt;0163-769X (Print)&amp;#xD;0163-769X (Linking)&lt;/isbn&gt;&lt;accession-num&gt;7540132&lt;/accession-num&gt;&lt;urls&gt;&lt;related-urls&gt;&lt;url&gt;http://www.ncbi.nlm.nih.gov/pubmed/7540132&lt;/url&gt;&lt;/related-urls&gt;&lt;/urls&gt;&lt;electronic-resource-num&gt;10.1210/edrv-16-2-143&lt;/electronic-resource-num&gt;&lt;/record&gt;&lt;/Cite&gt;&lt;/EndNote&gt;</w:instrText>
      </w:r>
      <w:r w:rsidR="00C67FE8" w:rsidRPr="006A200F">
        <w:fldChar w:fldCharType="separate"/>
      </w:r>
      <w:r w:rsidR="001C6ADE" w:rsidRPr="006A200F">
        <w:rPr>
          <w:noProof/>
          <w:vertAlign w:val="superscript"/>
        </w:rPr>
        <w:t>[153]</w:t>
      </w:r>
      <w:r w:rsidR="00C67FE8" w:rsidRPr="006A200F">
        <w:fldChar w:fldCharType="end"/>
      </w:r>
      <w:r w:rsidRPr="006A200F">
        <w:t xml:space="preserve">.  Varghese </w:t>
      </w:r>
      <w:r w:rsidR="0054043A" w:rsidRPr="006A200F">
        <w:rPr>
          <w:i/>
        </w:rPr>
        <w:t>et al</w:t>
      </w:r>
      <w:r w:rsidR="0070288F" w:rsidRPr="006A200F">
        <w:fldChar w:fldCharType="begin">
          <w:fldData xml:space="preserve">PEVuZE5vdGU+PENpdGU+PEF1dGhvcj5WYXJnaGVzZTwvQXV0aG9yPjxZZWFyPjIwMDc8L1llYXI+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</w:fldData>
        </w:fldChar>
      </w:r>
      <w:r w:rsidR="001C6ADE" w:rsidRPr="006A200F">
        <w:instrText xml:space="preserve"> ADDIN EN.CITE </w:instrText>
      </w:r>
      <w:r w:rsidR="001C6ADE" w:rsidRPr="006A200F">
        <w:fldChar w:fldCharType="begin">
          <w:fldData xml:space="preserve">PEVuZE5vdGU+PENpdGU+PEF1dGhvcj5WYXJnaGVzZTwvQXV0aG9yPjxZZWFyPjIwMDc8L1llYXI+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</w:fldData>
        </w:fldChar>
      </w:r>
      <w:r w:rsidR="001C6ADE" w:rsidRPr="006A200F">
        <w:instrText xml:space="preserve"> ADDIN EN.CITE.DATA </w:instrText>
      </w:r>
      <w:r w:rsidR="001C6ADE" w:rsidRPr="006A200F">
        <w:fldChar w:fldCharType="end"/>
      </w:r>
      <w:r w:rsidR="0070288F" w:rsidRPr="006A200F">
        <w:fldChar w:fldCharType="separate"/>
      </w:r>
      <w:r w:rsidR="001C6ADE" w:rsidRPr="006A200F">
        <w:rPr>
          <w:noProof/>
          <w:vertAlign w:val="superscript"/>
        </w:rPr>
        <w:t>[7]</w:t>
      </w:r>
      <w:r w:rsidR="0070288F" w:rsidRPr="006A200F">
        <w:fldChar w:fldCharType="end"/>
      </w:r>
      <w:r w:rsidR="0070288F" w:rsidRPr="006A200F">
        <w:t xml:space="preserve"> </w:t>
      </w:r>
      <w:r w:rsidRPr="006A200F">
        <w:t>perfor</w:t>
      </w:r>
      <w:r w:rsidR="00DD20BB" w:rsidRPr="006A200F">
        <w:t>med microarray analyses on tumo</w:t>
      </w:r>
      <w:r w:rsidRPr="006A200F">
        <w:t xml:space="preserve">rs from patients with CRC </w:t>
      </w:r>
      <w:r w:rsidR="005C21C9" w:rsidRPr="006A200F">
        <w:t>metastasized</w:t>
      </w:r>
      <w:r w:rsidRPr="006A200F">
        <w:t xml:space="preserve"> to </w:t>
      </w:r>
      <w:r w:rsidR="002C5DC3" w:rsidRPr="006A200F">
        <w:lastRenderedPageBreak/>
        <w:t xml:space="preserve">either </w:t>
      </w:r>
      <w:r w:rsidRPr="006A200F">
        <w:t xml:space="preserve">the liver or the peritoneum. </w:t>
      </w:r>
      <w:r w:rsidRPr="006A200F">
        <w:rPr>
          <w:i/>
        </w:rPr>
        <w:t xml:space="preserve">IGF-1 </w:t>
      </w:r>
      <w:r w:rsidRPr="006A200F">
        <w:t xml:space="preserve">was </w:t>
      </w:r>
      <w:r w:rsidR="00DD20BB" w:rsidRPr="006A200F">
        <w:t>exclusively upregulated in tumo</w:t>
      </w:r>
      <w:r w:rsidRPr="006A200F">
        <w:t xml:space="preserve">r samples of patients with peritoneal metastases. Further evidence of the involvement of IGF-1 was provided by Fuchs </w:t>
      </w:r>
      <w:r w:rsidR="006A200F" w:rsidRPr="006A200F">
        <w:rPr>
          <w:rFonts w:eastAsia="宋体" w:hint="eastAsia"/>
          <w:i/>
          <w:lang w:eastAsia="zh-CN"/>
        </w:rPr>
        <w:t>et al</w:t>
      </w:r>
      <w:r w:rsidR="00DC237F" w:rsidRPr="006A200F">
        <w:fldChar w:fldCharType="begin">
          <w:fldData xml:space="preserve">PEVuZE5vdGU+PENpdGU+PEF1dGhvcj5GdWNoczwvQXV0aG9yPjxZZWFyPjIwMDg8L1llYXI+PFJl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</w:fldData>
        </w:fldChar>
      </w:r>
      <w:r w:rsidR="001C6ADE" w:rsidRPr="006A200F">
        <w:instrText xml:space="preserve"> ADDIN EN.CITE </w:instrText>
      </w:r>
      <w:r w:rsidR="001C6ADE" w:rsidRPr="006A200F">
        <w:fldChar w:fldCharType="begin">
          <w:fldData xml:space="preserve">PEVuZE5vdGU+PENpdGU+PEF1dGhvcj5GdWNoczwvQXV0aG9yPjxZZWFyPjIwMDg8L1llYXI+PFJl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</w:fldData>
        </w:fldChar>
      </w:r>
      <w:r w:rsidR="001C6ADE" w:rsidRPr="006A200F">
        <w:instrText xml:space="preserve"> ADDIN EN.CITE.DATA </w:instrText>
      </w:r>
      <w:r w:rsidR="001C6ADE" w:rsidRPr="006A200F">
        <w:fldChar w:fldCharType="end"/>
      </w:r>
      <w:r w:rsidR="00DC237F" w:rsidRPr="006A200F">
        <w:fldChar w:fldCharType="separate"/>
      </w:r>
      <w:r w:rsidR="001C6ADE" w:rsidRPr="006A200F">
        <w:rPr>
          <w:noProof/>
          <w:vertAlign w:val="superscript"/>
        </w:rPr>
        <w:t>[154]</w:t>
      </w:r>
      <w:r w:rsidR="00DC237F" w:rsidRPr="006A200F">
        <w:fldChar w:fldCharType="end"/>
      </w:r>
      <w:r w:rsidRPr="006A200F">
        <w:t>. They reported that increased plasma levels of IGF-Binding Protein-3, an end</w:t>
      </w:r>
      <w:r w:rsidR="00FC7D49" w:rsidRPr="006A200F">
        <w:t>ogenous antagonist of IGF-1, were</w:t>
      </w:r>
      <w:r w:rsidRPr="006A200F">
        <w:t xml:space="preserve"> associated with improved treatment response to first-line chemotherapy and a prolonged time to cancer progression. </w:t>
      </w:r>
    </w:p>
    <w:p w14:paraId="14EF90DD" w14:textId="2E4A7DF9" w:rsidR="00AF38E0" w:rsidRPr="006A200F" w:rsidRDefault="00AF38E0" w:rsidP="006A200F">
      <w:pPr>
        <w:adjustRightInd w:val="0"/>
        <w:snapToGrid w:val="0"/>
        <w:ind w:firstLineChars="100" w:firstLine="240"/>
      </w:pPr>
      <w:r w:rsidRPr="006A200F">
        <w:t>Angiogenesis, the growth of new blood vessels from pre-existing vessels, is par</w:t>
      </w:r>
      <w:r w:rsidR="00DD20BB" w:rsidRPr="006A200F">
        <w:t>amount for tumo</w:t>
      </w:r>
      <w:r w:rsidRPr="006A200F">
        <w:t>r growth and the formation of metast</w:t>
      </w:r>
      <w:r w:rsidR="00DD20BB" w:rsidRPr="006A200F">
        <w:t>ases. For their survival, tumo</w:t>
      </w:r>
      <w:r w:rsidR="001F0690" w:rsidRPr="006A200F">
        <w:t>r</w:t>
      </w:r>
      <w:r w:rsidRPr="006A200F">
        <w:t xml:space="preserve"> cells rely on the </w:t>
      </w:r>
      <w:r w:rsidR="005C21C9" w:rsidRPr="006A200F">
        <w:t xml:space="preserve">delivery </w:t>
      </w:r>
      <w:r w:rsidRPr="006A200F">
        <w:t>of oxygen</w:t>
      </w:r>
      <w:r w:rsidR="00994A5A" w:rsidRPr="006A200F">
        <w:t xml:space="preserve"> from</w:t>
      </w:r>
      <w:r w:rsidRPr="006A200F">
        <w:t xml:space="preserve"> pre-existing blood ves</w:t>
      </w:r>
      <w:r w:rsidR="00A86140" w:rsidRPr="006A200F">
        <w:t>sels</w:t>
      </w:r>
      <w:r w:rsidR="00554B8C" w:rsidRPr="006A200F">
        <w:t xml:space="preserve"> and nutrients by the recruitment of stromal cells</w:t>
      </w:r>
      <w:r w:rsidR="00DD20BB" w:rsidRPr="006A200F">
        <w:t>. However, when these tumo</w:t>
      </w:r>
      <w:r w:rsidR="00A86140" w:rsidRPr="006A200F">
        <w:t>r</w:t>
      </w:r>
      <w:r w:rsidR="00994A5A" w:rsidRPr="006A200F">
        <w:t xml:space="preserve"> cells are located more than</w:t>
      </w:r>
      <w:r w:rsidRPr="006A200F">
        <w:t xml:space="preserve"> 150 µm from the submesothelial capillaries, oxygen and nutrients will not be able to pass the peritoneal-blood barrier resulting in hypoxia-induced apoptosis</w:t>
      </w:r>
      <w:r w:rsidR="008123BA" w:rsidRPr="006A200F">
        <w:fldChar w:fldCharType="begin"/>
      </w:r>
      <w:r w:rsidR="001C6ADE" w:rsidRPr="006A200F">
        <w:instrText xml:space="preserve"> ADDIN EN.CITE &lt;EndNote&gt;&lt;Cite&gt;&lt;Author&gt;Olcina&lt;/Author&gt;&lt;Year&gt;2015&lt;/Year&gt;&lt;RecNum&gt;589&lt;/RecNum&gt;&lt;DisplayText&gt;&lt;style face="superscript"&gt;[155]&lt;/style&gt;&lt;/DisplayText&gt;&lt;record&gt;&lt;rec-number&gt;589&lt;/rec-number&gt;&lt;foreign-keys&gt;&lt;key app="EN" db-id="dts2wppr0xdwxlee59f5avvq5ezaz0e5ae5v" timestamp="1440008666"&gt;589&lt;/key&gt;&lt;/foreign-keys&gt;&lt;ref-type name="Journal Article"&gt;17&lt;/ref-type&gt;&lt;contributors&gt;&lt;authors&gt;&lt;author&gt;Olcina, M. M.&lt;/author&gt;&lt;author&gt;Leszczynska, K. B.&lt;/author&gt;&lt;author&gt;Senra, J. M.&lt;/author&gt;&lt;author&gt;Isa, N. F.&lt;/author&gt;&lt;author&gt;Harada, H.&lt;/author&gt;&lt;author&gt;Hammond, E. M.&lt;/author&gt;&lt;/authors&gt;&lt;/contributors&gt;&lt;auth-address&gt;Department of Oncology, CR-UK &amp;amp; MRC Oxford Institute for Radiation Oncology, University of Oxford, Oxford, UK.&amp;#xD;Department of Radiation Oncology and Image-Applied Therapy, Kyoto University Graduate School of Medicine, Kyoto, Japan.&lt;/auth-address&gt;&lt;titles&gt;&lt;title&gt;H3K9me3 facilitates hypoxia-induced p53-dependent apoptosis through repression of APAK&lt;/title&gt;&lt;secondary-title&gt;Oncogene&lt;/secondary-title&gt;&lt;/titles&gt;&lt;periodical&gt;&lt;full-title&gt;Oncogene&lt;/full-title&gt;&lt;/periodical&gt;&lt;dates&gt;&lt;year&gt;2015&lt;/year&gt;&lt;pub-dates&gt;&lt;date&gt;May 11&lt;/date&gt;&lt;/pub-dates&gt;&lt;/dates&gt;&lt;isbn&gt;1476-5594 (Electronic)&amp;#xD;0950-9232 (Linking)&lt;/isbn&gt;&lt;accession-num&gt;25961932&lt;/accession-num&gt;&lt;urls&gt;&lt;related-urls&gt;&lt;url&gt;http://www.ncbi.nlm.nih.gov/pubmed/25961932&lt;/url&gt;&lt;/related-urls&gt;&lt;/urls&gt;&lt;electronic-resource-num&gt;10.1038/onc.2015.134&lt;/electronic-resource-num&gt;&lt;/record&gt;&lt;/Cite&gt;&lt;/EndNote&gt;</w:instrText>
      </w:r>
      <w:r w:rsidR="008123BA" w:rsidRPr="006A200F">
        <w:fldChar w:fldCharType="separate"/>
      </w:r>
      <w:r w:rsidR="001C6ADE" w:rsidRPr="006A200F">
        <w:rPr>
          <w:noProof/>
          <w:vertAlign w:val="superscript"/>
        </w:rPr>
        <w:t>[155]</w:t>
      </w:r>
      <w:r w:rsidR="008123BA" w:rsidRPr="006A200F">
        <w:fldChar w:fldCharType="end"/>
      </w:r>
      <w:r w:rsidRPr="006A200F">
        <w:t>. Therefore, angiogenesis is induced through the production of angiogenic f</w:t>
      </w:r>
      <w:r w:rsidR="00DD20BB" w:rsidRPr="006A200F">
        <w:t>actors by tumo</w:t>
      </w:r>
      <w:r w:rsidR="00A86140" w:rsidRPr="006A200F">
        <w:t xml:space="preserve">r </w:t>
      </w:r>
      <w:r w:rsidRPr="006A200F">
        <w:t>cells</w:t>
      </w:r>
      <w:r w:rsidR="008123BA" w:rsidRPr="006A200F">
        <w:fldChar w:fldCharType="begin">
          <w:fldData xml:space="preserve">PEVuZE5vdGU+PENpdGU+PEF1dGhvcj5KYWNxdWV0PC9BdXRob3I+PFllYXI+MTk5NjwvWWVhcj48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</w:fldData>
        </w:fldChar>
      </w:r>
      <w:r w:rsidR="001C6ADE" w:rsidRPr="006A200F">
        <w:instrText xml:space="preserve"> ADDIN EN.CITE </w:instrText>
      </w:r>
      <w:r w:rsidR="001C6ADE" w:rsidRPr="006A200F">
        <w:fldChar w:fldCharType="begin">
          <w:fldData xml:space="preserve">PEVuZE5vdGU+PENpdGU+PEF1dGhvcj5KYWNxdWV0PC9BdXRob3I+PFllYXI+MTk5NjwvWWVhcj48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</w:fldData>
        </w:fldChar>
      </w:r>
      <w:r w:rsidR="001C6ADE" w:rsidRPr="006A200F">
        <w:instrText xml:space="preserve"> ADDIN EN.CITE.DATA </w:instrText>
      </w:r>
      <w:r w:rsidR="001C6ADE" w:rsidRPr="006A200F">
        <w:fldChar w:fldCharType="end"/>
      </w:r>
      <w:r w:rsidR="008123BA" w:rsidRPr="006A200F">
        <w:fldChar w:fldCharType="separate"/>
      </w:r>
      <w:r w:rsidR="006A200F" w:rsidRPr="006A200F">
        <w:rPr>
          <w:noProof/>
          <w:vertAlign w:val="superscript"/>
        </w:rPr>
        <w:t>[156,</w:t>
      </w:r>
      <w:r w:rsidR="001C6ADE" w:rsidRPr="006A200F">
        <w:rPr>
          <w:noProof/>
          <w:vertAlign w:val="superscript"/>
        </w:rPr>
        <w:t>157]</w:t>
      </w:r>
      <w:r w:rsidR="008123BA" w:rsidRPr="006A200F">
        <w:fldChar w:fldCharType="end"/>
      </w:r>
      <w:r w:rsidRPr="006A200F">
        <w:t xml:space="preserve">. Key players in this process are </w:t>
      </w:r>
      <w:r w:rsidR="006A200F" w:rsidRPr="006A200F">
        <w:t>hypoxia inducible factor</w:t>
      </w:r>
      <w:r w:rsidRPr="006A200F">
        <w:t>-1 (HIF-1)</w:t>
      </w:r>
      <w:r w:rsidR="005C21C9" w:rsidRPr="006A200F">
        <w:t xml:space="preserve"> and VEGF</w:t>
      </w:r>
      <w:r w:rsidRPr="006A200F">
        <w:t xml:space="preserve">. </w:t>
      </w:r>
    </w:p>
    <w:p w14:paraId="459532B2" w14:textId="3E32F7F3" w:rsidR="00AF38E0" w:rsidRPr="006A200F" w:rsidRDefault="00AF38E0" w:rsidP="006A200F">
      <w:pPr>
        <w:adjustRightInd w:val="0"/>
        <w:snapToGrid w:val="0"/>
        <w:ind w:firstLineChars="100" w:firstLine="240"/>
      </w:pPr>
      <w:r w:rsidRPr="006A200F">
        <w:t>HIF-1 is a heterodimeric protein composed of HIF-1</w:t>
      </w:r>
      <w:r w:rsidRPr="006A200F">
        <w:sym w:font="Symbol" w:char="F061"/>
      </w:r>
      <w:r w:rsidRPr="006A200F">
        <w:t xml:space="preserve"> and HIF-1</w:t>
      </w:r>
      <w:r w:rsidRPr="006A200F">
        <w:sym w:font="Symbol" w:char="F062"/>
      </w:r>
      <w:r w:rsidRPr="006A200F">
        <w:t>, which activates the transcription of genes involved in the induction of angiogenesis, including VEGF</w:t>
      </w:r>
      <w:r w:rsidR="008123BA" w:rsidRPr="006A200F">
        <w:fldChar w:fldCharType="begin">
          <w:fldData xml:space="preserve">PEVuZE5vdGU+PENpdGU+PEF1dGhvcj5NYW5hbG88L0F1dGhvcj48WWVhcj4yMDA1PC9ZZWFyPjxS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</w:fldData>
        </w:fldChar>
      </w:r>
      <w:r w:rsidR="001C6ADE" w:rsidRPr="006A200F">
        <w:instrText xml:space="preserve"> ADDIN EN.CITE </w:instrText>
      </w:r>
      <w:r w:rsidR="001C6ADE" w:rsidRPr="006A200F">
        <w:fldChar w:fldCharType="begin">
          <w:fldData xml:space="preserve">PEVuZE5vdGU+PENpdGU+PEF1dGhvcj5NYW5hbG88L0F1dGhvcj48WWVhcj4yMDA1PC9ZZWFyPjxS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</w:fldData>
        </w:fldChar>
      </w:r>
      <w:r w:rsidR="001C6ADE" w:rsidRPr="006A200F">
        <w:instrText xml:space="preserve"> ADDIN EN.CITE.DATA </w:instrText>
      </w:r>
      <w:r w:rsidR="001C6ADE" w:rsidRPr="006A200F">
        <w:fldChar w:fldCharType="end"/>
      </w:r>
      <w:r w:rsidR="008123BA" w:rsidRPr="006A200F">
        <w:fldChar w:fldCharType="separate"/>
      </w:r>
      <w:r w:rsidR="00F258E2">
        <w:rPr>
          <w:noProof/>
          <w:vertAlign w:val="superscript"/>
        </w:rPr>
        <w:t>[158,</w:t>
      </w:r>
      <w:r w:rsidR="001C6ADE" w:rsidRPr="006A200F">
        <w:rPr>
          <w:noProof/>
          <w:vertAlign w:val="superscript"/>
        </w:rPr>
        <w:t>159]</w:t>
      </w:r>
      <w:r w:rsidR="008123BA" w:rsidRPr="006A200F">
        <w:fldChar w:fldCharType="end"/>
      </w:r>
      <w:r w:rsidRPr="006A200F">
        <w:t>. HIF-1</w:t>
      </w:r>
      <w:r w:rsidRPr="006A200F">
        <w:sym w:font="Symbol" w:char="F062"/>
      </w:r>
      <w:r w:rsidRPr="006A200F">
        <w:t xml:space="preserve"> is constitutively expressed and does therefore not depend on the hypoxic status of the cells. The expression of HIF-1</w:t>
      </w:r>
      <w:r w:rsidRPr="006A200F">
        <w:sym w:font="Symbol" w:char="F061"/>
      </w:r>
      <w:r w:rsidRPr="006A200F">
        <w:t xml:space="preserve"> increases exponentially as oxygen levels decline in the cell</w:t>
      </w:r>
      <w:r w:rsidR="008123BA" w:rsidRPr="006A200F">
        <w:fldChar w:fldCharType="begin"/>
      </w:r>
      <w:r w:rsidR="001C6ADE" w:rsidRPr="006A200F">
        <w:instrText xml:space="preserve"> ADDIN EN.CITE &lt;EndNote&gt;&lt;Cite&gt;&lt;Author&gt;Jiang&lt;/Author&gt;&lt;Year&gt;1996&lt;/Year&gt;&lt;RecNum&gt;595&lt;/RecNum&gt;&lt;DisplayText&gt;&lt;style face="superscript"&gt;[160]&lt;/style&gt;&lt;/DisplayText&gt;&lt;record&gt;&lt;rec-number&gt;595&lt;/rec-number&gt;&lt;foreign-keys&gt;&lt;key app="EN" db-id="dts2wppr0xdwxlee59f5avvq5ezaz0e5ae5v" timestamp="1440008963"&gt;595&lt;/key&gt;&lt;/foreign-keys&gt;&lt;ref-type name="Journal Article"&gt;17&lt;/ref-type&gt;&lt;contributors&gt;&lt;authors&gt;&lt;author&gt;Jiang, B. H.&lt;/author&gt;&lt;author&gt;Semenza, G. L.&lt;/author&gt;&lt;author&gt;Bauer, C.&lt;/author&gt;&lt;author&gt;Marti, H. H.&lt;/author&gt;&lt;/authors&gt;&lt;/contributors&gt;&lt;auth-address&gt;Department of Pediatrics, Johns Hopkins University School of Medicine, Baltimore, Maryland 21287, USA.&lt;/auth-address&gt;&lt;titles&gt;&lt;title&gt;Hypoxia-inducible factor 1 levels vary exponentially over a physiologically relevant range of O2 tension&lt;/title&gt;&lt;secondary-title&gt;Am J Physiol&lt;/secondary-title&gt;&lt;/titles&gt;&lt;periodical&gt;&lt;full-title&gt;Am J Physiol&lt;/full-title&gt;&lt;abbr-1&gt;The American journal of physiology&lt;/abbr-1&gt;&lt;/periodical&gt;&lt;pages&gt;C1172-80&lt;/pages&gt;&lt;volume&gt;271&lt;/volume&gt;&lt;number&gt;4 Pt 1&lt;/number&gt;&lt;keywords&gt;&lt;keyword&gt;Blotting, Western&lt;/keyword&gt;&lt;keyword&gt;Cell Nucleus/metabolism&lt;/keyword&gt;&lt;keyword&gt;DNA-Binding Proteins/*metabolism&lt;/keyword&gt;&lt;keyword&gt;Gene Expression/drug effects&lt;/keyword&gt;&lt;keyword&gt;HeLa Cells&lt;/keyword&gt;&lt;keyword&gt;Humans&lt;/keyword&gt;&lt;keyword&gt;Hypoxia-Inducible Factor 1&lt;/keyword&gt;&lt;keyword&gt;Hypoxia-Inducible Factor 1, alpha Subunit&lt;/keyword&gt;&lt;keyword&gt;Nuclear Proteins/*metabolism&lt;/keyword&gt;&lt;keyword&gt;Oxygen/*metabolism&lt;/keyword&gt;&lt;keyword&gt;Potassium Cyanide/pharmacology&lt;/keyword&gt;&lt;keyword&gt;Transcription Factors/*metabolism&lt;/keyword&gt;&lt;/keywords&gt;&lt;dates&gt;&lt;year&gt;1996&lt;/year&gt;&lt;pub-dates&gt;&lt;date&gt;Oct&lt;/date&gt;&lt;/pub-dates&gt;&lt;/dates&gt;&lt;isbn&gt;0002-9513 (Print)&amp;#xD;0002-9513 (Linking)&lt;/isbn&gt;&lt;accession-num&gt;8897823&lt;/accession-num&gt;&lt;urls&gt;&lt;related-urls&gt;&lt;url&gt;http://www.ncbi.nlm.nih.gov/pubmed/8897823&lt;/url&gt;&lt;/related-urls&gt;&lt;/urls&gt;&lt;/record&gt;&lt;/Cite&gt;&lt;/EndNote&gt;</w:instrText>
      </w:r>
      <w:r w:rsidR="008123BA" w:rsidRPr="006A200F">
        <w:fldChar w:fldCharType="separate"/>
      </w:r>
      <w:r w:rsidR="001C6ADE" w:rsidRPr="006A200F">
        <w:rPr>
          <w:noProof/>
          <w:vertAlign w:val="superscript"/>
        </w:rPr>
        <w:t>[160]</w:t>
      </w:r>
      <w:r w:rsidR="008123BA" w:rsidRPr="006A200F">
        <w:fldChar w:fldCharType="end"/>
      </w:r>
      <w:r w:rsidRPr="006A200F">
        <w:t xml:space="preserve">.  In the same study discussed above, Varghese </w:t>
      </w:r>
      <w:r w:rsidR="006A200F" w:rsidRPr="006A200F">
        <w:rPr>
          <w:i/>
        </w:rPr>
        <w:t>et al</w:t>
      </w:r>
      <w:r w:rsidR="00DC237F" w:rsidRPr="006A200F">
        <w:fldChar w:fldCharType="begin">
          <w:fldData xml:space="preserve">PEVuZE5vdGU+PENpdGU+PEF1dGhvcj5WYXJnaGVzZTwvQXV0aG9yPjxZZWFyPjIwMDc8L1llYXI+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</w:fldData>
        </w:fldChar>
      </w:r>
      <w:r w:rsidR="001C6ADE" w:rsidRPr="006A200F">
        <w:instrText xml:space="preserve"> ADDIN EN.CITE </w:instrText>
      </w:r>
      <w:r w:rsidR="001C6ADE" w:rsidRPr="006A200F">
        <w:fldChar w:fldCharType="begin">
          <w:fldData xml:space="preserve">PEVuZE5vdGU+PENpdGU+PEF1dGhvcj5WYXJnaGVzZTwvQXV0aG9yPjxZZWFyPjIwMDc8L1llYXI+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</w:fldData>
        </w:fldChar>
      </w:r>
      <w:r w:rsidR="001C6ADE" w:rsidRPr="006A200F">
        <w:instrText xml:space="preserve"> ADDIN EN.CITE.DATA </w:instrText>
      </w:r>
      <w:r w:rsidR="001C6ADE" w:rsidRPr="006A200F">
        <w:fldChar w:fldCharType="end"/>
      </w:r>
      <w:r w:rsidR="00DC237F" w:rsidRPr="006A200F">
        <w:fldChar w:fldCharType="separate"/>
      </w:r>
      <w:r w:rsidR="001C6ADE" w:rsidRPr="006A200F">
        <w:rPr>
          <w:noProof/>
          <w:vertAlign w:val="superscript"/>
        </w:rPr>
        <w:t>[7]</w:t>
      </w:r>
      <w:r w:rsidR="00DC237F" w:rsidRPr="006A200F">
        <w:fldChar w:fldCharType="end"/>
      </w:r>
      <w:r w:rsidRPr="006A200F">
        <w:t xml:space="preserve"> reported that </w:t>
      </w:r>
      <w:r w:rsidRPr="006A200F">
        <w:rPr>
          <w:i/>
        </w:rPr>
        <w:t>HIF-1</w:t>
      </w:r>
      <w:r w:rsidRPr="006A200F">
        <w:rPr>
          <w:i/>
        </w:rPr>
        <w:sym w:font="Symbol" w:char="F061"/>
      </w:r>
      <w:r w:rsidRPr="006A200F">
        <w:rPr>
          <w:i/>
        </w:rPr>
        <w:t xml:space="preserve"> </w:t>
      </w:r>
      <w:r w:rsidR="00DD20BB" w:rsidRPr="006A200F">
        <w:t>was upregulated only in tumo</w:t>
      </w:r>
      <w:r w:rsidRPr="006A200F">
        <w:t>r sampl</w:t>
      </w:r>
      <w:r w:rsidR="00E207B6" w:rsidRPr="006A200F">
        <w:t xml:space="preserve">es from peritoneal metastases. </w:t>
      </w:r>
      <w:r w:rsidRPr="006A200F">
        <w:t xml:space="preserve">Greijer </w:t>
      </w:r>
      <w:r w:rsidR="0054043A" w:rsidRPr="006A200F">
        <w:rPr>
          <w:i/>
        </w:rPr>
        <w:t>et al</w:t>
      </w:r>
      <w:r w:rsidR="00DC237F" w:rsidRPr="006A200F">
        <w:fldChar w:fldCharType="begin">
          <w:fldData xml:space="preserve">PEVuZE5vdGU+PENpdGU+PEF1dGhvcj5HcmVpamVyPC9BdXRob3I+PFllYXI+MjAwODwvWWVhcj48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</w:fldData>
        </w:fldChar>
      </w:r>
      <w:r w:rsidR="001C6ADE" w:rsidRPr="006A200F">
        <w:instrText xml:space="preserve"> ADDIN EN.CITE </w:instrText>
      </w:r>
      <w:r w:rsidR="001C6ADE" w:rsidRPr="006A200F">
        <w:fldChar w:fldCharType="begin">
          <w:fldData xml:space="preserve">PEVuZE5vdGU+PENpdGU+PEF1dGhvcj5HcmVpamVyPC9BdXRob3I+PFllYXI+MjAwODwvWWVhcj48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</w:fldData>
        </w:fldChar>
      </w:r>
      <w:r w:rsidR="001C6ADE" w:rsidRPr="006A200F">
        <w:instrText xml:space="preserve"> ADDIN EN.CITE.DATA </w:instrText>
      </w:r>
      <w:r w:rsidR="001C6ADE" w:rsidRPr="006A200F">
        <w:fldChar w:fldCharType="end"/>
      </w:r>
      <w:r w:rsidR="00DC237F" w:rsidRPr="006A200F">
        <w:fldChar w:fldCharType="separate"/>
      </w:r>
      <w:r w:rsidR="001C6ADE" w:rsidRPr="006A200F">
        <w:rPr>
          <w:noProof/>
          <w:vertAlign w:val="superscript"/>
        </w:rPr>
        <w:t>[161]</w:t>
      </w:r>
      <w:r w:rsidR="00DC237F" w:rsidRPr="006A200F">
        <w:fldChar w:fldCharType="end"/>
      </w:r>
      <w:r w:rsidRPr="006A200F">
        <w:rPr>
          <w:i/>
        </w:rPr>
        <w:t xml:space="preserve"> </w:t>
      </w:r>
      <w:r w:rsidRPr="006A200F">
        <w:t>investigated the expression of HIF-1 in normal colorectal mucosa, adenomas and carcinomas. They observed upregulation of HIF-1</w:t>
      </w:r>
      <w:r w:rsidRPr="006A200F">
        <w:sym w:font="Symbol" w:char="F061"/>
      </w:r>
      <w:r w:rsidRPr="006A200F">
        <w:t xml:space="preserve"> in colorectal adenomas and carcinomas. Using immunohistochemistry, Wu </w:t>
      </w:r>
      <w:r w:rsidR="0054043A" w:rsidRPr="006A200F">
        <w:rPr>
          <w:i/>
        </w:rPr>
        <w:t>et al</w:t>
      </w:r>
      <w:r w:rsidR="00DC237F" w:rsidRPr="006A200F">
        <w:fldChar w:fldCharType="begin">
          <w:fldData xml:space="preserve">PEVuZE5vdGU+PENpdGU+PEF1dGhvcj5TaHdlaWtpPC9BdXRob3I+PFllYXI+MTk5MjwvWWVhcj48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</w:fldData>
        </w:fldChar>
      </w:r>
      <w:r w:rsidR="001C6ADE" w:rsidRPr="006A200F">
        <w:instrText xml:space="preserve"> ADDIN EN.CITE </w:instrText>
      </w:r>
      <w:r w:rsidR="001C6ADE" w:rsidRPr="006A200F">
        <w:fldChar w:fldCharType="begin">
          <w:fldData xml:space="preserve">PEVuZE5vdGU+PENpdGU+PEF1dGhvcj5TaHdlaWtpPC9BdXRob3I+PFllYXI+MTk5MjwvWWVhcj48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</w:fldData>
        </w:fldChar>
      </w:r>
      <w:r w:rsidR="001C6ADE" w:rsidRPr="006A200F">
        <w:instrText xml:space="preserve"> ADDIN EN.CITE.DATA </w:instrText>
      </w:r>
      <w:r w:rsidR="001C6ADE" w:rsidRPr="006A200F">
        <w:fldChar w:fldCharType="end"/>
      </w:r>
      <w:r w:rsidR="00DC237F" w:rsidRPr="006A200F">
        <w:fldChar w:fldCharType="separate"/>
      </w:r>
      <w:r w:rsidR="001C6ADE" w:rsidRPr="006A200F">
        <w:rPr>
          <w:noProof/>
          <w:vertAlign w:val="superscript"/>
        </w:rPr>
        <w:t>[162]</w:t>
      </w:r>
      <w:r w:rsidR="00DC237F" w:rsidRPr="006A200F">
        <w:fldChar w:fldCharType="end"/>
      </w:r>
      <w:r w:rsidR="00DC237F" w:rsidRPr="006A200F">
        <w:t xml:space="preserve"> </w:t>
      </w:r>
      <w:r w:rsidRPr="006A200F">
        <w:t>investigated the clinicopathologic significance of HIF-1 expression in primary human colon cancer. High expression levels correlated positively with</w:t>
      </w:r>
      <w:r w:rsidR="00F06261" w:rsidRPr="006A200F">
        <w:t xml:space="preserve"> an</w:t>
      </w:r>
      <w:r w:rsidR="00C66E0F" w:rsidRPr="006A200F">
        <w:t xml:space="preserve"> advanced</w:t>
      </w:r>
      <w:r w:rsidRPr="006A200F">
        <w:t xml:space="preserve"> TNM stage and were associated with increased metastatic potential</w:t>
      </w:r>
      <w:r w:rsidR="007A3CBA" w:rsidRPr="006A200F">
        <w:fldChar w:fldCharType="begin">
          <w:fldData xml:space="preserve">PEVuZE5vdGU+PENpdGU+PEF1dGhvcj5XdTwvQXV0aG9yPjxZZWFyPjIwMTA8L1llYXI+PFJlY051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</w:fldData>
        </w:fldChar>
      </w:r>
      <w:r w:rsidR="001C6ADE" w:rsidRPr="006A200F">
        <w:instrText xml:space="preserve"> ADDIN EN.CITE </w:instrText>
      </w:r>
      <w:r w:rsidR="001C6ADE" w:rsidRPr="006A200F">
        <w:fldChar w:fldCharType="begin">
          <w:fldData xml:space="preserve">PEVuZE5vdGU+PENpdGU+PEF1dGhvcj5XdTwvQXV0aG9yPjxZZWFyPjIwMTA8L1llYXI+PFJlY051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</w:fldData>
        </w:fldChar>
      </w:r>
      <w:r w:rsidR="001C6ADE" w:rsidRPr="006A200F">
        <w:instrText xml:space="preserve"> ADDIN EN.CITE.DATA </w:instrText>
      </w:r>
      <w:r w:rsidR="001C6ADE" w:rsidRPr="006A200F">
        <w:fldChar w:fldCharType="end"/>
      </w:r>
      <w:r w:rsidR="007A3CBA" w:rsidRPr="006A200F">
        <w:fldChar w:fldCharType="separate"/>
      </w:r>
      <w:r w:rsidR="001C6ADE" w:rsidRPr="006A200F">
        <w:rPr>
          <w:noProof/>
          <w:vertAlign w:val="superscript"/>
        </w:rPr>
        <w:t>[163]</w:t>
      </w:r>
      <w:r w:rsidR="007A3CBA" w:rsidRPr="006A200F">
        <w:fldChar w:fldCharType="end"/>
      </w:r>
      <w:r w:rsidRPr="006A200F">
        <w:t xml:space="preserve">.  </w:t>
      </w:r>
    </w:p>
    <w:p w14:paraId="07C6AA4A" w14:textId="62879031" w:rsidR="00AF38E0" w:rsidRPr="006A200F" w:rsidRDefault="00AF38E0" w:rsidP="00246B29">
      <w:pPr>
        <w:adjustRightInd w:val="0"/>
        <w:snapToGrid w:val="0"/>
      </w:pPr>
      <w:r w:rsidRPr="006A200F">
        <w:tab/>
        <w:t>The VEGF family constitutes five structurally related proteins, VEGF-A, VEGF-B, VEGF-C, VEGF-D and placental growth factor.  VEGF-C and VEGF-D are important in the process of lymphangiogenesis, while VEGF-A, VEGF-B and placental growth factor are important in neovascularization</w:t>
      </w:r>
      <w:r w:rsidR="007A3CBA" w:rsidRPr="006A200F">
        <w:fldChar w:fldCharType="begin">
          <w:fldData xml:space="preserve">PEVuZE5vdGU+PENpdGU+PEF1dGhvcj5Sb3NhPC9BdXRob3I+PFllYXI+MjAxNTwvWWVhcj48UmVj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</w:fldData>
        </w:fldChar>
      </w:r>
      <w:r w:rsidR="001C6ADE" w:rsidRPr="006A200F">
        <w:instrText xml:space="preserve"> ADDIN EN.CITE </w:instrText>
      </w:r>
      <w:r w:rsidR="001C6ADE" w:rsidRPr="006A200F">
        <w:fldChar w:fldCharType="begin">
          <w:fldData xml:space="preserve">PEVuZE5vdGU+PENpdGU+PEF1dGhvcj5Sb3NhPC9BdXRob3I+PFllYXI+MjAxNTwvWWVhcj48UmVj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</w:fldData>
        </w:fldChar>
      </w:r>
      <w:r w:rsidR="001C6ADE" w:rsidRPr="006A200F">
        <w:instrText xml:space="preserve"> ADDIN EN.CITE.DATA </w:instrText>
      </w:r>
      <w:r w:rsidR="001C6ADE" w:rsidRPr="006A200F">
        <w:fldChar w:fldCharType="end"/>
      </w:r>
      <w:r w:rsidR="007A3CBA" w:rsidRPr="006A200F">
        <w:fldChar w:fldCharType="separate"/>
      </w:r>
      <w:r w:rsidR="001C6ADE" w:rsidRPr="006A200F">
        <w:rPr>
          <w:noProof/>
          <w:vertAlign w:val="superscript"/>
        </w:rPr>
        <w:t>[164-167]</w:t>
      </w:r>
      <w:r w:rsidR="007A3CBA" w:rsidRPr="006A200F">
        <w:fldChar w:fldCharType="end"/>
      </w:r>
      <w:r w:rsidRPr="006A200F">
        <w:t xml:space="preserve">. The most potent </w:t>
      </w:r>
      <w:r w:rsidRPr="006A200F">
        <w:lastRenderedPageBreak/>
        <w:t>pro-angiogenic growth factor, VEGF-A binds to its receptors VEGFR-1 and VEGFR-2 and thereby increases endothelial cell survival, proliferation, migration and differentiation</w:t>
      </w:r>
      <w:r w:rsidR="00202A7B" w:rsidRPr="006A200F">
        <w:fldChar w:fldCharType="begin">
          <w:fldData xml:space="preserve">PEVuZE5vdGU+PENpdGU+PEF1dGhvcj5MZWU8L0F1dGhvcj48WWVhcj4yMDA3PC9ZZWFyPjxSZWNO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==
</w:fldData>
        </w:fldChar>
      </w:r>
      <w:r w:rsidR="001C6ADE" w:rsidRPr="006A200F">
        <w:instrText xml:space="preserve"> ADDIN EN.CITE </w:instrText>
      </w:r>
      <w:r w:rsidR="001C6ADE" w:rsidRPr="006A200F">
        <w:fldChar w:fldCharType="begin">
          <w:fldData xml:space="preserve">PEVuZE5vdGU+PENpdGU+PEF1dGhvcj5MZWU8L0F1dGhvcj48WWVhcj4yMDA3PC9ZZWFyPjxSZWNO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==
</w:fldData>
        </w:fldChar>
      </w:r>
      <w:r w:rsidR="001C6ADE" w:rsidRPr="006A200F">
        <w:instrText xml:space="preserve"> ADDIN EN.CITE.DATA </w:instrText>
      </w:r>
      <w:r w:rsidR="001C6ADE" w:rsidRPr="006A200F">
        <w:fldChar w:fldCharType="end"/>
      </w:r>
      <w:r w:rsidR="00202A7B" w:rsidRPr="006A200F">
        <w:fldChar w:fldCharType="separate"/>
      </w:r>
      <w:r w:rsidR="006A200F" w:rsidRPr="006A200F">
        <w:rPr>
          <w:noProof/>
          <w:vertAlign w:val="superscript"/>
        </w:rPr>
        <w:t>[168,</w:t>
      </w:r>
      <w:r w:rsidR="001C6ADE" w:rsidRPr="006A200F">
        <w:rPr>
          <w:noProof/>
          <w:vertAlign w:val="superscript"/>
        </w:rPr>
        <w:t>169]</w:t>
      </w:r>
      <w:r w:rsidR="00202A7B" w:rsidRPr="006A200F">
        <w:fldChar w:fldCharType="end"/>
      </w:r>
      <w:r w:rsidRPr="006A200F">
        <w:t>. VEGF-A displays sensitivity to hypoxia and its expression in growing tissue is regulated by HIF</w:t>
      </w:r>
      <w:r w:rsidR="00202A7B" w:rsidRPr="006A200F">
        <w:fldChar w:fldCharType="begin">
          <w:fldData xml:space="preserve">PEVuZE5vdGU+PENpdGU+PEF1dGhvcj5TaHdlaWtpPC9BdXRob3I+PFllYXI+MTk5MjwvWWVhcj48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</w:fldData>
        </w:fldChar>
      </w:r>
      <w:r w:rsidR="001C6ADE" w:rsidRPr="006A200F">
        <w:instrText xml:space="preserve"> ADDIN EN.CITE </w:instrText>
      </w:r>
      <w:r w:rsidR="001C6ADE" w:rsidRPr="006A200F">
        <w:fldChar w:fldCharType="begin">
          <w:fldData xml:space="preserve">PEVuZE5vdGU+PENpdGU+PEF1dGhvcj5TaHdlaWtpPC9BdXRob3I+PFllYXI+MTk5MjwvWWVhcj48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</w:fldData>
        </w:fldChar>
      </w:r>
      <w:r w:rsidR="001C6ADE" w:rsidRPr="006A200F">
        <w:instrText xml:space="preserve"> ADDIN EN.CITE.DATA </w:instrText>
      </w:r>
      <w:r w:rsidR="001C6ADE" w:rsidRPr="006A200F">
        <w:fldChar w:fldCharType="end"/>
      </w:r>
      <w:r w:rsidR="00202A7B" w:rsidRPr="006A200F">
        <w:fldChar w:fldCharType="separate"/>
      </w:r>
      <w:r w:rsidR="001C6ADE" w:rsidRPr="006A200F">
        <w:rPr>
          <w:noProof/>
          <w:vertAlign w:val="superscript"/>
        </w:rPr>
        <w:t>[162]</w:t>
      </w:r>
      <w:r w:rsidR="00202A7B" w:rsidRPr="006A200F">
        <w:fldChar w:fldCharType="end"/>
      </w:r>
      <w:r w:rsidR="002E752F" w:rsidRPr="006A200F">
        <w:t>.</w:t>
      </w:r>
      <w:r w:rsidRPr="006A200F">
        <w:t xml:space="preserve"> In a study conducted by Shaheen </w:t>
      </w:r>
      <w:r w:rsidR="0054043A" w:rsidRPr="006A200F">
        <w:rPr>
          <w:i/>
        </w:rPr>
        <w:t>et al</w:t>
      </w:r>
      <w:r w:rsidR="00442C16" w:rsidRPr="006A200F">
        <w:fldChar w:fldCharType="begin">
          <w:fldData xml:space="preserve">PEVuZE5vdGU+PENpdGU+PEF1dGhvcj5TaGFoZWVuPC9BdXRob3I+PFllYXI+MjAwMTwvWWVhcj48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</w:fldData>
        </w:fldChar>
      </w:r>
      <w:r w:rsidR="001C6ADE" w:rsidRPr="006A200F">
        <w:instrText xml:space="preserve"> ADDIN EN.CITE </w:instrText>
      </w:r>
      <w:r w:rsidR="001C6ADE" w:rsidRPr="006A200F">
        <w:fldChar w:fldCharType="begin">
          <w:fldData xml:space="preserve">PEVuZE5vdGU+PENpdGU+PEF1dGhvcj5TaGFoZWVuPC9BdXRob3I+PFllYXI+MjAwMTwvWWVhcj48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</w:fldData>
        </w:fldChar>
      </w:r>
      <w:r w:rsidR="001C6ADE" w:rsidRPr="006A200F">
        <w:instrText xml:space="preserve"> ADDIN EN.CITE.DATA </w:instrText>
      </w:r>
      <w:r w:rsidR="001C6ADE" w:rsidRPr="006A200F">
        <w:fldChar w:fldCharType="end"/>
      </w:r>
      <w:r w:rsidR="00442C16" w:rsidRPr="006A200F">
        <w:fldChar w:fldCharType="separate"/>
      </w:r>
      <w:r w:rsidR="001C6ADE" w:rsidRPr="006A200F">
        <w:rPr>
          <w:noProof/>
          <w:vertAlign w:val="superscript"/>
        </w:rPr>
        <w:t>[170]</w:t>
      </w:r>
      <w:r w:rsidR="00442C16" w:rsidRPr="006A200F">
        <w:fldChar w:fldCharType="end"/>
      </w:r>
      <w:r w:rsidRPr="006A200F">
        <w:t xml:space="preserve">, nude mice were injected with KM12L4 human colon cancer cells to generate </w:t>
      </w:r>
      <w:r w:rsidR="00D37753" w:rsidRPr="006A200F">
        <w:t>PC</w:t>
      </w:r>
      <w:r w:rsidRPr="006A200F">
        <w:t xml:space="preserve">. </w:t>
      </w:r>
      <w:r w:rsidRPr="006A200F">
        <w:rPr>
          <w:i/>
        </w:rPr>
        <w:t xml:space="preserve"> </w:t>
      </w:r>
      <w:r w:rsidRPr="006A200F">
        <w:t>The simultaneous blockage of the VEGF and the EGF receptors with anti-VEGFR (DC101) and anti-EGFR (C22</w:t>
      </w:r>
      <w:r w:rsidR="00DD20BB" w:rsidRPr="006A200F">
        <w:t>5) resulted in decreased tumo</w:t>
      </w:r>
      <w:r w:rsidRPr="006A200F">
        <w:t>r vascularity, growth, proliferation, formation of ascites and i</w:t>
      </w:r>
      <w:r w:rsidR="00DD20BB" w:rsidRPr="006A200F">
        <w:t>ncreased apoptosis of both tumo</w:t>
      </w:r>
      <w:r w:rsidRPr="006A200F">
        <w:t xml:space="preserve">r cells and endothelial cells. Using immunohistochemistry, Logan-Collins </w:t>
      </w:r>
      <w:r w:rsidR="0054043A" w:rsidRPr="006A200F">
        <w:rPr>
          <w:i/>
        </w:rPr>
        <w:t>et al</w:t>
      </w:r>
      <w:r w:rsidR="00442C16" w:rsidRPr="006A200F">
        <w:fldChar w:fldCharType="begin">
          <w:fldData xml:space="preserve">PEVuZE5vdGU+PENpdGU+PEF1dGhvcj5Mb2dhbi1Db2xsaW5zPC9BdXRob3I+PFllYXI+MjAwODwv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</w:fldData>
        </w:fldChar>
      </w:r>
      <w:r w:rsidR="001C6ADE" w:rsidRPr="006A200F">
        <w:instrText xml:space="preserve"> ADDIN EN.CITE </w:instrText>
      </w:r>
      <w:r w:rsidR="001C6ADE" w:rsidRPr="006A200F">
        <w:fldChar w:fldCharType="begin">
          <w:fldData xml:space="preserve">PEVuZE5vdGU+PENpdGU+PEF1dGhvcj5Mb2dhbi1Db2xsaW5zPC9BdXRob3I+PFllYXI+MjAwODwv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</w:fldData>
        </w:fldChar>
      </w:r>
      <w:r w:rsidR="001C6ADE" w:rsidRPr="006A200F">
        <w:instrText xml:space="preserve"> ADDIN EN.CITE.DATA </w:instrText>
      </w:r>
      <w:r w:rsidR="001C6ADE" w:rsidRPr="006A200F">
        <w:fldChar w:fldCharType="end"/>
      </w:r>
      <w:r w:rsidR="00442C16" w:rsidRPr="006A200F">
        <w:fldChar w:fldCharType="separate"/>
      </w:r>
      <w:r w:rsidR="001C6ADE" w:rsidRPr="006A200F">
        <w:rPr>
          <w:noProof/>
          <w:vertAlign w:val="superscript"/>
        </w:rPr>
        <w:t>[171]</w:t>
      </w:r>
      <w:r w:rsidR="00442C16" w:rsidRPr="006A200F">
        <w:fldChar w:fldCharType="end"/>
      </w:r>
      <w:r w:rsidRPr="006A200F">
        <w:rPr>
          <w:i/>
        </w:rPr>
        <w:t xml:space="preserve"> </w:t>
      </w:r>
      <w:r w:rsidRPr="006A200F">
        <w:t xml:space="preserve">investigated </w:t>
      </w:r>
      <w:r w:rsidR="00DD20BB" w:rsidRPr="006A200F">
        <w:t>tumo</w:t>
      </w:r>
      <w:r w:rsidR="00046729" w:rsidRPr="006A200F">
        <w:t>r</w:t>
      </w:r>
      <w:r w:rsidRPr="006A200F">
        <w:t xml:space="preserve"> samples fro</w:t>
      </w:r>
      <w:r w:rsidR="00D342B7" w:rsidRPr="006A200F">
        <w:t>m patients undergoing CRS and intraperitoneal</w:t>
      </w:r>
      <w:r w:rsidRPr="006A200F">
        <w:t xml:space="preserve"> hyperthermic perfusion for mucinous adenocarcinoma of appendiceal or colonic origin. They reported that overall survival was better in patients with low VEGF expression than in patients with high VEGF expression. </w:t>
      </w:r>
    </w:p>
    <w:p w14:paraId="70657405" w14:textId="77777777" w:rsidR="00626439" w:rsidRPr="006A200F" w:rsidRDefault="00626439" w:rsidP="00246B29">
      <w:pPr>
        <w:adjustRightInd w:val="0"/>
        <w:snapToGrid w:val="0"/>
      </w:pPr>
    </w:p>
    <w:p w14:paraId="7F20D867" w14:textId="2A1AD989" w:rsidR="00626439" w:rsidRPr="006A200F" w:rsidRDefault="00626439" w:rsidP="00246B29">
      <w:pPr>
        <w:adjustRightInd w:val="0"/>
        <w:snapToGrid w:val="0"/>
        <w:rPr>
          <w:b/>
        </w:rPr>
      </w:pPr>
      <w:r w:rsidRPr="006A200F">
        <w:rPr>
          <w:b/>
        </w:rPr>
        <w:t>ROLE OF THE SURGEON IN PERITONEAL DISEASE SPREAD</w:t>
      </w:r>
    </w:p>
    <w:p w14:paraId="1CA65193" w14:textId="0C77B271" w:rsidR="00157BD5" w:rsidRPr="006A200F" w:rsidRDefault="002F12E6" w:rsidP="00246B29">
      <w:pPr>
        <w:adjustRightInd w:val="0"/>
        <w:snapToGrid w:val="0"/>
      </w:pPr>
      <w:r w:rsidRPr="006A200F">
        <w:t xml:space="preserve">The </w:t>
      </w:r>
      <w:r w:rsidR="00FE796A" w:rsidRPr="006A200F">
        <w:t>above-mentioned</w:t>
      </w:r>
      <w:r w:rsidRPr="006A200F">
        <w:t xml:space="preserve"> pathophysiology</w:t>
      </w:r>
      <w:r w:rsidR="00833597" w:rsidRPr="006A200F">
        <w:t xml:space="preserve"> describes</w:t>
      </w:r>
      <w:r w:rsidR="001E2EFE" w:rsidRPr="006A200F">
        <w:t xml:space="preserve"> </w:t>
      </w:r>
      <w:r w:rsidR="00833597" w:rsidRPr="006A200F">
        <w:t>the formation of PC</w:t>
      </w:r>
      <w:r w:rsidR="00FE796A" w:rsidRPr="006A200F">
        <w:t xml:space="preserve"> as a continuous and interdependent process, known as the peritoneal mestastatic cascade. </w:t>
      </w:r>
      <w:r w:rsidR="00C221CF" w:rsidRPr="006A200F">
        <w:t>T</w:t>
      </w:r>
      <w:r w:rsidR="00FE796A" w:rsidRPr="006A200F">
        <w:t xml:space="preserve">he </w:t>
      </w:r>
      <w:r w:rsidR="001E2EFE" w:rsidRPr="006A200F">
        <w:t>surgeon plays a dual role in</w:t>
      </w:r>
      <w:r w:rsidR="00C221CF" w:rsidRPr="006A200F">
        <w:t xml:space="preserve"> this process</w:t>
      </w:r>
      <w:r w:rsidR="00B97893" w:rsidRPr="006A200F">
        <w:t>,</w:t>
      </w:r>
      <w:r w:rsidR="00C221CF" w:rsidRPr="006A200F">
        <w:t xml:space="preserve"> </w:t>
      </w:r>
      <w:r w:rsidR="00FE796A" w:rsidRPr="006A200F">
        <w:t xml:space="preserve">as </w:t>
      </w:r>
      <w:r w:rsidR="00065671" w:rsidRPr="006A200F">
        <w:t>promoto</w:t>
      </w:r>
      <w:r w:rsidR="00C221CF" w:rsidRPr="006A200F">
        <w:t>r</w:t>
      </w:r>
      <w:r w:rsidR="00FE796A" w:rsidRPr="006A200F">
        <w:t xml:space="preserve"> of PC by breaching the mesothelium</w:t>
      </w:r>
      <w:r w:rsidR="00C8163B" w:rsidRPr="006A200F">
        <w:t xml:space="preserve"> during surgery</w:t>
      </w:r>
      <w:r w:rsidR="00157BD5" w:rsidRPr="006A200F">
        <w:t xml:space="preserve"> but</w:t>
      </w:r>
      <w:r w:rsidR="00FE796A" w:rsidRPr="006A200F">
        <w:t xml:space="preserve"> at </w:t>
      </w:r>
      <w:r w:rsidR="00C221CF" w:rsidRPr="006A200F">
        <w:t xml:space="preserve">the same time as </w:t>
      </w:r>
      <w:r w:rsidR="00C8163B" w:rsidRPr="006A200F">
        <w:t>opponent</w:t>
      </w:r>
      <w:r w:rsidR="00C221CF" w:rsidRPr="006A200F">
        <w:t xml:space="preserve"> of PC by performing </w:t>
      </w:r>
      <w:r w:rsidR="00ED452F" w:rsidRPr="006A200F">
        <w:t xml:space="preserve">CRS and </w:t>
      </w:r>
      <w:r w:rsidR="00C221CF" w:rsidRPr="006A200F">
        <w:t>HIPEC</w:t>
      </w:r>
      <w:r w:rsidR="001E2EFE" w:rsidRPr="006A200F">
        <w:t xml:space="preserve">. </w:t>
      </w:r>
    </w:p>
    <w:p w14:paraId="5D814289" w14:textId="1F3D4E3E" w:rsidR="00A6224E" w:rsidRPr="006A200F" w:rsidRDefault="00157BD5" w:rsidP="006A200F">
      <w:pPr>
        <w:adjustRightInd w:val="0"/>
        <w:snapToGrid w:val="0"/>
        <w:ind w:firstLineChars="100" w:firstLine="240"/>
      </w:pPr>
      <w:r w:rsidRPr="006A200F">
        <w:t>Th</w:t>
      </w:r>
      <w:r w:rsidR="00DA7046" w:rsidRPr="006A200F">
        <w:t>e role of the surgeon as promoto</w:t>
      </w:r>
      <w:r w:rsidRPr="006A200F">
        <w:t xml:space="preserve">r of PC was first described by </w:t>
      </w:r>
      <w:r w:rsidR="00C221CF" w:rsidRPr="006A200F">
        <w:t>Sugar</w:t>
      </w:r>
      <w:r w:rsidR="00325418" w:rsidRPr="006A200F">
        <w:t xml:space="preserve">baker </w:t>
      </w:r>
      <w:r w:rsidR="0054043A" w:rsidRPr="006A200F">
        <w:rPr>
          <w:i/>
        </w:rPr>
        <w:t>et al</w:t>
      </w:r>
      <w:r w:rsidR="006A200F" w:rsidRPr="006A200F">
        <w:fldChar w:fldCharType="begin"/>
      </w:r>
      <w:r w:rsidR="006A200F" w:rsidRPr="006A200F">
        <w:instrText xml:space="preserve"> ADDIN EN.CITE &lt;EndNote&gt;&lt;Cite&gt;&lt;Author&gt;Sugarbaker&lt;/Author&gt;&lt;Year&gt;1999&lt;/Year&gt;&lt;RecNum&gt;716&lt;/RecNum&gt;&lt;DisplayText&gt;&lt;style face="superscript"&gt;[22]&lt;/style&gt;&lt;/DisplayText&gt;&lt;record&gt;&lt;rec-number&gt;716&lt;/rec-number&gt;&lt;foreign-keys&gt;&lt;key app="EN" db-id="dts2wppr0xdwxlee59f5avvq5ezaz0e5ae5v" timestamp="1446474338"&gt;716&lt;/key&gt;&lt;/foreign-keys&gt;&lt;ref-type name="Journal Article"&gt;17&lt;/ref-type&gt;&lt;contributors&gt;&lt;authors&gt;&lt;author&gt;Sugarbaker, P. H.&lt;/author&gt;&lt;/authors&gt;&lt;/contributors&gt;&lt;auth-address&gt;Washington Cancer Institute, Washington Hospital Center, Washington, DC 20010, USA.&lt;/auth-address&gt;&lt;titles&gt;&lt;title&gt;Management of peritoneal-surface malignancy: the surgeon&amp;apos;s role&lt;/title&gt;&lt;secondary-title&gt;Langenbecks Arch Surg&lt;/secondary-title&gt;&lt;/titles&gt;&lt;periodical&gt;&lt;full-title&gt;Langenbecks Arch Surg&lt;/full-title&gt;&lt;abbr-1&gt;Langenbeck&amp;apos;s archives of surgery / Deutsche Gesellschaft fur Chirurgie&lt;/abbr-1&gt;&lt;/periodical&gt;&lt;pages&gt;576-87&lt;/pages&gt;&lt;volume&gt;384&lt;/volume&gt;&lt;number&gt;6&lt;/number&gt;&lt;keywords&gt;&lt;keyword&gt;Clinical Trials, Phase II as Topic&lt;/keyword&gt;&lt;keyword&gt;Ethics, Medical&lt;/keyword&gt;&lt;keyword&gt;Humans&lt;/keyword&gt;&lt;keyword&gt;Neoplasm Seeding&lt;/keyword&gt;&lt;keyword&gt;*Palliative Care&lt;/keyword&gt;&lt;keyword&gt;Patient Selection&lt;/keyword&gt;&lt;keyword&gt;*Peritoneal Neoplasms/drug therapy/secondary/surgery&lt;/keyword&gt;&lt;/keywords&gt;&lt;dates&gt;&lt;year&gt;1999&lt;/year&gt;&lt;pub-dates&gt;&lt;date&gt;Dec&lt;/date&gt;&lt;/pub-dates&gt;&lt;/dates&gt;&lt;isbn&gt;1435-2443 (Print)&amp;#xD;1435-2443 (Linking)&lt;/isbn&gt;&lt;accession-num&gt;10654274&lt;/accession-num&gt;&lt;urls&gt;&lt;related-urls&gt;&lt;url&gt;http://www.ncbi.nlm.nih.gov/pubmed/10654274&lt;/url&gt;&lt;/related-urls&gt;&lt;/urls&gt;&lt;/record&gt;&lt;/Cite&gt;&lt;/EndNote&gt;</w:instrText>
      </w:r>
      <w:r w:rsidR="006A200F" w:rsidRPr="006A200F">
        <w:fldChar w:fldCharType="separate"/>
      </w:r>
      <w:r w:rsidR="006A200F" w:rsidRPr="006A200F">
        <w:rPr>
          <w:noProof/>
          <w:vertAlign w:val="superscript"/>
        </w:rPr>
        <w:t>[22]</w:t>
      </w:r>
      <w:r w:rsidR="006A200F" w:rsidRPr="006A200F">
        <w:fldChar w:fldCharType="end"/>
      </w:r>
      <w:r w:rsidR="00C221CF" w:rsidRPr="006A200F">
        <w:rPr>
          <w:i/>
        </w:rPr>
        <w:t xml:space="preserve"> </w:t>
      </w:r>
      <w:r w:rsidR="00B964EB" w:rsidRPr="006A200F">
        <w:t>in what they</w:t>
      </w:r>
      <w:r w:rsidR="00DD20BB" w:rsidRPr="006A200F">
        <w:t xml:space="preserve"> called the ‘tumo</w:t>
      </w:r>
      <w:r w:rsidR="008F095E" w:rsidRPr="006A200F">
        <w:t>r cell entrapment’ hypothesis</w:t>
      </w:r>
      <w:r w:rsidR="00BD4582" w:rsidRPr="006A200F">
        <w:t xml:space="preserve">.  This </w:t>
      </w:r>
      <w:r w:rsidR="0073640C" w:rsidRPr="006A200F">
        <w:t>hypothesis</w:t>
      </w:r>
      <w:r w:rsidR="00BD4582" w:rsidRPr="006A200F">
        <w:t xml:space="preserve"> explains the rapid </w:t>
      </w:r>
      <w:r w:rsidRPr="006A200F">
        <w:t xml:space="preserve">peritoneal </w:t>
      </w:r>
      <w:r w:rsidR="00BD4582" w:rsidRPr="006A200F">
        <w:t>disease progr</w:t>
      </w:r>
      <w:r w:rsidR="00C8183A" w:rsidRPr="006A200F">
        <w:t xml:space="preserve">ession in patients who have undergone </w:t>
      </w:r>
      <w:r w:rsidR="00BD4582" w:rsidRPr="006A200F">
        <w:t>surgery</w:t>
      </w:r>
      <w:r w:rsidR="0060264C" w:rsidRPr="006A200F">
        <w:t xml:space="preserve"> as sole treatment</w:t>
      </w:r>
      <w:r w:rsidR="00BD4582" w:rsidRPr="006A200F">
        <w:t>. In this setting,</w:t>
      </w:r>
      <w:r w:rsidR="00A56E03" w:rsidRPr="006A200F">
        <w:t xml:space="preserve"> the surgeon is responsible for</w:t>
      </w:r>
      <w:r w:rsidR="006A200F" w:rsidRPr="006A200F">
        <w:rPr>
          <w:rFonts w:eastAsia="宋体" w:hint="eastAsia"/>
          <w:lang w:eastAsia="zh-CN"/>
        </w:rPr>
        <w:t>:</w:t>
      </w:r>
      <w:r w:rsidR="004025AB" w:rsidRPr="006A200F">
        <w:t xml:space="preserve"> </w:t>
      </w:r>
      <w:r w:rsidR="00C8183A" w:rsidRPr="006A200F">
        <w:t xml:space="preserve">(1) </w:t>
      </w:r>
      <w:r w:rsidR="00BD4582" w:rsidRPr="006A200F">
        <w:t>peroper</w:t>
      </w:r>
      <w:r w:rsidR="00DD20BB" w:rsidRPr="006A200F">
        <w:t>ative seeding of malignant tumo</w:t>
      </w:r>
      <w:r w:rsidR="00BD4582" w:rsidRPr="006A200F">
        <w:t>r cells originating from transected lymphatics</w:t>
      </w:r>
      <w:r w:rsidR="004025AB" w:rsidRPr="006A200F">
        <w:t xml:space="preserve"> and blood vessels</w:t>
      </w:r>
      <w:r w:rsidR="006E5797" w:rsidRPr="006A200F">
        <w:t>;</w:t>
      </w:r>
      <w:r w:rsidR="00A56E03" w:rsidRPr="006A200F">
        <w:t xml:space="preserve"> and</w:t>
      </w:r>
      <w:r w:rsidRPr="006A200F">
        <w:t>/or</w:t>
      </w:r>
      <w:r w:rsidR="004025AB" w:rsidRPr="006A200F">
        <w:t xml:space="preserve"> </w:t>
      </w:r>
      <w:r w:rsidR="00C8183A" w:rsidRPr="006A200F">
        <w:t xml:space="preserve">(2) </w:t>
      </w:r>
      <w:r w:rsidR="00BD4582" w:rsidRPr="006A200F">
        <w:t>the d</w:t>
      </w:r>
      <w:r w:rsidR="006E5797" w:rsidRPr="006A200F">
        <w:t>issemination of</w:t>
      </w:r>
      <w:r w:rsidR="00BD4582" w:rsidRPr="006A200F">
        <w:t xml:space="preserve"> malignant cells </w:t>
      </w:r>
      <w:r w:rsidR="00DD20BB" w:rsidRPr="006A200F">
        <w:t>when the tumo</w:t>
      </w:r>
      <w:r w:rsidR="006E5797" w:rsidRPr="006A200F">
        <w:t>r is inadvertently ruptured, opened or cut into</w:t>
      </w:r>
      <w:r w:rsidR="004025AB" w:rsidRPr="006A200F">
        <w:fldChar w:fldCharType="begin">
          <w:fldData xml:space="preserve">PEVuZE5vdGU+PENpdGU+PEF1dGhvcj5IYW5zZW48L0F1dGhvcj48WWVhcj4xOTk1PC9ZZWFyPjxS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</w:fldData>
        </w:fldChar>
      </w:r>
      <w:r w:rsidR="001C6ADE" w:rsidRPr="006A200F">
        <w:instrText xml:space="preserve"> ADDIN EN.CITE </w:instrText>
      </w:r>
      <w:r w:rsidR="001C6ADE" w:rsidRPr="006A200F">
        <w:fldChar w:fldCharType="begin">
          <w:fldData xml:space="preserve">PEVuZE5vdGU+PENpdGU+PEF1dGhvcj5IYW5zZW48L0F1dGhvcj48WWVhcj4xOTk1PC9ZZWFyPjxS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</w:fldData>
        </w:fldChar>
      </w:r>
      <w:r w:rsidR="001C6ADE" w:rsidRPr="006A200F">
        <w:instrText xml:space="preserve"> ADDIN EN.CITE.DATA </w:instrText>
      </w:r>
      <w:r w:rsidR="001C6ADE" w:rsidRPr="006A200F">
        <w:fldChar w:fldCharType="end"/>
      </w:r>
      <w:r w:rsidR="004025AB" w:rsidRPr="006A200F">
        <w:fldChar w:fldCharType="separate"/>
      </w:r>
      <w:r w:rsidR="006A200F" w:rsidRPr="006A200F">
        <w:rPr>
          <w:noProof/>
          <w:vertAlign w:val="superscript"/>
        </w:rPr>
        <w:t>[25,</w:t>
      </w:r>
      <w:r w:rsidR="001C6ADE" w:rsidRPr="006A200F">
        <w:rPr>
          <w:noProof/>
          <w:vertAlign w:val="superscript"/>
        </w:rPr>
        <w:t>72]</w:t>
      </w:r>
      <w:r w:rsidR="004025AB" w:rsidRPr="006A200F">
        <w:fldChar w:fldCharType="end"/>
      </w:r>
      <w:r w:rsidR="006A200F" w:rsidRPr="006A200F">
        <w:rPr>
          <w:rFonts w:eastAsia="宋体" w:hint="eastAsia"/>
          <w:lang w:eastAsia="zh-CN"/>
        </w:rPr>
        <w:t xml:space="preserve">; </w:t>
      </w:r>
      <w:r w:rsidR="00F4230D" w:rsidRPr="006A200F">
        <w:t xml:space="preserve">(3) The peritonectomized </w:t>
      </w:r>
      <w:r w:rsidR="00BB3E37" w:rsidRPr="006A200F">
        <w:t>surfaces and areas where the peritoneal barrier is disrupted</w:t>
      </w:r>
      <w:r w:rsidR="00DD0AA8" w:rsidRPr="006A200F">
        <w:t xml:space="preserve"> </w:t>
      </w:r>
      <w:r w:rsidR="00F4230D" w:rsidRPr="006A200F">
        <w:t>during the course of surgical dissection</w:t>
      </w:r>
      <w:r w:rsidR="00DD0AA8" w:rsidRPr="006A200F">
        <w:t>,</w:t>
      </w:r>
      <w:r w:rsidR="00F4230D" w:rsidRPr="006A200F">
        <w:t xml:space="preserve"> provide a favourable niche for the re-</w:t>
      </w:r>
      <w:r w:rsidR="00DD20BB" w:rsidRPr="006A200F">
        <w:t>implantation of these free tumo</w:t>
      </w:r>
      <w:r w:rsidR="00F4230D" w:rsidRPr="006A200F">
        <w:t>r cells</w:t>
      </w:r>
      <w:r w:rsidR="00F4230D" w:rsidRPr="006A200F">
        <w:fldChar w:fldCharType="begin">
          <w:fldData xml:space="preserve">PEVuZE5vdGU+PENpdGU+PEF1dGhvcj52YW4gR3JldmVuc3RlaW48L0F1dGhvcj48WWVhcj4yMDA3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</w:fldData>
        </w:fldChar>
      </w:r>
      <w:r w:rsidR="001C6ADE" w:rsidRPr="006A200F">
        <w:instrText xml:space="preserve"> ADDIN EN.CITE </w:instrText>
      </w:r>
      <w:r w:rsidR="001C6ADE" w:rsidRPr="006A200F">
        <w:fldChar w:fldCharType="begin">
          <w:fldData xml:space="preserve">PEVuZE5vdGU+PENpdGU+PEF1dGhvcj52YW4gR3JldmVuc3RlaW48L0F1dGhvcj48WWVhcj4yMDA3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</w:fldData>
        </w:fldChar>
      </w:r>
      <w:r w:rsidR="001C6ADE" w:rsidRPr="006A200F">
        <w:instrText xml:space="preserve"> ADDIN EN.CITE.DATA </w:instrText>
      </w:r>
      <w:r w:rsidR="001C6ADE" w:rsidRPr="006A200F">
        <w:fldChar w:fldCharType="end"/>
      </w:r>
      <w:r w:rsidR="00F4230D" w:rsidRPr="006A200F">
        <w:fldChar w:fldCharType="separate"/>
      </w:r>
      <w:r w:rsidR="001C6ADE" w:rsidRPr="006A200F">
        <w:rPr>
          <w:noProof/>
          <w:vertAlign w:val="superscript"/>
        </w:rPr>
        <w:t>[96]</w:t>
      </w:r>
      <w:r w:rsidR="00F4230D" w:rsidRPr="006A200F">
        <w:fldChar w:fldCharType="end"/>
      </w:r>
      <w:r w:rsidR="00F4230D" w:rsidRPr="006A200F">
        <w:t xml:space="preserve">. </w:t>
      </w:r>
      <w:r w:rsidR="00DD20BB" w:rsidRPr="006A200F">
        <w:t>The tumo</w:t>
      </w:r>
      <w:r w:rsidR="001E730A" w:rsidRPr="006A200F">
        <w:t>r</w:t>
      </w:r>
      <w:r w:rsidR="0052320B" w:rsidRPr="006A200F">
        <w:t xml:space="preserve"> cells</w:t>
      </w:r>
      <w:r w:rsidR="00A56E03" w:rsidRPr="006A200F">
        <w:t xml:space="preserve"> become entrapped in the</w:t>
      </w:r>
      <w:r w:rsidR="00C862E7" w:rsidRPr="006A200F">
        <w:t xml:space="preserve"> local</w:t>
      </w:r>
      <w:r w:rsidR="00A56E03" w:rsidRPr="006A200F">
        <w:t xml:space="preserve"> fibrin</w:t>
      </w:r>
      <w:r w:rsidR="00C862E7" w:rsidRPr="006A200F">
        <w:t xml:space="preserve"> deposition </w:t>
      </w:r>
      <w:r w:rsidR="00A56E03" w:rsidRPr="006A200F">
        <w:t>present on</w:t>
      </w:r>
      <w:r w:rsidR="001E730A" w:rsidRPr="006A200F">
        <w:t xml:space="preserve"> the</w:t>
      </w:r>
      <w:r w:rsidR="00F4230D" w:rsidRPr="006A200F">
        <w:t xml:space="preserve"> </w:t>
      </w:r>
      <w:r w:rsidR="00A56E03" w:rsidRPr="006A200F">
        <w:t xml:space="preserve">traumatised </w:t>
      </w:r>
      <w:r w:rsidRPr="006A200F">
        <w:t>peritoneal surfaces, where they</w:t>
      </w:r>
      <w:r w:rsidR="00A56E03" w:rsidRPr="006A200F">
        <w:t xml:space="preserve"> can progress in the presence o</w:t>
      </w:r>
      <w:r w:rsidR="00C862E7" w:rsidRPr="006A200F">
        <w:t>f growth factors</w:t>
      </w:r>
      <w:r w:rsidR="0052320B" w:rsidRPr="006A200F">
        <w:t xml:space="preserve"> </w:t>
      </w:r>
      <w:r w:rsidR="0052320B" w:rsidRPr="006A200F">
        <w:lastRenderedPageBreak/>
        <w:t>involved in wound healing</w:t>
      </w:r>
      <w:r w:rsidR="00CD3A06" w:rsidRPr="006A200F">
        <w:fldChar w:fldCharType="begin">
          <w:fldData xml:space="preserve">PEVuZE5vdGU+PENpdGU+PEF1dGhvcj5aZWFtYXJpPC9BdXRob3I+PFllYXI+MjAwNDwvWWVhcj48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==
</w:fldData>
        </w:fldChar>
      </w:r>
      <w:r w:rsidR="001C6ADE" w:rsidRPr="006A200F">
        <w:instrText xml:space="preserve"> ADDIN EN.CITE </w:instrText>
      </w:r>
      <w:r w:rsidR="001C6ADE" w:rsidRPr="006A200F">
        <w:fldChar w:fldCharType="begin">
          <w:fldData xml:space="preserve">PEVuZE5vdGU+PENpdGU+PEF1dGhvcj5aZWFtYXJpPC9BdXRob3I+PFllYXI+MjAwNDwvWWVhcj48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==
</w:fldData>
        </w:fldChar>
      </w:r>
      <w:r w:rsidR="001C6ADE" w:rsidRPr="006A200F">
        <w:instrText xml:space="preserve"> ADDIN EN.CITE.DATA </w:instrText>
      </w:r>
      <w:r w:rsidR="001C6ADE" w:rsidRPr="006A200F">
        <w:fldChar w:fldCharType="end"/>
      </w:r>
      <w:r w:rsidR="00CD3A06" w:rsidRPr="006A200F">
        <w:fldChar w:fldCharType="separate"/>
      </w:r>
      <w:r w:rsidR="006A200F" w:rsidRPr="006A200F">
        <w:rPr>
          <w:noProof/>
          <w:vertAlign w:val="superscript"/>
        </w:rPr>
        <w:t>[172,</w:t>
      </w:r>
      <w:r w:rsidR="001C6ADE" w:rsidRPr="006A200F">
        <w:rPr>
          <w:noProof/>
          <w:vertAlign w:val="superscript"/>
        </w:rPr>
        <w:t>173]</w:t>
      </w:r>
      <w:r w:rsidR="00CD3A06" w:rsidRPr="006A200F">
        <w:fldChar w:fldCharType="end"/>
      </w:r>
      <w:r w:rsidR="00CD3A06" w:rsidRPr="006A200F">
        <w:t>.</w:t>
      </w:r>
      <w:r w:rsidR="00F92424" w:rsidRPr="006A200F">
        <w:t xml:space="preserve"> </w:t>
      </w:r>
      <w:r w:rsidR="0052320B" w:rsidRPr="006A200F">
        <w:t xml:space="preserve">The fibrin is infiltrated by platelets, neutrophils and monocytes as part of this wound healing process. </w:t>
      </w:r>
      <w:r w:rsidR="00787179" w:rsidRPr="006A200F">
        <w:t xml:space="preserve">Using a rat model, van den Tol </w:t>
      </w:r>
      <w:r w:rsidR="0054043A" w:rsidRPr="006A200F">
        <w:rPr>
          <w:i/>
        </w:rPr>
        <w:t>et al</w:t>
      </w:r>
      <w:r w:rsidR="008C58C0" w:rsidRPr="006A200F">
        <w:fldChar w:fldCharType="begin"/>
      </w:r>
      <w:r w:rsidR="001C6ADE" w:rsidRPr="006A200F">
        <w:instrText xml:space="preserve"> ADDIN EN.CITE &lt;EndNote&gt;&lt;Cite&gt;&lt;Author&gt;van den Tol&lt;/Author&gt;&lt;Year&gt;1998&lt;/Year&gt;&lt;RecNum&gt;959&lt;/RecNum&gt;&lt;DisplayText&gt;&lt;style face="superscript"&gt;[174]&lt;/style&gt;&lt;/DisplayText&gt;&lt;record&gt;&lt;rec-number&gt;959&lt;/rec-number&gt;&lt;foreign-keys&gt;&lt;key app="EN" db-id="dts2wppr0xdwxlee59f5avvq5ezaz0e5ae5v" timestamp="1454597425"&gt;959&lt;/key&gt;&lt;/foreign-keys&gt;&lt;ref-type name="Journal Article"&gt;17&lt;/ref-type&gt;&lt;contributors&gt;&lt;authors&gt;&lt;author&gt;van den Tol, P. M.&lt;/author&gt;&lt;author&gt;van Rossen, E. E.&lt;/author&gt;&lt;author&gt;van Eijck, C. H.&lt;/author&gt;&lt;author&gt;Bonthuis, F.&lt;/author&gt;&lt;author&gt;Marquet, R. L.&lt;/author&gt;&lt;author&gt;Jeekel, H.&lt;/author&gt;&lt;/authors&gt;&lt;/contributors&gt;&lt;auth-address&gt;Department of General Surgery, University Hospital-Dijkzigt, Rotterdam, The Netherlands.&lt;/auth-address&gt;&lt;titles&gt;&lt;title&gt;Reduction of peritoneal trauma by using nonsurgical gauze leads to less implantation metastasis of spilled tumor cells&lt;/title&gt;&lt;secondary-title&gt;Ann Surg&lt;/secondary-title&gt;&lt;/titles&gt;&lt;periodical&gt;&lt;full-title&gt;Ann Surg&lt;/full-title&gt;&lt;abbr-1&gt;Annals of surgery&lt;/abbr-1&gt;&lt;/periodical&gt;&lt;pages&gt;242-8&lt;/pages&gt;&lt;volume&gt;227&lt;/volume&gt;&lt;number&gt;2&lt;/number&gt;&lt;keywords&gt;&lt;keyword&gt;Adenocarcinoma/*pathology/surgery&lt;/keyword&gt;&lt;keyword&gt;Animals&lt;/keyword&gt;&lt;keyword&gt;Colonic Neoplasms/*pathology/surgery&lt;/keyword&gt;&lt;keyword&gt;Disease Models, Animal&lt;/keyword&gt;&lt;keyword&gt;Female&lt;/keyword&gt;&lt;keyword&gt;Neoplasm Recurrence, Local/*pathology&lt;/keyword&gt;&lt;keyword&gt;*Neoplasm Seeding&lt;/keyword&gt;&lt;keyword&gt;Peritoneum/*pathology&lt;/keyword&gt;&lt;keyword&gt;Rats&lt;/keyword&gt;&lt;keyword&gt;Rats, Inbred Strains&lt;/keyword&gt;&lt;keyword&gt;*Stress, Physiological&lt;/keyword&gt;&lt;keyword&gt;*Surgical Equipment&lt;/keyword&gt;&lt;/keywords&gt;&lt;dates&gt;&lt;year&gt;1998&lt;/year&gt;&lt;pub-dates&gt;&lt;date&gt;Feb&lt;/date&gt;&lt;/pub-dates&gt;&lt;/dates&gt;&lt;isbn&gt;0003-4932 (Print)&amp;#xD;0003-4932 (Linking)&lt;/isbn&gt;&lt;accession-num&gt;9488523&lt;/accession-num&gt;&lt;urls&gt;&lt;related-urls&gt;&lt;url&gt;http://www.ncbi.nlm.nih.gov/pubmed/9488523&lt;/url&gt;&lt;/related-urls&gt;&lt;/urls&gt;&lt;custom2&gt;PMC1191242&lt;/custom2&gt;&lt;/record&gt;&lt;/Cite&gt;&lt;/EndNote&gt;</w:instrText>
      </w:r>
      <w:r w:rsidR="008C58C0" w:rsidRPr="006A200F">
        <w:fldChar w:fldCharType="separate"/>
      </w:r>
      <w:r w:rsidR="001C6ADE" w:rsidRPr="006A200F">
        <w:rPr>
          <w:noProof/>
          <w:vertAlign w:val="superscript"/>
        </w:rPr>
        <w:t>[174]</w:t>
      </w:r>
      <w:r w:rsidR="008C58C0" w:rsidRPr="006A200F">
        <w:fldChar w:fldCharType="end"/>
      </w:r>
      <w:r w:rsidR="00787179" w:rsidRPr="006A200F">
        <w:rPr>
          <w:i/>
        </w:rPr>
        <w:t xml:space="preserve"> </w:t>
      </w:r>
      <w:r w:rsidR="003E64DB" w:rsidRPr="006A200F">
        <w:t>reported</w:t>
      </w:r>
      <w:r w:rsidR="008C58C0" w:rsidRPr="006A200F">
        <w:t xml:space="preserve"> that growth of intraperitoneally administered rat colon carcinoma cells was enhanced</w:t>
      </w:r>
      <w:r w:rsidR="001832F5" w:rsidRPr="006A200F">
        <w:t xml:space="preserve"> when </w:t>
      </w:r>
      <w:r w:rsidR="008C58C0" w:rsidRPr="006A200F">
        <w:t>injected together with lavage fluid from intra</w:t>
      </w:r>
      <w:r w:rsidR="00FC4631" w:rsidRPr="006A200F">
        <w:t>-</w:t>
      </w:r>
      <w:r w:rsidR="008C58C0" w:rsidRPr="006A200F">
        <w:t xml:space="preserve">abdominally traumatized animals. </w:t>
      </w:r>
      <w:r w:rsidR="00A54C34" w:rsidRPr="006A200F">
        <w:t xml:space="preserve">Lee </w:t>
      </w:r>
      <w:r w:rsidR="0054043A" w:rsidRPr="006A200F">
        <w:rPr>
          <w:i/>
        </w:rPr>
        <w:t>et al</w:t>
      </w:r>
      <w:r w:rsidR="00325418" w:rsidRPr="006A200F">
        <w:fldChar w:fldCharType="begin"/>
      </w:r>
      <w:r w:rsidR="001C6ADE" w:rsidRPr="006A200F">
        <w:instrText xml:space="preserve"> ADDIN EN.CITE &lt;EndNote&gt;&lt;Cite&gt;&lt;Author&gt;Lee&lt;/Author&gt;&lt;Year&gt;2013&lt;/Year&gt;&lt;RecNum&gt;723&lt;/RecNum&gt;&lt;DisplayText&gt;&lt;style face="superscript"&gt;[175]&lt;/style&gt;&lt;/DisplayText&gt;&lt;record&gt;&lt;rec-number&gt;723&lt;/rec-number&gt;&lt;foreign-keys&gt;&lt;key app="EN" db-id="dts2wppr0xdwxlee59f5avvq5ezaz0e5ae5v" timestamp="1446638327"&gt;723&lt;/key&gt;&lt;/foreign-keys&gt;&lt;ref-type name="Journal Article"&gt;17&lt;/ref-type&gt;&lt;contributors&gt;&lt;authors&gt;&lt;author&gt;Lee, I. K.&lt;/author&gt;&lt;author&gt;Vansaun, M. N.&lt;/author&gt;&lt;author&gt;Shim, J. H.&lt;/author&gt;&lt;author&gt;Matrisian, L. M.&lt;/author&gt;&lt;author&gt;Gorden, D. L.&lt;/author&gt;&lt;/authors&gt;&lt;/contributors&gt;&lt;auth-address&gt;Department of Surgery, St. Mary&amp;apos;s Hospital, The Catholic University of Korea College of Medicine, Seoul, Korea.&lt;/auth-address&gt;&lt;titles&gt;&lt;title&gt;Increased metastases are associated with inflammation and matrix metalloproteinase-9 activity at incision sites in a murine model of peritoneal dissemination of colorectal cancer&lt;/title&gt;&lt;secondary-title&gt;J Surg Res&lt;/secondary-title&gt;&lt;/titles&gt;&lt;periodical&gt;&lt;full-title&gt;J Surg Res&lt;/full-title&gt;&lt;abbr-1&gt;The Journal of surgical research&lt;/abbr-1&gt;&lt;/periodical&gt;&lt;pages&gt;252-9&lt;/pages&gt;&lt;volume&gt;180&lt;/volume&gt;&lt;number&gt;2&lt;/number&gt;&lt;keywords&gt;&lt;keyword&gt;Animals&lt;/keyword&gt;&lt;keyword&gt;Colorectal Neoplasms/*pathology&lt;/keyword&gt;&lt;keyword&gt;Disease Models, Animal&lt;/keyword&gt;&lt;keyword&gt;Enzyme Activation&lt;/keyword&gt;&lt;keyword&gt;Inflammation/*etiology&lt;/keyword&gt;&lt;keyword&gt;Male&lt;/keyword&gt;&lt;keyword&gt;Matrix Metalloproteinase 9/*metabolism&lt;/keyword&gt;&lt;keyword&gt;Mice&lt;/keyword&gt;&lt;keyword&gt;Mice, Inbred C57BL&lt;/keyword&gt;&lt;keyword&gt;Peritoneal Neoplasms/*secondary&lt;/keyword&gt;&lt;keyword&gt;Wound Healing&lt;/keyword&gt;&lt;/keywords&gt;&lt;dates&gt;&lt;year&gt;2013&lt;/year&gt;&lt;pub-dates&gt;&lt;date&gt;Apr&lt;/date&gt;&lt;/pub-dates&gt;&lt;/dates&gt;&lt;isbn&gt;1095-8673 (Electronic)&amp;#xD;0022-4804 (Linking)&lt;/isbn&gt;&lt;accession-num&gt;22763216&lt;/accession-num&gt;&lt;urls&gt;&lt;related-urls&gt;&lt;url&gt;http://www.ncbi.nlm.nih.gov/pubmed/22763216&lt;/url&gt;&lt;/related-urls&gt;&lt;/urls&gt;&lt;electronic-resource-num&gt;10.1016/j.jss.2012.04.074&lt;/electronic-resource-num&gt;&lt;/record&gt;&lt;/Cite&gt;&lt;/EndNote&gt;</w:instrText>
      </w:r>
      <w:r w:rsidR="00325418" w:rsidRPr="006A200F">
        <w:fldChar w:fldCharType="separate"/>
      </w:r>
      <w:r w:rsidR="001C6ADE" w:rsidRPr="006A200F">
        <w:rPr>
          <w:noProof/>
          <w:vertAlign w:val="superscript"/>
        </w:rPr>
        <w:t>[175]</w:t>
      </w:r>
      <w:r w:rsidR="00325418" w:rsidRPr="006A200F">
        <w:fldChar w:fldCharType="end"/>
      </w:r>
      <w:r w:rsidR="00C862E7" w:rsidRPr="006A200F">
        <w:t xml:space="preserve"> </w:t>
      </w:r>
      <w:r w:rsidR="00722D99" w:rsidRPr="006A200F">
        <w:t>investigated whether the wound healing response</w:t>
      </w:r>
      <w:r w:rsidR="004812CB" w:rsidRPr="006A200F">
        <w:t xml:space="preserve"> after an abdominal incision leads to locally increased MMP-9 activity, thereby contributing to peritoneal metastasis. Using a murine model, they conclude</w:t>
      </w:r>
      <w:r w:rsidR="00F92424" w:rsidRPr="006A200F">
        <w:t>d</w:t>
      </w:r>
      <w:r w:rsidR="004812CB" w:rsidRPr="006A200F">
        <w:t xml:space="preserve"> that</w:t>
      </w:r>
      <w:r w:rsidR="00722D99" w:rsidRPr="006A200F">
        <w:t xml:space="preserve"> </w:t>
      </w:r>
      <w:r w:rsidR="004812CB" w:rsidRPr="006A200F">
        <w:t>wound-associated inflammation enhances pro-MMP-9 expression. This in turn plays a key role in the</w:t>
      </w:r>
      <w:r w:rsidR="00DD20BB" w:rsidRPr="006A200F">
        <w:t xml:space="preserve"> growth and progression of tumo</w:t>
      </w:r>
      <w:r w:rsidR="004812CB" w:rsidRPr="006A200F">
        <w:t>r cells associated with</w:t>
      </w:r>
      <w:r w:rsidR="00F92424" w:rsidRPr="006A200F">
        <w:t xml:space="preserve"> peritoneal metastases</w:t>
      </w:r>
      <w:r w:rsidR="00F92424" w:rsidRPr="006A200F">
        <w:fldChar w:fldCharType="begin"/>
      </w:r>
      <w:r w:rsidR="001C6ADE" w:rsidRPr="006A200F">
        <w:instrText xml:space="preserve"> ADDIN EN.CITE &lt;EndNote&gt;&lt;Cite&gt;&lt;Author&gt;Mook&lt;/Author&gt;&lt;Year&gt;2004&lt;/Year&gt;&lt;RecNum&gt;564&lt;/RecNum&gt;&lt;DisplayText&gt;&lt;style face="superscript"&gt;[176]&lt;/style&gt;&lt;/DisplayText&gt;&lt;record&gt;&lt;rec-number&gt;564&lt;/rec-number&gt;&lt;foreign-keys&gt;&lt;key app="EN" db-id="dts2wppr0xdwxlee59f5avvq5ezaz0e5ae5v" timestamp="1440007038"&gt;564&lt;/key&gt;&lt;/foreign-keys&gt;&lt;ref-type name="Journal Article"&gt;17&lt;/ref-type&gt;&lt;contributors&gt;&lt;authors&gt;&lt;author&gt;Mook, O. R.&lt;/author&gt;&lt;author&gt;Frederiks, W. M.&lt;/author&gt;&lt;author&gt;Van Noorden, C. J.&lt;/author&gt;&lt;/authors&gt;&lt;/contributors&gt;&lt;auth-address&gt;Academic Medical Center, University of Amsterdam, Department of Cell Biology and Histology, P.O. Box 22700, 1100 DE Amsterdam, The Netherlands.&lt;/auth-address&gt;&lt;titles&gt;&lt;title&gt;The role of gelatinases in colorectal cancer progression and metastasis&lt;/title&gt;&lt;secondary-title&gt;Biochim Biophys Acta&lt;/secondary-title&gt;&lt;/titles&gt;&lt;periodical&gt;&lt;full-title&gt;Biochim Biophys Acta&lt;/full-title&gt;&lt;abbr-1&gt;Biochimica et biophysica acta&lt;/abbr-1&gt;&lt;/periodical&gt;&lt;pages&gt;69-89&lt;/pages&gt;&lt;volume&gt;1705&lt;/volume&gt;&lt;number&gt;2&lt;/number&gt;&lt;keywords&gt;&lt;keyword&gt;Animals&lt;/keyword&gt;&lt;keyword&gt;Colorectal Neoplasms/*enzymology/pathology&lt;/keyword&gt;&lt;keyword&gt;Cytokines/pharmacology&lt;/keyword&gt;&lt;keyword&gt;Disease Progression&lt;/keyword&gt;&lt;keyword&gt;Extracellular Matrix/metabolism&lt;/keyword&gt;&lt;keyword&gt;Gelatinases/antagonists &amp;amp; inhibitors/blood/genetics/*physiology&lt;/keyword&gt;&lt;keyword&gt;Gene Expression Regulation, Neoplastic&lt;/keyword&gt;&lt;keyword&gt;Growth Substances/pharmacology&lt;/keyword&gt;&lt;keyword&gt;Humans&lt;/keyword&gt;&lt;keyword&gt;Neoplasm Metastasis&lt;/keyword&gt;&lt;keyword&gt;Neovascularization, Pathologic&lt;/keyword&gt;&lt;keyword&gt;Prognosis&lt;/keyword&gt;&lt;keyword&gt;RNA, Messenger/metabolism&lt;/keyword&gt;&lt;/keywords&gt;&lt;dates&gt;&lt;year&gt;2004&lt;/year&gt;&lt;pub-dates&gt;&lt;date&gt;Dec 17&lt;/date&gt;&lt;/pub-dates&gt;&lt;/dates&gt;&lt;isbn&gt;0006-3002 (Print)&amp;#xD;0006-3002 (Linking)&lt;/isbn&gt;&lt;accession-num&gt;15588763&lt;/accession-num&gt;&lt;urls&gt;&lt;related-urls&gt;&lt;url&gt;http://www.ncbi.nlm.nih.gov/pubmed/15588763&lt;/url&gt;&lt;/related-urls&gt;&lt;/urls&gt;&lt;electronic-resource-num&gt;10.1016/j.bbcan.2004.09.006&lt;/electronic-resource-num&gt;&lt;/record&gt;&lt;/Cite&gt;&lt;/EndNote&gt;</w:instrText>
      </w:r>
      <w:r w:rsidR="00F92424" w:rsidRPr="006A200F">
        <w:fldChar w:fldCharType="separate"/>
      </w:r>
      <w:r w:rsidR="001C6ADE" w:rsidRPr="006A200F">
        <w:rPr>
          <w:noProof/>
          <w:vertAlign w:val="superscript"/>
        </w:rPr>
        <w:t>[176]</w:t>
      </w:r>
      <w:r w:rsidR="00F92424" w:rsidRPr="006A200F">
        <w:fldChar w:fldCharType="end"/>
      </w:r>
      <w:r w:rsidR="00F92424" w:rsidRPr="006A200F">
        <w:t>.</w:t>
      </w:r>
      <w:r w:rsidR="00A56E03" w:rsidRPr="006A200F">
        <w:t xml:space="preserve"> </w:t>
      </w:r>
    </w:p>
    <w:p w14:paraId="1EDAC289" w14:textId="73B57171" w:rsidR="00B964EB" w:rsidRPr="006A200F" w:rsidRDefault="004F0A23" w:rsidP="006A200F">
      <w:pPr>
        <w:adjustRightInd w:val="0"/>
        <w:snapToGrid w:val="0"/>
        <w:ind w:firstLineChars="100" w:firstLine="240"/>
      </w:pPr>
      <w:r w:rsidRPr="006A200F">
        <w:t>Port-</w:t>
      </w:r>
      <w:r w:rsidR="001203E4" w:rsidRPr="006A200F">
        <w:t>site recurrences</w:t>
      </w:r>
      <w:r w:rsidRPr="006A200F">
        <w:t xml:space="preserve"> or recurrence</w:t>
      </w:r>
      <w:r w:rsidR="000C5F0B" w:rsidRPr="006A200F">
        <w:t>s</w:t>
      </w:r>
      <w:r w:rsidRPr="006A200F">
        <w:t xml:space="preserve"> situated at extraction </w:t>
      </w:r>
      <w:r w:rsidR="000C5F0B" w:rsidRPr="006A200F">
        <w:t>site skin</w:t>
      </w:r>
      <w:r w:rsidRPr="006A200F">
        <w:t xml:space="preserve"> incisions</w:t>
      </w:r>
      <w:r w:rsidR="00F4230D" w:rsidRPr="006A200F">
        <w:t xml:space="preserve"> </w:t>
      </w:r>
      <w:r w:rsidR="00EA00B8" w:rsidRPr="006A200F">
        <w:t>have been</w:t>
      </w:r>
      <w:r w:rsidR="000C5F0B" w:rsidRPr="006A200F">
        <w:t xml:space="preserve"> </w:t>
      </w:r>
      <w:r w:rsidR="003559F9" w:rsidRPr="006A200F">
        <w:t>established</w:t>
      </w:r>
      <w:r w:rsidRPr="006A200F">
        <w:t xml:space="preserve"> concerns</w:t>
      </w:r>
      <w:r w:rsidR="000C5F0B" w:rsidRPr="006A200F">
        <w:t xml:space="preserve"> since the introduction of diagnostic or cancer laparoscopy</w:t>
      </w:r>
      <w:r w:rsidRPr="006A200F">
        <w:fldChar w:fldCharType="begin">
          <w:fldData xml:space="preserve">PEVuZE5vdGU+PENpdGU+PEF1dGhvcj5TYXZhbGdpPC9BdXRob3I+PFllYXI+MTk5ODwvWWVhcj48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</w:fldData>
        </w:fldChar>
      </w:r>
      <w:r w:rsidR="001C6ADE" w:rsidRPr="006A200F">
        <w:instrText xml:space="preserve"> ADDIN EN.CITE </w:instrText>
      </w:r>
      <w:r w:rsidR="001C6ADE" w:rsidRPr="006A200F">
        <w:fldChar w:fldCharType="begin">
          <w:fldData xml:space="preserve">PEVuZE5vdGU+PENpdGU+PEF1dGhvcj5TYXZhbGdpPC9BdXRob3I+PFllYXI+MTk5ODwvWWVhcj48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</w:fldData>
        </w:fldChar>
      </w:r>
      <w:r w:rsidR="001C6ADE" w:rsidRPr="006A200F">
        <w:instrText xml:space="preserve"> ADDIN EN.CITE.DATA </w:instrText>
      </w:r>
      <w:r w:rsidR="001C6ADE" w:rsidRPr="006A200F">
        <w:fldChar w:fldCharType="end"/>
      </w:r>
      <w:r w:rsidRPr="006A200F">
        <w:fldChar w:fldCharType="separate"/>
      </w:r>
      <w:r w:rsidR="006A200F" w:rsidRPr="006A200F">
        <w:rPr>
          <w:noProof/>
          <w:vertAlign w:val="superscript"/>
        </w:rPr>
        <w:t>[177,</w:t>
      </w:r>
      <w:r w:rsidR="001C6ADE" w:rsidRPr="006A200F">
        <w:rPr>
          <w:noProof/>
          <w:vertAlign w:val="superscript"/>
        </w:rPr>
        <w:t>178]</w:t>
      </w:r>
      <w:r w:rsidRPr="006A200F">
        <w:fldChar w:fldCharType="end"/>
      </w:r>
      <w:r w:rsidRPr="006A200F">
        <w:t xml:space="preserve">. </w:t>
      </w:r>
      <w:r w:rsidR="00B97893" w:rsidRPr="006A200F">
        <w:t>Fist, p</w:t>
      </w:r>
      <w:r w:rsidR="006E7596" w:rsidRPr="006A200F">
        <w:t>ort-site recurrences</w:t>
      </w:r>
      <w:r w:rsidR="00474BE0" w:rsidRPr="006A200F">
        <w:t xml:space="preserve"> </w:t>
      </w:r>
      <w:r w:rsidR="00134AA4" w:rsidRPr="006A200F">
        <w:t xml:space="preserve">are abdominal wall recurrences that </w:t>
      </w:r>
      <w:r w:rsidR="00474BE0" w:rsidRPr="006A200F">
        <w:t xml:space="preserve">occur in the subcutaneous tissue </w:t>
      </w:r>
      <w:r w:rsidR="00155871" w:rsidRPr="006A200F">
        <w:t xml:space="preserve">as </w:t>
      </w:r>
      <w:r w:rsidR="00474BE0" w:rsidRPr="006A200F">
        <w:t>result of slipping of trocars as well as poor extraction techniques</w:t>
      </w:r>
      <w:r w:rsidR="00BD34A7" w:rsidRPr="006A200F">
        <w:fldChar w:fldCharType="begin">
          <w:fldData xml:space="preserve">PEVuZE5vdGU+PENpdGU+PEF1dGhvcj5TdGVpbmVydDwvQXV0aG9yPjxZZWFyPjIwMDI8L1llYXI+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</w:fldData>
        </w:fldChar>
      </w:r>
      <w:r w:rsidR="001C6ADE" w:rsidRPr="006A200F">
        <w:instrText xml:space="preserve"> ADDIN EN.CITE </w:instrText>
      </w:r>
      <w:r w:rsidR="001C6ADE" w:rsidRPr="006A200F">
        <w:fldChar w:fldCharType="begin">
          <w:fldData xml:space="preserve">PEVuZE5vdGU+PENpdGU+PEF1dGhvcj5TdGVpbmVydDwvQXV0aG9yPjxZZWFyPjIwMDI8L1llYXI+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</w:fldData>
        </w:fldChar>
      </w:r>
      <w:r w:rsidR="001C6ADE" w:rsidRPr="006A200F">
        <w:instrText xml:space="preserve"> ADDIN EN.CITE.DATA </w:instrText>
      </w:r>
      <w:r w:rsidR="001C6ADE" w:rsidRPr="006A200F">
        <w:fldChar w:fldCharType="end"/>
      </w:r>
      <w:r w:rsidR="00BD34A7" w:rsidRPr="006A200F">
        <w:fldChar w:fldCharType="separate"/>
      </w:r>
      <w:r w:rsidR="006A200F" w:rsidRPr="006A200F">
        <w:rPr>
          <w:noProof/>
          <w:vertAlign w:val="superscript"/>
        </w:rPr>
        <w:t>[179,</w:t>
      </w:r>
      <w:r w:rsidR="001C6ADE" w:rsidRPr="006A200F">
        <w:rPr>
          <w:noProof/>
          <w:vertAlign w:val="superscript"/>
        </w:rPr>
        <w:t>180]</w:t>
      </w:r>
      <w:r w:rsidR="00BD34A7" w:rsidRPr="006A200F">
        <w:fldChar w:fldCharType="end"/>
      </w:r>
      <w:r w:rsidR="00474BE0" w:rsidRPr="006A200F">
        <w:t xml:space="preserve">. </w:t>
      </w:r>
      <w:r w:rsidR="00B97893" w:rsidRPr="006A200F">
        <w:t>Second, t</w:t>
      </w:r>
      <w:r w:rsidR="00155871" w:rsidRPr="006A200F">
        <w:t xml:space="preserve">he increase in intraperitoneal pressure during </w:t>
      </w:r>
      <w:r w:rsidR="00B97893" w:rsidRPr="006A200F">
        <w:t>laparoscopy</w:t>
      </w:r>
      <w:r w:rsidR="00DD20BB" w:rsidRPr="006A200F">
        <w:t xml:space="preserve"> promotes tumor invasiveness and tumo</w:t>
      </w:r>
      <w:r w:rsidR="00155871" w:rsidRPr="006A200F">
        <w:t>r growth</w:t>
      </w:r>
      <w:r w:rsidR="00B13735" w:rsidRPr="006A200F">
        <w:t xml:space="preserve"> </w:t>
      </w:r>
      <w:r w:rsidR="00B13735" w:rsidRPr="006A200F">
        <w:rPr>
          <w:i/>
        </w:rPr>
        <w:t>via</w:t>
      </w:r>
      <w:r w:rsidR="00B13735" w:rsidRPr="006A200F">
        <w:t xml:space="preserve"> a protease-determined pathway</w:t>
      </w:r>
      <w:r w:rsidR="00155871" w:rsidRPr="006A200F">
        <w:t xml:space="preserve">. </w:t>
      </w:r>
      <w:r w:rsidR="00B13735" w:rsidRPr="006A200F">
        <w:t xml:space="preserve">Using an </w:t>
      </w:r>
      <w:r w:rsidR="00B13735" w:rsidRPr="006A200F">
        <w:rPr>
          <w:i/>
        </w:rPr>
        <w:t xml:space="preserve">in vitro </w:t>
      </w:r>
      <w:r w:rsidR="00B13735" w:rsidRPr="006A200F">
        <w:t xml:space="preserve">experiment, Paraskeva </w:t>
      </w:r>
      <w:r w:rsidR="0054043A" w:rsidRPr="006A200F">
        <w:rPr>
          <w:i/>
        </w:rPr>
        <w:t>et al</w:t>
      </w:r>
      <w:r w:rsidR="00E432B0" w:rsidRPr="006A200F">
        <w:fldChar w:fldCharType="begin">
          <w:fldData xml:space="preserve">PEVuZE5vdGU+PENpdGU+PEF1dGhvcj5QYXJhc2tldmE8L0F1dGhvcj48WWVhcj4yMDA1PC9ZZWFy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==
</w:fldData>
        </w:fldChar>
      </w:r>
      <w:r w:rsidR="001C6ADE" w:rsidRPr="006A200F">
        <w:instrText xml:space="preserve"> ADDIN EN.CITE </w:instrText>
      </w:r>
      <w:r w:rsidR="001C6ADE" w:rsidRPr="006A200F">
        <w:fldChar w:fldCharType="begin">
          <w:fldData xml:space="preserve">PEVuZE5vdGU+PENpdGU+PEF1dGhvcj5QYXJhc2tldmE8L0F1dGhvcj48WWVhcj4yMDA1PC9ZZWFy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==
</w:fldData>
        </w:fldChar>
      </w:r>
      <w:r w:rsidR="001C6ADE" w:rsidRPr="006A200F">
        <w:instrText xml:space="preserve"> ADDIN EN.CITE.DATA </w:instrText>
      </w:r>
      <w:r w:rsidR="001C6ADE" w:rsidRPr="006A200F">
        <w:fldChar w:fldCharType="end"/>
      </w:r>
      <w:r w:rsidR="00E432B0" w:rsidRPr="006A200F">
        <w:fldChar w:fldCharType="separate"/>
      </w:r>
      <w:r w:rsidR="001C6ADE" w:rsidRPr="006A200F">
        <w:rPr>
          <w:noProof/>
          <w:vertAlign w:val="superscript"/>
        </w:rPr>
        <w:t>[181]</w:t>
      </w:r>
      <w:r w:rsidR="00E432B0" w:rsidRPr="006A200F">
        <w:fldChar w:fldCharType="end"/>
      </w:r>
      <w:r w:rsidR="00B97893" w:rsidRPr="006A200F">
        <w:t xml:space="preserve"> </w:t>
      </w:r>
      <w:r w:rsidR="00B13735" w:rsidRPr="006A200F">
        <w:t>reported that the exposure of a human colon carcinoma cell line</w:t>
      </w:r>
      <w:r w:rsidR="00517D78" w:rsidRPr="006A200F">
        <w:t xml:space="preserve"> to a laparoscopic environment</w:t>
      </w:r>
      <w:r w:rsidR="00B13735" w:rsidRPr="006A200F">
        <w:t xml:space="preserve"> enhances the production of MMP-2, MMP-9 an uPA.</w:t>
      </w:r>
      <w:r w:rsidR="00E432B0" w:rsidRPr="006A200F">
        <w:t xml:space="preserve"> </w:t>
      </w:r>
    </w:p>
    <w:p w14:paraId="1E0BA418" w14:textId="4EAD4CDB" w:rsidR="0073640C" w:rsidRPr="006A200F" w:rsidRDefault="00B97893" w:rsidP="006A200F">
      <w:pPr>
        <w:adjustRightInd w:val="0"/>
        <w:snapToGrid w:val="0"/>
        <w:ind w:firstLineChars="100" w:firstLine="240"/>
      </w:pPr>
      <w:r w:rsidRPr="006A200F">
        <w:t xml:space="preserve">The </w:t>
      </w:r>
      <w:r w:rsidR="00E335E7" w:rsidRPr="006A200F">
        <w:t>surgeon’s</w:t>
      </w:r>
      <w:r w:rsidRPr="006A200F">
        <w:t xml:space="preserve"> role as preventer of PC involves</w:t>
      </w:r>
      <w:r w:rsidR="003E64DB" w:rsidRPr="006A200F">
        <w:t xml:space="preserve"> the administration</w:t>
      </w:r>
      <w:r w:rsidRPr="006A200F">
        <w:t xml:space="preserve"> of intraperitoneal chemotherapy following CRS during the peroperative period.  </w:t>
      </w:r>
      <w:r w:rsidR="00E335E7" w:rsidRPr="006A200F">
        <w:t>Today’s treatment of colorectal PC involves the combined treatment modality of CRS and HIPEC. The rationale behind the use of HIPEC</w:t>
      </w:r>
      <w:r w:rsidR="00A54C34" w:rsidRPr="006A200F">
        <w:t xml:space="preserve"> after CRS</w:t>
      </w:r>
      <w:r w:rsidR="00E335E7" w:rsidRPr="006A200F">
        <w:t xml:space="preserve"> is </w:t>
      </w:r>
      <w:r w:rsidR="00913700" w:rsidRPr="006A200F">
        <w:t>to treat viable</w:t>
      </w:r>
      <w:r w:rsidR="00DD20BB" w:rsidRPr="006A200F">
        <w:t xml:space="preserve"> circulating tumo</w:t>
      </w:r>
      <w:r w:rsidR="00913700" w:rsidRPr="006A200F">
        <w:t>r</w:t>
      </w:r>
      <w:r w:rsidR="00E335E7" w:rsidRPr="006A200F">
        <w:t xml:space="preserve"> cells</w:t>
      </w:r>
      <w:r w:rsidR="00913700" w:rsidRPr="006A200F">
        <w:t>, residual microscopic lesions,</w:t>
      </w:r>
      <w:r w:rsidR="00E335E7" w:rsidRPr="006A200F">
        <w:t xml:space="preserve"> </w:t>
      </w:r>
      <w:r w:rsidR="00913700" w:rsidRPr="006A200F">
        <w:t>and to eliminate</w:t>
      </w:r>
      <w:r w:rsidR="00E335E7" w:rsidRPr="006A200F">
        <w:t xml:space="preserve"> viable platelets, leukocytes and monocytes from the peritoneal cavity. </w:t>
      </w:r>
      <w:r w:rsidR="00913700" w:rsidRPr="006A200F">
        <w:t>The latte</w:t>
      </w:r>
      <w:r w:rsidR="00DD20BB" w:rsidRPr="006A200F">
        <w:t>r reduces the promotion of tumo</w:t>
      </w:r>
      <w:r w:rsidR="00913700" w:rsidRPr="006A200F">
        <w:t xml:space="preserve">r growth at traumatized peritoneal surfaces during the wound healing process. </w:t>
      </w:r>
      <w:r w:rsidR="00CB3C20" w:rsidRPr="006A200F">
        <w:t>Combining CRS and HIPEC for the treatment of colorectal PC has demonstrated encouraging clinical results in several phase II en III trials</w:t>
      </w:r>
      <w:r w:rsidR="00381645" w:rsidRPr="006A200F">
        <w:fldChar w:fldCharType="begin">
          <w:fldData xml:space="preserve">PEVuZE5vdGU+PENpdGU+PEF1dGhvcj5WZXJ3YWFsPC9BdXRob3I+PFllYXI+MjAwMzwvWWVhcj48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</w:fldData>
        </w:fldChar>
      </w:r>
      <w:r w:rsidR="001C6ADE" w:rsidRPr="006A200F">
        <w:instrText xml:space="preserve"> ADDIN EN.CITE </w:instrText>
      </w:r>
      <w:r w:rsidR="001C6ADE" w:rsidRPr="006A200F">
        <w:fldChar w:fldCharType="begin">
          <w:fldData xml:space="preserve">PEVuZE5vdGU+PENpdGU+PEF1dGhvcj5WZXJ3YWFsPC9BdXRob3I+PFllYXI+MjAwMzwvWWVhcj48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</w:fldData>
        </w:fldChar>
      </w:r>
      <w:r w:rsidR="001C6ADE" w:rsidRPr="006A200F">
        <w:instrText xml:space="preserve"> ADDIN EN.CITE.DATA </w:instrText>
      </w:r>
      <w:r w:rsidR="001C6ADE" w:rsidRPr="006A200F">
        <w:fldChar w:fldCharType="end"/>
      </w:r>
      <w:r w:rsidR="00381645" w:rsidRPr="006A200F">
        <w:fldChar w:fldCharType="separate"/>
      </w:r>
      <w:r w:rsidR="001C6ADE" w:rsidRPr="006A200F">
        <w:rPr>
          <w:noProof/>
          <w:vertAlign w:val="superscript"/>
        </w:rPr>
        <w:t>[16-18]</w:t>
      </w:r>
      <w:r w:rsidR="00381645" w:rsidRPr="006A200F">
        <w:fldChar w:fldCharType="end"/>
      </w:r>
      <w:r w:rsidR="00CB3C20" w:rsidRPr="006A200F">
        <w:t xml:space="preserve">. In a multicentre French trial, Elias </w:t>
      </w:r>
      <w:r w:rsidR="0054043A" w:rsidRPr="006A200F">
        <w:rPr>
          <w:i/>
        </w:rPr>
        <w:t>et al</w:t>
      </w:r>
      <w:r w:rsidR="00C24500" w:rsidRPr="006A200F">
        <w:fldChar w:fldCharType="begin">
          <w:fldData xml:space="preserve">PEVuZE5vdGU+PENpdGU+PEF1dGhvcj5FbGlhczwvQXV0aG9yPjxZZWFyPjIwMTA8L1llYXI+PFJl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</w:fldData>
        </w:fldChar>
      </w:r>
      <w:r w:rsidR="001C6ADE" w:rsidRPr="006A200F">
        <w:instrText xml:space="preserve"> ADDIN EN.CITE </w:instrText>
      </w:r>
      <w:r w:rsidR="001C6ADE" w:rsidRPr="006A200F">
        <w:fldChar w:fldCharType="begin">
          <w:fldData xml:space="preserve">PEVuZE5vdGU+PENpdGU+PEF1dGhvcj5FbGlhczwvQXV0aG9yPjxZZWFyPjIwMTA8L1llYXI+PFJl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</w:fldData>
        </w:fldChar>
      </w:r>
      <w:r w:rsidR="001C6ADE" w:rsidRPr="006A200F">
        <w:instrText xml:space="preserve"> ADDIN EN.CITE.DATA </w:instrText>
      </w:r>
      <w:r w:rsidR="001C6ADE" w:rsidRPr="006A200F">
        <w:fldChar w:fldCharType="end"/>
      </w:r>
      <w:r w:rsidR="00C24500" w:rsidRPr="006A200F">
        <w:fldChar w:fldCharType="separate"/>
      </w:r>
      <w:r w:rsidR="001C6ADE" w:rsidRPr="006A200F">
        <w:rPr>
          <w:noProof/>
          <w:vertAlign w:val="superscript"/>
        </w:rPr>
        <w:t>[182]</w:t>
      </w:r>
      <w:r w:rsidR="00C24500" w:rsidRPr="006A200F">
        <w:fldChar w:fldCharType="end"/>
      </w:r>
      <w:r w:rsidR="00CB3C20" w:rsidRPr="006A200F">
        <w:rPr>
          <w:i/>
        </w:rPr>
        <w:t xml:space="preserve"> </w:t>
      </w:r>
      <w:r w:rsidR="00CB3C20" w:rsidRPr="006A200F">
        <w:t>report</w:t>
      </w:r>
      <w:r w:rsidR="00EA00B8" w:rsidRPr="006A200F">
        <w:t xml:space="preserve"> an</w:t>
      </w:r>
      <w:r w:rsidR="00CB3C20" w:rsidRPr="006A200F">
        <w:t xml:space="preserve"> overall 1-year, 3-year and 5-year survival rate of 81%, 41% and 27%.</w:t>
      </w:r>
    </w:p>
    <w:p w14:paraId="60EF6652" w14:textId="77777777" w:rsidR="007F544F" w:rsidRPr="006A200F" w:rsidRDefault="007F544F" w:rsidP="00246B29">
      <w:pPr>
        <w:adjustRightInd w:val="0"/>
        <w:snapToGrid w:val="0"/>
      </w:pPr>
    </w:p>
    <w:p w14:paraId="5F3EBA8E" w14:textId="0487C0EA" w:rsidR="00C81A78" w:rsidRPr="006A200F" w:rsidRDefault="00C81A78" w:rsidP="00246B29">
      <w:pPr>
        <w:adjustRightInd w:val="0"/>
        <w:snapToGrid w:val="0"/>
        <w:rPr>
          <w:b/>
        </w:rPr>
      </w:pPr>
      <w:r w:rsidRPr="006A200F">
        <w:rPr>
          <w:b/>
        </w:rPr>
        <w:lastRenderedPageBreak/>
        <w:t>CONCLUSION</w:t>
      </w:r>
    </w:p>
    <w:p w14:paraId="4ED45790" w14:textId="6C700948" w:rsidR="002E2D9B" w:rsidRPr="006A200F" w:rsidRDefault="00BE1282" w:rsidP="00246B29">
      <w:pPr>
        <w:adjustRightInd w:val="0"/>
        <w:snapToGrid w:val="0"/>
      </w:pPr>
      <w:r w:rsidRPr="006A200F">
        <w:t>PC is the result</w:t>
      </w:r>
      <w:r w:rsidR="0077321B" w:rsidRPr="006A200F">
        <w:t xml:space="preserve"> of a complex molecular crosstalk between cancer cells and host elements, comprising several well-defined steps</w:t>
      </w:r>
      <w:r w:rsidRPr="006A200F">
        <w:t xml:space="preserve">, </w:t>
      </w:r>
      <w:r w:rsidR="003E7196" w:rsidRPr="006A200F">
        <w:t>known as the peritoneal metastatic cascade</w:t>
      </w:r>
      <w:r w:rsidR="0077321B" w:rsidRPr="006A200F">
        <w:t xml:space="preserve">. </w:t>
      </w:r>
      <w:r w:rsidR="003E7196" w:rsidRPr="006A200F">
        <w:t>I</w:t>
      </w:r>
      <w:r w:rsidR="00DD20BB" w:rsidRPr="006A200F">
        <w:t>ndividual or clumps of tumo</w:t>
      </w:r>
      <w:r w:rsidR="003E7196" w:rsidRPr="006A200F">
        <w:t>r cel</w:t>
      </w:r>
      <w:r w:rsidR="00DD20BB" w:rsidRPr="006A200F">
        <w:t>ls detach from the primary tumo</w:t>
      </w:r>
      <w:r w:rsidR="003E7196" w:rsidRPr="006A200F">
        <w:t>r, gain access to the peritoneal cavity and become susceptible to the regular peritoneal transport. They attach to distant peritoneum, invade the subperitoneal space, where angiogenesis sustains proliferation and enables further metastatic growth. It is important to realise that these molecular events do not necessarily occur in isolation, but rather describe a continuous and interdependent process.</w:t>
      </w:r>
      <w:r w:rsidR="003061FE" w:rsidRPr="006A200F">
        <w:t xml:space="preserve"> Current treatment combines </w:t>
      </w:r>
      <w:r w:rsidR="005B6F6E" w:rsidRPr="006A200F">
        <w:t>CRS</w:t>
      </w:r>
      <w:r w:rsidR="003061FE" w:rsidRPr="006A200F">
        <w:t xml:space="preserve"> and </w:t>
      </w:r>
      <w:r w:rsidR="005B6F6E" w:rsidRPr="006A200F">
        <w:t>HIPEC</w:t>
      </w:r>
      <w:r w:rsidR="00AF0485" w:rsidRPr="006A200F">
        <w:t xml:space="preserve">. This </w:t>
      </w:r>
      <w:r w:rsidR="003061FE" w:rsidRPr="006A200F">
        <w:t xml:space="preserve">approach is associated with significant morbidity and mortality. </w:t>
      </w:r>
      <w:r w:rsidR="00A23BE0" w:rsidRPr="006A200F">
        <w:t xml:space="preserve">A </w:t>
      </w:r>
      <w:r w:rsidR="003061FE" w:rsidRPr="006A200F">
        <w:t xml:space="preserve">comprehensive understanding of the molecular events involved </w:t>
      </w:r>
      <w:r w:rsidR="00A23BE0" w:rsidRPr="006A200F">
        <w:t>in peritoneal disease spread,</w:t>
      </w:r>
      <w:r w:rsidR="005B230B" w:rsidRPr="006A200F">
        <w:t xml:space="preserve"> </w:t>
      </w:r>
      <w:r w:rsidR="003061FE" w:rsidRPr="006A200F">
        <w:t>subsequent careful patient selection</w:t>
      </w:r>
      <w:r w:rsidR="00A23BE0" w:rsidRPr="006A200F">
        <w:t xml:space="preserve"> and knowledgeable management of peritoneal surface metastases</w:t>
      </w:r>
      <w:r w:rsidR="003061FE" w:rsidRPr="006A200F">
        <w:t xml:space="preserve"> is </w:t>
      </w:r>
      <w:r w:rsidR="00494244" w:rsidRPr="006A200F">
        <w:t xml:space="preserve">therefore </w:t>
      </w:r>
      <w:r w:rsidR="003061FE" w:rsidRPr="006A200F">
        <w:t>paramount to avoid unnecessary toxicity.</w:t>
      </w:r>
      <w:r w:rsidR="003E7196" w:rsidRPr="006A200F">
        <w:t xml:space="preserve"> </w:t>
      </w:r>
    </w:p>
    <w:p w14:paraId="17CB410C" w14:textId="77777777" w:rsidR="0077321B" w:rsidRPr="006A200F" w:rsidRDefault="0077321B" w:rsidP="00246B29">
      <w:pPr>
        <w:adjustRightInd w:val="0"/>
        <w:snapToGrid w:val="0"/>
      </w:pPr>
    </w:p>
    <w:p w14:paraId="1145550A" w14:textId="0BFBDE40" w:rsidR="00527966" w:rsidRPr="006A200F" w:rsidRDefault="00C81A78" w:rsidP="00246B29">
      <w:pPr>
        <w:adjustRightInd w:val="0"/>
        <w:snapToGrid w:val="0"/>
        <w:rPr>
          <w:b/>
        </w:rPr>
      </w:pPr>
      <w:r w:rsidRPr="006A200F">
        <w:rPr>
          <w:b/>
        </w:rPr>
        <w:t>ACKNOWLEDGEMENTS</w:t>
      </w:r>
    </w:p>
    <w:p w14:paraId="78B96699" w14:textId="61B2EE45" w:rsidR="00634C74" w:rsidRPr="006A200F" w:rsidRDefault="00F15DF7" w:rsidP="00246B29">
      <w:pPr>
        <w:adjustRightInd w:val="0"/>
        <w:snapToGrid w:val="0"/>
        <w:rPr>
          <w:b/>
        </w:rPr>
      </w:pPr>
      <w:r w:rsidRPr="006A200F">
        <w:t xml:space="preserve">Prof. Dr. Yutaka Yonemura for </w:t>
      </w:r>
      <w:r w:rsidR="00AF0485" w:rsidRPr="006A200F">
        <w:t xml:space="preserve">granting </w:t>
      </w:r>
      <w:r w:rsidRPr="006A200F">
        <w:t>his permission to use</w:t>
      </w:r>
      <w:r w:rsidR="00AF0485" w:rsidRPr="006A200F">
        <w:t xml:space="preserve"> </w:t>
      </w:r>
      <w:r w:rsidR="00590AD5" w:rsidRPr="006A200F">
        <w:t xml:space="preserve">his </w:t>
      </w:r>
      <w:r w:rsidR="00AF0485" w:rsidRPr="006A200F">
        <w:t>overview of matrix metalloproteinnases</w:t>
      </w:r>
      <w:r w:rsidR="00590AD5" w:rsidRPr="006A200F">
        <w:t>, their producing cells and substrates</w:t>
      </w:r>
      <w:r w:rsidR="00590AD5" w:rsidRPr="006A200F">
        <w:fldChar w:fldCharType="begin"/>
      </w:r>
      <w:r w:rsidR="001C6ADE" w:rsidRPr="006A200F">
        <w:instrText xml:space="preserve"> ADDIN EN.CITE &lt;EndNote&gt;&lt;Cite&gt;&lt;Author&gt;Yonemura&lt;/Author&gt;&lt;Year&gt;1996&lt;/Year&gt;&lt;RecNum&gt;906&lt;/RecNum&gt;&lt;DisplayText&gt;&lt;style face="superscript"&gt;[124]&lt;/style&gt;&lt;/DisplayText&gt;&lt;record&gt;&lt;rec-number&gt;906&lt;/rec-number&gt;&lt;foreign-keys&gt;&lt;key app="EN" db-id="dts2wppr0xdwxlee59f5avvq5ezaz0e5ae5v" timestamp="1449756515"&gt;906&lt;/key&gt;&lt;/foreign-keys&gt;&lt;ref-type name="Journal Article"&gt;17&lt;/ref-type&gt;&lt;contributors&gt;&lt;authors&gt;&lt;author&gt;Yonemura, Y.&lt;/author&gt;&lt;author&gt;Endo, Y.&lt;/author&gt;&lt;author&gt;Yamaguchi, T.&lt;/author&gt;&lt;author&gt;Fujimura, T.&lt;/author&gt;&lt;author&gt;Obata, T.&lt;/author&gt;&lt;author&gt;Kawamura, T.&lt;/author&gt;&lt;author&gt;Nojima, N.&lt;/author&gt;&lt;author&gt;Miyazaki, I.&lt;/author&gt;&lt;author&gt;Sasaki, T.&lt;/author&gt;&lt;/authors&gt;&lt;/contributors&gt;&lt;auth-address&gt;Kanazawa univ,sch med,inst canc,dept exptl therapeut,kanazawa,ishikawa 920,japan. kanazawa univ,sch med,dept electron microscopy,kanazawa,ishikawa 920,japan.&lt;/auth-address&gt;&lt;titles&gt;&lt;title&gt;Mechanisms of the formation of the peritoneal dissemination in gastric cancer&lt;/title&gt;&lt;secondary-title&gt;Int J Oncol&lt;/secondary-title&gt;&lt;/titles&gt;&lt;periodical&gt;&lt;full-title&gt;Int J Oncol&lt;/full-title&gt;&lt;abbr-1&gt;International journal of oncology&lt;/abbr-1&gt;&lt;/periodical&gt;&lt;pages&gt;795-802&lt;/pages&gt;&lt;volume&gt;8&lt;/volume&gt;&lt;number&gt;4&lt;/number&gt;&lt;dates&gt;&lt;year&gt;1996&lt;/year&gt;&lt;pub-dates&gt;&lt;date&gt;Apr&lt;/date&gt;&lt;/pub-dates&gt;&lt;/dates&gt;&lt;isbn&gt;1019-6439 (Print)&amp;#xD;1019-6439 (Linking)&lt;/isbn&gt;&lt;accession-num&gt;21544429&lt;/accession-num&gt;&lt;urls&gt;&lt;related-urls&gt;&lt;url&gt;http://www.ncbi.nlm.nih.gov/pubmed/21544429&lt;/url&gt;&lt;/related-urls&gt;&lt;/urls&gt;&lt;/record&gt;&lt;/Cite&gt;&lt;/EndNote&gt;</w:instrText>
      </w:r>
      <w:r w:rsidR="00590AD5" w:rsidRPr="006A200F">
        <w:fldChar w:fldCharType="separate"/>
      </w:r>
      <w:r w:rsidR="001C6ADE" w:rsidRPr="006A200F">
        <w:rPr>
          <w:noProof/>
          <w:vertAlign w:val="superscript"/>
        </w:rPr>
        <w:t>[124]</w:t>
      </w:r>
      <w:r w:rsidR="00590AD5" w:rsidRPr="006A200F">
        <w:fldChar w:fldCharType="end"/>
      </w:r>
      <w:r w:rsidR="00590AD5" w:rsidRPr="006A200F">
        <w:t xml:space="preserve">. Prof. dr. </w:t>
      </w:r>
      <w:r w:rsidRPr="006A200F">
        <w:t>Lars Grieten for the illustrations.</w:t>
      </w:r>
      <w:r w:rsidR="0014406C" w:rsidRPr="006A200F">
        <w:t xml:space="preserve"> </w:t>
      </w:r>
    </w:p>
    <w:p w14:paraId="7BA1FE07" w14:textId="77777777" w:rsidR="00634C74" w:rsidRPr="006A200F" w:rsidRDefault="00634C74" w:rsidP="00246B29">
      <w:pPr>
        <w:adjustRightInd w:val="0"/>
        <w:snapToGrid w:val="0"/>
        <w:rPr>
          <w:b/>
        </w:rPr>
      </w:pPr>
    </w:p>
    <w:p w14:paraId="109B5BE4" w14:textId="77777777" w:rsidR="00634C74" w:rsidRPr="006A200F" w:rsidRDefault="00634C74" w:rsidP="00246B29">
      <w:pPr>
        <w:adjustRightInd w:val="0"/>
        <w:snapToGrid w:val="0"/>
        <w:rPr>
          <w:b/>
        </w:rPr>
      </w:pPr>
    </w:p>
    <w:p w14:paraId="0DE08E2A" w14:textId="6173208E" w:rsidR="009D472B" w:rsidRPr="006A200F" w:rsidRDefault="009D472B" w:rsidP="00246B29">
      <w:pPr>
        <w:adjustRightInd w:val="0"/>
        <w:snapToGrid w:val="0"/>
      </w:pPr>
    </w:p>
    <w:p w14:paraId="70A0D46E" w14:textId="77777777" w:rsidR="00B20592" w:rsidRPr="006A200F" w:rsidRDefault="00B20592" w:rsidP="00246B29">
      <w:pPr>
        <w:adjustRightInd w:val="0"/>
        <w:snapToGrid w:val="0"/>
      </w:pPr>
    </w:p>
    <w:p w14:paraId="650266C3" w14:textId="77777777" w:rsidR="00B20592" w:rsidRPr="006A200F" w:rsidRDefault="00B20592" w:rsidP="00246B29">
      <w:pPr>
        <w:adjustRightInd w:val="0"/>
        <w:snapToGrid w:val="0"/>
      </w:pPr>
    </w:p>
    <w:p w14:paraId="282D28C6" w14:textId="77777777" w:rsidR="00B20592" w:rsidRPr="006A200F" w:rsidRDefault="00B20592" w:rsidP="00246B29">
      <w:pPr>
        <w:adjustRightInd w:val="0"/>
        <w:snapToGrid w:val="0"/>
      </w:pPr>
    </w:p>
    <w:p w14:paraId="6781F6EA" w14:textId="77777777" w:rsidR="00B20592" w:rsidRPr="006A200F" w:rsidRDefault="00B20592" w:rsidP="00246B29">
      <w:pPr>
        <w:adjustRightInd w:val="0"/>
        <w:snapToGrid w:val="0"/>
      </w:pPr>
    </w:p>
    <w:p w14:paraId="7FEA57AE" w14:textId="77777777" w:rsidR="00B20592" w:rsidRPr="006A200F" w:rsidRDefault="00B20592" w:rsidP="00246B29">
      <w:pPr>
        <w:adjustRightInd w:val="0"/>
        <w:snapToGrid w:val="0"/>
      </w:pPr>
    </w:p>
    <w:p w14:paraId="5C32A4E5" w14:textId="77777777" w:rsidR="00B20592" w:rsidRPr="006A200F" w:rsidRDefault="00B20592" w:rsidP="00246B29">
      <w:pPr>
        <w:adjustRightInd w:val="0"/>
        <w:snapToGrid w:val="0"/>
      </w:pPr>
    </w:p>
    <w:p w14:paraId="1DECDA9B" w14:textId="77777777" w:rsidR="00B20592" w:rsidRPr="006A200F" w:rsidRDefault="00B20592" w:rsidP="00246B29">
      <w:pPr>
        <w:adjustRightInd w:val="0"/>
        <w:snapToGrid w:val="0"/>
      </w:pPr>
    </w:p>
    <w:p w14:paraId="228B37FD" w14:textId="77777777" w:rsidR="00B20592" w:rsidRPr="006A200F" w:rsidRDefault="00B20592" w:rsidP="00246B29">
      <w:pPr>
        <w:adjustRightInd w:val="0"/>
        <w:snapToGrid w:val="0"/>
      </w:pPr>
    </w:p>
    <w:p w14:paraId="51EFA9EB" w14:textId="77777777" w:rsidR="00B20592" w:rsidRPr="006A200F" w:rsidRDefault="00B20592" w:rsidP="00246B29">
      <w:pPr>
        <w:adjustRightInd w:val="0"/>
        <w:snapToGrid w:val="0"/>
      </w:pPr>
    </w:p>
    <w:p w14:paraId="7256815F" w14:textId="77777777" w:rsidR="00B20592" w:rsidRPr="006A200F" w:rsidRDefault="00B20592" w:rsidP="00246B29">
      <w:pPr>
        <w:adjustRightInd w:val="0"/>
        <w:snapToGrid w:val="0"/>
      </w:pPr>
    </w:p>
    <w:p w14:paraId="1D2F4E1C" w14:textId="77777777" w:rsidR="00B20592" w:rsidRPr="006A200F" w:rsidRDefault="00B20592" w:rsidP="00246B29">
      <w:pPr>
        <w:adjustRightInd w:val="0"/>
        <w:snapToGrid w:val="0"/>
        <w:rPr>
          <w:b/>
        </w:rPr>
      </w:pPr>
      <w:r w:rsidRPr="006A200F">
        <w:rPr>
          <w:b/>
        </w:rPr>
        <w:t>REFERENCES</w:t>
      </w:r>
    </w:p>
    <w:p w14:paraId="5F288D76" w14:textId="77777777" w:rsidR="00F258E2" w:rsidRPr="00044455" w:rsidRDefault="00F258E2" w:rsidP="00F258E2">
      <w:pPr>
        <w:rPr>
          <w:rFonts w:eastAsia="宋体" w:cs="宋体"/>
        </w:rPr>
      </w:pPr>
      <w:r w:rsidRPr="00044455">
        <w:rPr>
          <w:rFonts w:eastAsia="宋体" w:cs="宋体"/>
        </w:rPr>
        <w:t xml:space="preserve">1 </w:t>
      </w:r>
      <w:r w:rsidRPr="00044455">
        <w:rPr>
          <w:rFonts w:eastAsia="宋体" w:cs="宋体"/>
          <w:b/>
          <w:bCs/>
        </w:rPr>
        <w:t>Arjona-Sánchez A</w:t>
      </w:r>
      <w:r w:rsidRPr="00044455">
        <w:rPr>
          <w:rFonts w:eastAsia="宋体" w:cs="宋体"/>
        </w:rPr>
        <w:t xml:space="preserve">, Medina-Fernández FJ, Muñoz-Casares FC, Casado-Adam A, Sánchez-Hidalgo JM, Rufián-Peña S. Peritoneal metastases of colorectal origin treated by cytoreduction and HIPEC: An overview. </w:t>
      </w:r>
      <w:r w:rsidRPr="00044455">
        <w:rPr>
          <w:rFonts w:eastAsia="宋体" w:cs="宋体"/>
          <w:i/>
          <w:iCs/>
        </w:rPr>
        <w:t>World J Gastrointest Oncol</w:t>
      </w:r>
      <w:r w:rsidRPr="00044455">
        <w:rPr>
          <w:rFonts w:eastAsia="宋体" w:cs="宋体"/>
        </w:rPr>
        <w:t xml:space="preserve"> 2014; </w:t>
      </w:r>
      <w:r w:rsidRPr="00044455">
        <w:rPr>
          <w:rFonts w:eastAsia="宋体" w:cs="宋体"/>
          <w:b/>
          <w:bCs/>
        </w:rPr>
        <w:t>6</w:t>
      </w:r>
      <w:r w:rsidRPr="00044455">
        <w:rPr>
          <w:rFonts w:eastAsia="宋体" w:cs="宋体"/>
        </w:rPr>
        <w:t>: 407-412 [PMID: 25320657 DOI: 10.4251/wjgo.v6.i10.407]</w:t>
      </w:r>
    </w:p>
    <w:p w14:paraId="31C7CAC6" w14:textId="77777777" w:rsidR="00F258E2" w:rsidRPr="00044455" w:rsidRDefault="00F258E2" w:rsidP="00F258E2">
      <w:pPr>
        <w:rPr>
          <w:rFonts w:eastAsia="宋体" w:cs="宋体"/>
        </w:rPr>
      </w:pPr>
      <w:r w:rsidRPr="00044455">
        <w:rPr>
          <w:rFonts w:eastAsia="宋体" w:cs="宋体"/>
        </w:rPr>
        <w:t xml:space="preserve">2 </w:t>
      </w:r>
      <w:r w:rsidRPr="00044455">
        <w:rPr>
          <w:rFonts w:eastAsia="宋体" w:cs="宋体"/>
          <w:b/>
          <w:bCs/>
        </w:rPr>
        <w:t>Siegel R</w:t>
      </w:r>
      <w:r w:rsidRPr="00044455">
        <w:rPr>
          <w:rFonts w:eastAsia="宋体" w:cs="宋体"/>
        </w:rPr>
        <w:t xml:space="preserve">, Desantis C, Jemal A. Colorectal cancer statistics, 2014. </w:t>
      </w:r>
      <w:r w:rsidRPr="00044455">
        <w:rPr>
          <w:rFonts w:eastAsia="宋体" w:cs="宋体"/>
          <w:i/>
          <w:iCs/>
        </w:rPr>
        <w:t>CA Cancer J Clin</w:t>
      </w:r>
      <w:r w:rsidRPr="00044455">
        <w:rPr>
          <w:rFonts w:eastAsia="宋体" w:cs="宋体"/>
        </w:rPr>
        <w:t xml:space="preserve"> </w:t>
      </w:r>
      <w:r>
        <w:rPr>
          <w:rFonts w:eastAsia="宋体" w:cs="宋体" w:hint="eastAsia"/>
        </w:rPr>
        <w:t>2014</w:t>
      </w:r>
      <w:r w:rsidRPr="00044455">
        <w:rPr>
          <w:rFonts w:eastAsia="宋体" w:cs="宋体"/>
        </w:rPr>
        <w:t xml:space="preserve">; </w:t>
      </w:r>
      <w:r w:rsidRPr="00044455">
        <w:rPr>
          <w:rFonts w:eastAsia="宋体" w:cs="宋体"/>
          <w:b/>
          <w:bCs/>
        </w:rPr>
        <w:t>64</w:t>
      </w:r>
      <w:r w:rsidRPr="00044455">
        <w:rPr>
          <w:rFonts w:eastAsia="宋体" w:cs="宋体"/>
        </w:rPr>
        <w:t>: 104-117 [PMID: 24639052 DOI: 10.3322/caac.21220]</w:t>
      </w:r>
    </w:p>
    <w:p w14:paraId="58BADEC7" w14:textId="77777777" w:rsidR="00F258E2" w:rsidRPr="00044455" w:rsidRDefault="00F258E2" w:rsidP="00F258E2">
      <w:pPr>
        <w:rPr>
          <w:rFonts w:eastAsia="宋体" w:cs="宋体"/>
        </w:rPr>
      </w:pPr>
      <w:r w:rsidRPr="00044455">
        <w:rPr>
          <w:rFonts w:eastAsia="宋体" w:cs="宋体"/>
        </w:rPr>
        <w:t xml:space="preserve">3 </w:t>
      </w:r>
      <w:r w:rsidRPr="00044455">
        <w:rPr>
          <w:rFonts w:eastAsia="宋体" w:cs="宋体"/>
          <w:b/>
          <w:bCs/>
        </w:rPr>
        <w:t>Koppe MJ</w:t>
      </w:r>
      <w:r w:rsidRPr="00044455">
        <w:rPr>
          <w:rFonts w:eastAsia="宋体" w:cs="宋体"/>
        </w:rPr>
        <w:t xml:space="preserve">, Boerman OC, Oyen WJ, Bleichrodt RP. Peritoneal carcinomatosis of colorectal origin: incidence and current treatment strategies. </w:t>
      </w:r>
      <w:r w:rsidRPr="00044455">
        <w:rPr>
          <w:rFonts w:eastAsia="宋体" w:cs="宋体"/>
          <w:i/>
          <w:iCs/>
        </w:rPr>
        <w:t>Ann Surg</w:t>
      </w:r>
      <w:r w:rsidRPr="00044455">
        <w:rPr>
          <w:rFonts w:eastAsia="宋体" w:cs="宋体"/>
        </w:rPr>
        <w:t xml:space="preserve"> 2006; </w:t>
      </w:r>
      <w:r w:rsidRPr="00044455">
        <w:rPr>
          <w:rFonts w:eastAsia="宋体" w:cs="宋体"/>
          <w:b/>
          <w:bCs/>
        </w:rPr>
        <w:t>243</w:t>
      </w:r>
      <w:r w:rsidRPr="00044455">
        <w:rPr>
          <w:rFonts w:eastAsia="宋体" w:cs="宋体"/>
        </w:rPr>
        <w:t>: 212-222 [PMID: 16432354 DOI: 10.1097/01.sla.0000197702.46394.16]</w:t>
      </w:r>
    </w:p>
    <w:p w14:paraId="140151C3" w14:textId="77777777" w:rsidR="00F258E2" w:rsidRPr="00044455" w:rsidRDefault="00F258E2" w:rsidP="00F258E2">
      <w:pPr>
        <w:rPr>
          <w:rFonts w:eastAsia="宋体" w:cs="宋体"/>
        </w:rPr>
      </w:pPr>
      <w:r w:rsidRPr="00044455">
        <w:rPr>
          <w:rFonts w:eastAsia="宋体" w:cs="宋体"/>
        </w:rPr>
        <w:t xml:space="preserve">4 </w:t>
      </w:r>
      <w:r w:rsidRPr="00044455">
        <w:rPr>
          <w:rFonts w:eastAsia="宋体" w:cs="宋体"/>
          <w:b/>
          <w:bCs/>
        </w:rPr>
        <w:t>Aoyagi T</w:t>
      </w:r>
      <w:r w:rsidRPr="00044455">
        <w:rPr>
          <w:rFonts w:eastAsia="宋体" w:cs="宋体"/>
        </w:rPr>
        <w:t xml:space="preserve">, Terracina KP, Raza A, Takabe K. Current treatment options for colon cancer peritoneal carcinomatosis. </w:t>
      </w:r>
      <w:r w:rsidRPr="00044455">
        <w:rPr>
          <w:rFonts w:eastAsia="宋体" w:cs="宋体"/>
          <w:i/>
          <w:iCs/>
        </w:rPr>
        <w:t>World J Gastroenterol</w:t>
      </w:r>
      <w:r w:rsidRPr="00044455">
        <w:rPr>
          <w:rFonts w:eastAsia="宋体" w:cs="宋体"/>
        </w:rPr>
        <w:t xml:space="preserve"> 2014; </w:t>
      </w:r>
      <w:r w:rsidRPr="00044455">
        <w:rPr>
          <w:rFonts w:eastAsia="宋体" w:cs="宋体"/>
          <w:b/>
          <w:bCs/>
        </w:rPr>
        <w:t>20</w:t>
      </w:r>
      <w:r w:rsidRPr="00044455">
        <w:rPr>
          <w:rFonts w:eastAsia="宋体" w:cs="宋体"/>
        </w:rPr>
        <w:t>: 12493-12500 [PMID: 25253949 DOI: 10.3748/wjg.v20.i35.12493]</w:t>
      </w:r>
    </w:p>
    <w:p w14:paraId="11AA54AC" w14:textId="77777777" w:rsidR="00F258E2" w:rsidRPr="00044455" w:rsidRDefault="00F258E2" w:rsidP="00F258E2">
      <w:pPr>
        <w:rPr>
          <w:rFonts w:eastAsia="宋体" w:cs="宋体"/>
        </w:rPr>
      </w:pPr>
      <w:r w:rsidRPr="00044455">
        <w:rPr>
          <w:rFonts w:eastAsia="宋体" w:cs="宋体"/>
        </w:rPr>
        <w:t xml:space="preserve">5 </w:t>
      </w:r>
      <w:r w:rsidRPr="00044455">
        <w:rPr>
          <w:rFonts w:eastAsia="宋体" w:cs="宋体"/>
          <w:b/>
          <w:bCs/>
        </w:rPr>
        <w:t>Easson AM</w:t>
      </w:r>
      <w:r w:rsidRPr="00044455">
        <w:rPr>
          <w:rFonts w:eastAsia="宋体" w:cs="宋体"/>
        </w:rPr>
        <w:t xml:space="preserve">, Bezjak A, Ross S, Wright JG. The ability of existing questionnaires to measure symptom change after paracentesis for symptomatic ascites. </w:t>
      </w:r>
      <w:r w:rsidRPr="00044455">
        <w:rPr>
          <w:rFonts w:eastAsia="宋体" w:cs="宋体"/>
          <w:i/>
          <w:iCs/>
        </w:rPr>
        <w:t>Ann Surg Oncol</w:t>
      </w:r>
      <w:r w:rsidRPr="00044455">
        <w:rPr>
          <w:rFonts w:eastAsia="宋体" w:cs="宋体"/>
        </w:rPr>
        <w:t xml:space="preserve"> 2007; </w:t>
      </w:r>
      <w:r w:rsidRPr="00044455">
        <w:rPr>
          <w:rFonts w:eastAsia="宋体" w:cs="宋体"/>
          <w:b/>
          <w:bCs/>
        </w:rPr>
        <w:t>14</w:t>
      </w:r>
      <w:r w:rsidRPr="00044455">
        <w:rPr>
          <w:rFonts w:eastAsia="宋体" w:cs="宋体"/>
        </w:rPr>
        <w:t>: 2348-2357 [PMID: 17505860 DOI: 10.1245/s10434-007-9370-3]</w:t>
      </w:r>
    </w:p>
    <w:p w14:paraId="4E7F121E" w14:textId="77777777" w:rsidR="00F258E2" w:rsidRPr="00044455" w:rsidRDefault="00F258E2" w:rsidP="00F258E2">
      <w:pPr>
        <w:rPr>
          <w:rFonts w:eastAsia="宋体" w:cs="宋体"/>
        </w:rPr>
      </w:pPr>
      <w:r w:rsidRPr="00044455">
        <w:rPr>
          <w:rFonts w:eastAsia="宋体" w:cs="宋体"/>
        </w:rPr>
        <w:t xml:space="preserve">6 </w:t>
      </w:r>
      <w:r w:rsidRPr="00044455">
        <w:rPr>
          <w:rFonts w:eastAsia="宋体" w:cs="宋体"/>
          <w:b/>
          <w:bCs/>
        </w:rPr>
        <w:t>Passot G</w:t>
      </w:r>
      <w:r w:rsidRPr="00044455">
        <w:rPr>
          <w:rFonts w:eastAsia="宋体" w:cs="宋体"/>
        </w:rPr>
        <w:t xml:space="preserve">, Bakrin N, Roux AS, Vaudoyer D, Gilly FN, Glehen O, Cotte E. Quality of life after cytoreductive surgery plus hyperthermic intraperitoneal chemotherapy: a prospective study of 216 patients. </w:t>
      </w:r>
      <w:r w:rsidRPr="00044455">
        <w:rPr>
          <w:rFonts w:eastAsia="宋体" w:cs="宋体"/>
          <w:i/>
          <w:iCs/>
        </w:rPr>
        <w:t>Eur J Surg Oncol</w:t>
      </w:r>
      <w:r w:rsidRPr="00044455">
        <w:rPr>
          <w:rFonts w:eastAsia="宋体" w:cs="宋体"/>
        </w:rPr>
        <w:t xml:space="preserve"> 2014; </w:t>
      </w:r>
      <w:r w:rsidRPr="00044455">
        <w:rPr>
          <w:rFonts w:eastAsia="宋体" w:cs="宋体"/>
          <w:b/>
          <w:bCs/>
        </w:rPr>
        <w:t>40</w:t>
      </w:r>
      <w:r w:rsidRPr="00044455">
        <w:rPr>
          <w:rFonts w:eastAsia="宋体" w:cs="宋体"/>
        </w:rPr>
        <w:t>: 529-535 [PMID: 24370285 DOI: 10.1016/j.ejso.2013.11.019]</w:t>
      </w:r>
    </w:p>
    <w:p w14:paraId="7BE6D53F" w14:textId="77777777" w:rsidR="00F258E2" w:rsidRPr="00044455" w:rsidRDefault="00F258E2" w:rsidP="00F258E2">
      <w:pPr>
        <w:rPr>
          <w:rFonts w:eastAsia="宋体" w:cs="宋体"/>
        </w:rPr>
      </w:pPr>
      <w:r w:rsidRPr="00044455">
        <w:rPr>
          <w:rFonts w:eastAsia="宋体" w:cs="宋体"/>
        </w:rPr>
        <w:t xml:space="preserve">7 </w:t>
      </w:r>
      <w:r w:rsidRPr="00044455">
        <w:rPr>
          <w:rFonts w:eastAsia="宋体" w:cs="宋体"/>
          <w:b/>
          <w:bCs/>
        </w:rPr>
        <w:t>Varghese S</w:t>
      </w:r>
      <w:r w:rsidRPr="00044455">
        <w:rPr>
          <w:rFonts w:eastAsia="宋体" w:cs="宋体"/>
        </w:rPr>
        <w:t xml:space="preserve">, Burness M, Xu H, Beresnev T, Pingpank J, Alexander HR. Site-specific gene expression profiles and novel molecular prognostic factors in patients with lower gastrointestinal adenocarcinoma diffusely metastatic to liver or peritoneum. </w:t>
      </w:r>
      <w:r w:rsidRPr="00044455">
        <w:rPr>
          <w:rFonts w:eastAsia="宋体" w:cs="宋体"/>
          <w:i/>
          <w:iCs/>
        </w:rPr>
        <w:t>Ann Surg Oncol</w:t>
      </w:r>
      <w:r w:rsidRPr="00044455">
        <w:rPr>
          <w:rFonts w:eastAsia="宋体" w:cs="宋体"/>
        </w:rPr>
        <w:t xml:space="preserve"> 2007; </w:t>
      </w:r>
      <w:r w:rsidRPr="00044455">
        <w:rPr>
          <w:rFonts w:eastAsia="宋体" w:cs="宋体"/>
          <w:b/>
          <w:bCs/>
        </w:rPr>
        <w:t>14</w:t>
      </w:r>
      <w:r w:rsidRPr="00044455">
        <w:rPr>
          <w:rFonts w:eastAsia="宋体" w:cs="宋体"/>
        </w:rPr>
        <w:t>: 3460-3471 [PMID: 17899288 DOI: 10.1245/s10434-007-9557-7]</w:t>
      </w:r>
    </w:p>
    <w:p w14:paraId="618FD59C" w14:textId="77777777" w:rsidR="00F258E2" w:rsidRPr="00044455" w:rsidRDefault="00F258E2" w:rsidP="00F258E2">
      <w:pPr>
        <w:rPr>
          <w:rFonts w:eastAsia="宋体" w:cs="宋体"/>
        </w:rPr>
      </w:pPr>
      <w:r w:rsidRPr="00044455">
        <w:rPr>
          <w:rFonts w:eastAsia="宋体" w:cs="宋体"/>
        </w:rPr>
        <w:t xml:space="preserve">8 </w:t>
      </w:r>
      <w:r w:rsidRPr="00044455">
        <w:rPr>
          <w:rFonts w:eastAsia="宋体" w:cs="宋体"/>
          <w:b/>
          <w:bCs/>
        </w:rPr>
        <w:t>Xie T</w:t>
      </w:r>
      <w:r w:rsidRPr="00044455">
        <w:rPr>
          <w:rFonts w:eastAsia="宋体" w:cs="宋体"/>
        </w:rPr>
        <w:t xml:space="preserve">, Cho YB, Wang K, Huang D, Hong HK, Choi YL, Ko YH, Nam DH, Jin J, Yang H, Fernandez J, Deng S, Rejto PA, Lee WY, Mao M. Patterns of somatic alterations between matched primary and metastatic colorectal tumors characterized by whole-genome sequencing. </w:t>
      </w:r>
      <w:r w:rsidRPr="00044455">
        <w:rPr>
          <w:rFonts w:eastAsia="宋体" w:cs="宋体"/>
          <w:i/>
          <w:iCs/>
        </w:rPr>
        <w:t>Genomics</w:t>
      </w:r>
      <w:r w:rsidRPr="00044455">
        <w:rPr>
          <w:rFonts w:eastAsia="宋体" w:cs="宋体"/>
        </w:rPr>
        <w:t xml:space="preserve"> 2014; </w:t>
      </w:r>
      <w:r w:rsidRPr="00044455">
        <w:rPr>
          <w:rFonts w:eastAsia="宋体" w:cs="宋体"/>
          <w:b/>
          <w:bCs/>
        </w:rPr>
        <w:t>104</w:t>
      </w:r>
      <w:r w:rsidRPr="00044455">
        <w:rPr>
          <w:rFonts w:eastAsia="宋体" w:cs="宋体"/>
        </w:rPr>
        <w:t>: 234-241 [PMID: 25066378 DOI: 10.1016/j.ygeno.2014.07.012]</w:t>
      </w:r>
    </w:p>
    <w:p w14:paraId="6602A7F2" w14:textId="77777777" w:rsidR="00F258E2" w:rsidRPr="00044455" w:rsidRDefault="00F258E2" w:rsidP="00F258E2">
      <w:pPr>
        <w:rPr>
          <w:rFonts w:eastAsia="宋体" w:cs="宋体"/>
        </w:rPr>
      </w:pPr>
      <w:r w:rsidRPr="00044455">
        <w:rPr>
          <w:rFonts w:eastAsia="宋体" w:cs="宋体"/>
        </w:rPr>
        <w:lastRenderedPageBreak/>
        <w:t xml:space="preserve">9 </w:t>
      </w:r>
      <w:r w:rsidRPr="00044455">
        <w:rPr>
          <w:rFonts w:eastAsia="宋体" w:cs="宋体"/>
          <w:b/>
          <w:bCs/>
        </w:rPr>
        <w:t>Klaver YL</w:t>
      </w:r>
      <w:r w:rsidRPr="00044455">
        <w:rPr>
          <w:rFonts w:eastAsia="宋体" w:cs="宋体"/>
        </w:rPr>
        <w:t xml:space="preserve">, Lemmens VE, Nienhuijs SW, Luyer MD, de Hingh IH. Peritoneal carcinomatosis of colorectal origin: Incidence, prognosis and treatment options. </w:t>
      </w:r>
      <w:r w:rsidRPr="00044455">
        <w:rPr>
          <w:rFonts w:eastAsia="宋体" w:cs="宋体"/>
          <w:i/>
          <w:iCs/>
        </w:rPr>
        <w:t>World J Gastroenterol</w:t>
      </w:r>
      <w:r w:rsidRPr="00044455">
        <w:rPr>
          <w:rFonts w:eastAsia="宋体" w:cs="宋体"/>
        </w:rPr>
        <w:t xml:space="preserve"> 2012; </w:t>
      </w:r>
      <w:r w:rsidRPr="00044455">
        <w:rPr>
          <w:rFonts w:eastAsia="宋体" w:cs="宋体"/>
          <w:b/>
          <w:bCs/>
        </w:rPr>
        <w:t>18</w:t>
      </w:r>
      <w:r w:rsidRPr="00044455">
        <w:rPr>
          <w:rFonts w:eastAsia="宋体" w:cs="宋体"/>
        </w:rPr>
        <w:t>: 5489-5494 [PMID: 23112540 DOI: 10.3748/wjg.v18.i39.5489]</w:t>
      </w:r>
    </w:p>
    <w:p w14:paraId="0EF1ECCC" w14:textId="77777777" w:rsidR="00F258E2" w:rsidRPr="00044455" w:rsidRDefault="00F258E2" w:rsidP="00F258E2">
      <w:pPr>
        <w:rPr>
          <w:rFonts w:eastAsia="宋体" w:cs="宋体"/>
        </w:rPr>
      </w:pPr>
      <w:r w:rsidRPr="00044455">
        <w:rPr>
          <w:rFonts w:eastAsia="宋体" w:cs="宋体"/>
        </w:rPr>
        <w:t xml:space="preserve">10 </w:t>
      </w:r>
      <w:r w:rsidRPr="00044455">
        <w:rPr>
          <w:rFonts w:eastAsia="宋体" w:cs="宋体"/>
          <w:b/>
          <w:bCs/>
        </w:rPr>
        <w:t>Pasqual EM</w:t>
      </w:r>
      <w:r w:rsidRPr="00044455">
        <w:rPr>
          <w:rFonts w:eastAsia="宋体" w:cs="宋体"/>
        </w:rPr>
        <w:t xml:space="preserve">, Bertozzi S, Bacchetti S, Londero AP, Basso SM, Santeufemia DA, Lo Re G, Lumachi F. Preoperative assessment of peritoneal carcinomatosis in patients undergoing hyperthermic intraperitoneal chemotherapy following cytoreductive surgery. </w:t>
      </w:r>
      <w:r w:rsidRPr="00044455">
        <w:rPr>
          <w:rFonts w:eastAsia="宋体" w:cs="宋体"/>
          <w:i/>
          <w:iCs/>
        </w:rPr>
        <w:t>Anticancer Res</w:t>
      </w:r>
      <w:r w:rsidRPr="00044455">
        <w:rPr>
          <w:rFonts w:eastAsia="宋体" w:cs="宋体"/>
        </w:rPr>
        <w:t xml:space="preserve"> 2014; </w:t>
      </w:r>
      <w:r w:rsidRPr="00044455">
        <w:rPr>
          <w:rFonts w:eastAsia="宋体" w:cs="宋体"/>
          <w:b/>
          <w:bCs/>
        </w:rPr>
        <w:t>34</w:t>
      </w:r>
      <w:r w:rsidRPr="00044455">
        <w:rPr>
          <w:rFonts w:eastAsia="宋体" w:cs="宋体"/>
        </w:rPr>
        <w:t>: 2363-2368 [PMID: 24778044]</w:t>
      </w:r>
    </w:p>
    <w:p w14:paraId="72160794" w14:textId="77777777" w:rsidR="00F258E2" w:rsidRPr="00044455" w:rsidRDefault="00F258E2" w:rsidP="00F258E2">
      <w:pPr>
        <w:rPr>
          <w:rFonts w:eastAsia="宋体" w:cs="宋体"/>
        </w:rPr>
      </w:pPr>
      <w:r w:rsidRPr="00044455">
        <w:rPr>
          <w:rFonts w:eastAsia="宋体" w:cs="宋体"/>
        </w:rPr>
        <w:t xml:space="preserve">11 </w:t>
      </w:r>
      <w:r w:rsidRPr="00044455">
        <w:rPr>
          <w:rFonts w:eastAsia="宋体" w:cs="宋体"/>
          <w:b/>
          <w:bCs/>
        </w:rPr>
        <w:t>Jayne DG</w:t>
      </w:r>
      <w:r w:rsidRPr="00044455">
        <w:rPr>
          <w:rFonts w:eastAsia="宋体" w:cs="宋体"/>
        </w:rPr>
        <w:t xml:space="preserve">, Fook S, Loi C, Seow-Choen F. Peritoneal carcinomatosis from colorectal cancer. </w:t>
      </w:r>
      <w:r w:rsidRPr="00044455">
        <w:rPr>
          <w:rFonts w:eastAsia="宋体" w:cs="宋体"/>
          <w:i/>
          <w:iCs/>
        </w:rPr>
        <w:t>Br J Surg</w:t>
      </w:r>
      <w:r w:rsidRPr="00044455">
        <w:rPr>
          <w:rFonts w:eastAsia="宋体" w:cs="宋体"/>
        </w:rPr>
        <w:t xml:space="preserve"> 2002; </w:t>
      </w:r>
      <w:r w:rsidRPr="00044455">
        <w:rPr>
          <w:rFonts w:eastAsia="宋体" w:cs="宋体"/>
          <w:b/>
          <w:bCs/>
        </w:rPr>
        <w:t>89</w:t>
      </w:r>
      <w:r w:rsidRPr="00044455">
        <w:rPr>
          <w:rFonts w:eastAsia="宋体" w:cs="宋体"/>
        </w:rPr>
        <w:t>: 1545-1550 [PMID: 12445064 DOI: 10.1046/j.1365-2168.2002.02274.x]</w:t>
      </w:r>
    </w:p>
    <w:p w14:paraId="522D9ED1" w14:textId="77777777" w:rsidR="00F258E2" w:rsidRPr="00044455" w:rsidRDefault="00F258E2" w:rsidP="00F258E2">
      <w:pPr>
        <w:rPr>
          <w:rFonts w:eastAsia="宋体" w:cs="宋体"/>
        </w:rPr>
      </w:pPr>
      <w:r w:rsidRPr="00044455">
        <w:rPr>
          <w:rFonts w:eastAsia="宋体" w:cs="宋体"/>
        </w:rPr>
        <w:t xml:space="preserve">12 </w:t>
      </w:r>
      <w:r w:rsidRPr="00044455">
        <w:rPr>
          <w:rFonts w:eastAsia="宋体" w:cs="宋体"/>
          <w:b/>
          <w:bCs/>
        </w:rPr>
        <w:t>Segelman J</w:t>
      </w:r>
      <w:r w:rsidRPr="00044455">
        <w:rPr>
          <w:rFonts w:eastAsia="宋体" w:cs="宋体"/>
        </w:rPr>
        <w:t xml:space="preserve">, Granath F, Holm T, Machado M, Mahteme H, Martling A. Incidence, prevalence and risk factors for peritoneal carcinomatosis from colorectal cancer. </w:t>
      </w:r>
      <w:r w:rsidRPr="00044455">
        <w:rPr>
          <w:rFonts w:eastAsia="宋体" w:cs="宋体"/>
          <w:i/>
          <w:iCs/>
        </w:rPr>
        <w:t>Br J Surg</w:t>
      </w:r>
      <w:r w:rsidRPr="00044455">
        <w:rPr>
          <w:rFonts w:eastAsia="宋体" w:cs="宋体"/>
        </w:rPr>
        <w:t xml:space="preserve"> 2012; </w:t>
      </w:r>
      <w:r w:rsidRPr="00044455">
        <w:rPr>
          <w:rFonts w:eastAsia="宋体" w:cs="宋体"/>
          <w:b/>
          <w:bCs/>
        </w:rPr>
        <w:t>99</w:t>
      </w:r>
      <w:r w:rsidRPr="00044455">
        <w:rPr>
          <w:rFonts w:eastAsia="宋体" w:cs="宋体"/>
        </w:rPr>
        <w:t>: 699-705 [PMID: 22287157 DOI: 10.1002/bjs.8679]</w:t>
      </w:r>
    </w:p>
    <w:p w14:paraId="3B32A0E7" w14:textId="77777777" w:rsidR="00F258E2" w:rsidRPr="00044455" w:rsidRDefault="00F258E2" w:rsidP="00F258E2">
      <w:pPr>
        <w:rPr>
          <w:rFonts w:eastAsia="宋体" w:cs="宋体"/>
        </w:rPr>
      </w:pPr>
      <w:r w:rsidRPr="00044455">
        <w:rPr>
          <w:rFonts w:eastAsia="宋体" w:cs="宋体"/>
        </w:rPr>
        <w:t xml:space="preserve">13 </w:t>
      </w:r>
      <w:r w:rsidRPr="00044455">
        <w:rPr>
          <w:rFonts w:eastAsia="宋体" w:cs="宋体"/>
          <w:b/>
          <w:bCs/>
        </w:rPr>
        <w:t>Tol J</w:t>
      </w:r>
      <w:r w:rsidRPr="00044455">
        <w:rPr>
          <w:rFonts w:eastAsia="宋体" w:cs="宋体"/>
        </w:rPr>
        <w:t xml:space="preserve">, Koopman M, Rodenburg CJ, Cats A, Creemers GJ, Schrama JG, Erdkamp FL, Vos AH, Mol L, Antonini NF, Punt CJ. A randomised phase III study on capecitabine, oxaliplatin and bevacizumab with or without cetuximab in first-line advanced colorectal cancer, the CAIRO2 study of the Dutch Colorectal Cancer Group (DCCG). An interim analysis of toxicity. </w:t>
      </w:r>
      <w:r w:rsidRPr="00044455">
        <w:rPr>
          <w:rFonts w:eastAsia="宋体" w:cs="宋体"/>
          <w:i/>
          <w:iCs/>
        </w:rPr>
        <w:t>Ann Oncol</w:t>
      </w:r>
      <w:r w:rsidRPr="00044455">
        <w:rPr>
          <w:rFonts w:eastAsia="宋体" w:cs="宋体"/>
        </w:rPr>
        <w:t xml:space="preserve"> 2008; </w:t>
      </w:r>
      <w:r w:rsidRPr="00044455">
        <w:rPr>
          <w:rFonts w:eastAsia="宋体" w:cs="宋体"/>
          <w:b/>
          <w:bCs/>
        </w:rPr>
        <w:t>19</w:t>
      </w:r>
      <w:r w:rsidRPr="00044455">
        <w:rPr>
          <w:rFonts w:eastAsia="宋体" w:cs="宋体"/>
        </w:rPr>
        <w:t>: 734-738 [PMID: 18272912 DOI: 10.1093/annonc/mdm607]</w:t>
      </w:r>
    </w:p>
    <w:p w14:paraId="205383C1" w14:textId="77777777" w:rsidR="00F258E2" w:rsidRPr="00044455" w:rsidRDefault="00F258E2" w:rsidP="00F258E2">
      <w:pPr>
        <w:rPr>
          <w:rFonts w:eastAsia="宋体" w:cs="宋体"/>
        </w:rPr>
      </w:pPr>
      <w:r w:rsidRPr="00044455">
        <w:rPr>
          <w:rFonts w:eastAsia="宋体" w:cs="宋体"/>
        </w:rPr>
        <w:t xml:space="preserve">14 </w:t>
      </w:r>
      <w:r>
        <w:rPr>
          <w:rFonts w:eastAsia="宋体" w:cs="宋体"/>
          <w:b/>
        </w:rPr>
        <w:t>Franko J</w:t>
      </w:r>
      <w:r w:rsidRPr="00044455">
        <w:rPr>
          <w:rFonts w:eastAsia="宋体" w:cs="宋体"/>
          <w:b/>
        </w:rPr>
        <w:t>SQ</w:t>
      </w:r>
      <w:r w:rsidRPr="00044455">
        <w:rPr>
          <w:rFonts w:eastAsia="宋体" w:cs="宋体"/>
        </w:rPr>
        <w:t>, Meyers JP, Helnemann V, Falcone A, Tebbutt NC, Maughan T, Seymour M, Saltz L, Tournigand C, Diaz-Rubio E, Sougklakos I, Chibaudel B, Moen J, De Gramont A, Adams RA, Sargent DJ, Grothey A. Prognostic value of isolated peritoneal versus other metastatic sites in colorectal cancer patients treated by systemic chemotherapy: Findings from 9,265 patients in the ARCAD databas</w:t>
      </w:r>
      <w:r>
        <w:rPr>
          <w:rFonts w:eastAsia="宋体" w:cs="宋体"/>
        </w:rPr>
        <w:t>e</w:t>
      </w:r>
      <w:r>
        <w:rPr>
          <w:rFonts w:eastAsia="宋体" w:cs="宋体"/>
          <w:i/>
        </w:rPr>
        <w:t>.</w:t>
      </w:r>
      <w:r w:rsidRPr="00B81334">
        <w:t xml:space="preserve"> </w:t>
      </w:r>
      <w:r w:rsidRPr="00B81334">
        <w:rPr>
          <w:rFonts w:eastAsia="宋体" w:cs="宋体"/>
          <w:i/>
        </w:rPr>
        <w:t xml:space="preserve">Am Soc Clin Oncol Educ Book </w:t>
      </w:r>
      <w:r w:rsidRPr="00044455">
        <w:rPr>
          <w:rFonts w:eastAsia="宋体" w:cs="宋体"/>
        </w:rPr>
        <w:t xml:space="preserve">2016; </w:t>
      </w:r>
      <w:r w:rsidRPr="00044455">
        <w:rPr>
          <w:rFonts w:eastAsia="宋体" w:cs="宋体"/>
          <w:b/>
        </w:rPr>
        <w:t>34</w:t>
      </w:r>
      <w:r>
        <w:rPr>
          <w:rFonts w:eastAsia="宋体" w:cs="宋体" w:hint="eastAsia"/>
        </w:rPr>
        <w:t>:</w:t>
      </w:r>
      <w:r>
        <w:rPr>
          <w:rFonts w:eastAsia="宋体" w:cs="宋体"/>
        </w:rPr>
        <w:t xml:space="preserve"> Suppl </w:t>
      </w:r>
      <w:r>
        <w:rPr>
          <w:rFonts w:eastAsia="宋体" w:cs="宋体" w:hint="eastAsia"/>
        </w:rPr>
        <w:t>4</w:t>
      </w:r>
      <w:r w:rsidRPr="00044455">
        <w:rPr>
          <w:rFonts w:eastAsia="宋体" w:cs="宋体"/>
        </w:rPr>
        <w:t>: abstr 656</w:t>
      </w:r>
    </w:p>
    <w:p w14:paraId="3EF241AE" w14:textId="77777777" w:rsidR="00F258E2" w:rsidRPr="00044455" w:rsidRDefault="00F258E2" w:rsidP="00F258E2">
      <w:pPr>
        <w:rPr>
          <w:rFonts w:eastAsia="宋体" w:cs="宋体"/>
        </w:rPr>
      </w:pPr>
      <w:r w:rsidRPr="00044455">
        <w:rPr>
          <w:rFonts w:eastAsia="宋体" w:cs="宋体"/>
        </w:rPr>
        <w:t xml:space="preserve">15 </w:t>
      </w:r>
      <w:r w:rsidRPr="00044455">
        <w:rPr>
          <w:rFonts w:eastAsia="宋体" w:cs="宋体"/>
          <w:b/>
          <w:bCs/>
        </w:rPr>
        <w:t>Mirnezami R</w:t>
      </w:r>
      <w:r w:rsidRPr="00044455">
        <w:rPr>
          <w:rFonts w:eastAsia="宋体" w:cs="宋体"/>
        </w:rPr>
        <w:t xml:space="preserve">, Mehta AM, Chandrakumaran K, Cecil T, Moran BJ, Carr N, Verwaal VJ, Mohamed F, Mirnezami AH. Cytoreductive surgery in combination with hyperthermic intraperitoneal chemotherapy improves survival in patients with colorectal peritoneal metastases compared with systemic chemotherapy alone. </w:t>
      </w:r>
      <w:r w:rsidRPr="00044455">
        <w:rPr>
          <w:rFonts w:eastAsia="宋体" w:cs="宋体"/>
          <w:i/>
          <w:iCs/>
        </w:rPr>
        <w:t>Br J Cancer</w:t>
      </w:r>
      <w:r w:rsidRPr="00044455">
        <w:rPr>
          <w:rFonts w:eastAsia="宋体" w:cs="宋体"/>
        </w:rPr>
        <w:t xml:space="preserve"> 2014; </w:t>
      </w:r>
      <w:r w:rsidRPr="00044455">
        <w:rPr>
          <w:rFonts w:eastAsia="宋体" w:cs="宋体"/>
          <w:b/>
          <w:bCs/>
        </w:rPr>
        <w:t>111</w:t>
      </w:r>
      <w:r w:rsidRPr="00044455">
        <w:rPr>
          <w:rFonts w:eastAsia="宋体" w:cs="宋体"/>
        </w:rPr>
        <w:t>: 1500-1508 [PMID: 25225906 DOI: 10.1038/bjc.2014.419]</w:t>
      </w:r>
    </w:p>
    <w:p w14:paraId="6ECE7D62" w14:textId="77777777" w:rsidR="00F258E2" w:rsidRPr="00044455" w:rsidRDefault="00F258E2" w:rsidP="00F258E2">
      <w:pPr>
        <w:rPr>
          <w:rFonts w:eastAsia="宋体" w:cs="宋体"/>
        </w:rPr>
      </w:pPr>
      <w:r w:rsidRPr="00044455">
        <w:rPr>
          <w:rFonts w:eastAsia="宋体" w:cs="宋体"/>
        </w:rPr>
        <w:lastRenderedPageBreak/>
        <w:t xml:space="preserve">16 </w:t>
      </w:r>
      <w:r w:rsidRPr="00044455">
        <w:rPr>
          <w:rFonts w:eastAsia="宋体" w:cs="宋体"/>
          <w:b/>
          <w:bCs/>
        </w:rPr>
        <w:t>Verwaal VJ</w:t>
      </w:r>
      <w:r w:rsidRPr="00044455">
        <w:rPr>
          <w:rFonts w:eastAsia="宋体" w:cs="宋体"/>
        </w:rPr>
        <w:t xml:space="preserve">, van Ruth S, de Bree E, van Sloothen GW, van Tinteren H, Boot H, Zoetmulder FA. Randomized trial of cytoreduction and hyperthermic intraperitoneal chemotherapy versus systemic chemotherapy and palliative surgery in patients with peritoneal carcinomatosis of colorectal cancer. </w:t>
      </w:r>
      <w:r w:rsidRPr="00044455">
        <w:rPr>
          <w:rFonts w:eastAsia="宋体" w:cs="宋体"/>
          <w:i/>
          <w:iCs/>
        </w:rPr>
        <w:t>J Clin Oncol</w:t>
      </w:r>
      <w:r w:rsidRPr="00044455">
        <w:rPr>
          <w:rFonts w:eastAsia="宋体" w:cs="宋体"/>
        </w:rPr>
        <w:t xml:space="preserve"> 2003; </w:t>
      </w:r>
      <w:r w:rsidRPr="00044455">
        <w:rPr>
          <w:rFonts w:eastAsia="宋体" w:cs="宋体"/>
          <w:b/>
          <w:bCs/>
        </w:rPr>
        <w:t>21</w:t>
      </w:r>
      <w:r w:rsidRPr="00044455">
        <w:rPr>
          <w:rFonts w:eastAsia="宋体" w:cs="宋体"/>
        </w:rPr>
        <w:t>: 3737-3743 [PMID: 14551293 DOI: 10.1200/jco.2003.04.187]</w:t>
      </w:r>
    </w:p>
    <w:p w14:paraId="02AD1C41" w14:textId="77777777" w:rsidR="00F258E2" w:rsidRPr="00044455" w:rsidRDefault="00F258E2" w:rsidP="00F258E2">
      <w:pPr>
        <w:rPr>
          <w:rFonts w:eastAsia="宋体" w:cs="宋体"/>
        </w:rPr>
      </w:pPr>
      <w:r w:rsidRPr="00044455">
        <w:rPr>
          <w:rFonts w:eastAsia="宋体" w:cs="宋体"/>
        </w:rPr>
        <w:t xml:space="preserve">17 </w:t>
      </w:r>
      <w:r w:rsidRPr="00044455">
        <w:rPr>
          <w:rFonts w:eastAsia="宋体" w:cs="宋体"/>
          <w:b/>
          <w:bCs/>
        </w:rPr>
        <w:t>Verwaal VJ</w:t>
      </w:r>
      <w:r w:rsidRPr="00044455">
        <w:rPr>
          <w:rFonts w:eastAsia="宋体" w:cs="宋体"/>
        </w:rPr>
        <w:t xml:space="preserve">, Bruin S, Boot H, van Slooten G, van Tinteren H. 8-year follow-up of randomized trial: cytoreduction and hyperthermic intraperitoneal chemotherapy versus systemic chemotherapy in patients with peritoneal carcinomatosis of colorectal cancer. </w:t>
      </w:r>
      <w:r w:rsidRPr="00044455">
        <w:rPr>
          <w:rFonts w:eastAsia="宋体" w:cs="宋体"/>
          <w:i/>
          <w:iCs/>
        </w:rPr>
        <w:t>Ann Surg Oncol</w:t>
      </w:r>
      <w:r w:rsidRPr="00044455">
        <w:rPr>
          <w:rFonts w:eastAsia="宋体" w:cs="宋体"/>
        </w:rPr>
        <w:t xml:space="preserve"> 2008; </w:t>
      </w:r>
      <w:r w:rsidRPr="00044455">
        <w:rPr>
          <w:rFonts w:eastAsia="宋体" w:cs="宋体"/>
          <w:b/>
          <w:bCs/>
        </w:rPr>
        <w:t>15</w:t>
      </w:r>
      <w:r w:rsidRPr="00044455">
        <w:rPr>
          <w:rFonts w:eastAsia="宋体" w:cs="宋体"/>
        </w:rPr>
        <w:t>: 2426-2432 [PMID: 18521686 DOI: 10.1245/s10434-008-9966-2]</w:t>
      </w:r>
    </w:p>
    <w:p w14:paraId="4621A2A2" w14:textId="77777777" w:rsidR="00F258E2" w:rsidRPr="00044455" w:rsidRDefault="00F258E2" w:rsidP="00F258E2">
      <w:pPr>
        <w:rPr>
          <w:rFonts w:eastAsia="宋体" w:cs="宋体"/>
        </w:rPr>
      </w:pPr>
      <w:r w:rsidRPr="00044455">
        <w:rPr>
          <w:rFonts w:eastAsia="宋体" w:cs="宋体"/>
        </w:rPr>
        <w:t xml:space="preserve">18 </w:t>
      </w:r>
      <w:r w:rsidRPr="00044455">
        <w:rPr>
          <w:rFonts w:eastAsia="宋体" w:cs="宋体"/>
          <w:b/>
          <w:bCs/>
        </w:rPr>
        <w:t>Glehen O</w:t>
      </w:r>
      <w:r w:rsidRPr="00044455">
        <w:rPr>
          <w:rFonts w:eastAsia="宋体" w:cs="宋体"/>
        </w:rPr>
        <w:t xml:space="preserve">, Mithieux F, Osinsky D, Beaujard AC, Freyer G, Guertsch P, Francois Y, Peyrat P, Panteix G, Vignal J, Gilly FN. Surgery combined with peritonectomy procedures and intraperitoneal chemohyperthermia in abdominal cancers with peritoneal carcinomatosis: a phase II study. </w:t>
      </w:r>
      <w:r w:rsidRPr="00044455">
        <w:rPr>
          <w:rFonts w:eastAsia="宋体" w:cs="宋体"/>
          <w:i/>
          <w:iCs/>
        </w:rPr>
        <w:t>J Clin Oncol</w:t>
      </w:r>
      <w:r w:rsidRPr="00044455">
        <w:rPr>
          <w:rFonts w:eastAsia="宋体" w:cs="宋体"/>
        </w:rPr>
        <w:t xml:space="preserve"> 2003; </w:t>
      </w:r>
      <w:r w:rsidRPr="00044455">
        <w:rPr>
          <w:rFonts w:eastAsia="宋体" w:cs="宋体"/>
          <w:b/>
          <w:bCs/>
        </w:rPr>
        <w:t>21</w:t>
      </w:r>
      <w:r w:rsidRPr="00044455">
        <w:rPr>
          <w:rFonts w:eastAsia="宋体" w:cs="宋体"/>
        </w:rPr>
        <w:t>: 799-806 [PMID: 12610177]</w:t>
      </w:r>
    </w:p>
    <w:p w14:paraId="13690376" w14:textId="77777777" w:rsidR="00F258E2" w:rsidRPr="00044455" w:rsidRDefault="00F258E2" w:rsidP="00F258E2">
      <w:pPr>
        <w:rPr>
          <w:rFonts w:eastAsia="宋体" w:cs="宋体"/>
        </w:rPr>
      </w:pPr>
      <w:r w:rsidRPr="00044455">
        <w:rPr>
          <w:rFonts w:eastAsia="宋体" w:cs="宋体"/>
        </w:rPr>
        <w:t xml:space="preserve">19 </w:t>
      </w:r>
      <w:r w:rsidRPr="00044455">
        <w:rPr>
          <w:rFonts w:eastAsia="宋体" w:cs="宋体"/>
          <w:b/>
          <w:bCs/>
        </w:rPr>
        <w:t>Kuijpers AM</w:t>
      </w:r>
      <w:r w:rsidRPr="00044455">
        <w:rPr>
          <w:rFonts w:eastAsia="宋体" w:cs="宋体"/>
        </w:rPr>
        <w:t xml:space="preserve">, Mirck B, Aalbers AG, Nienhuijs SW, de Hingh IH, Wiezer MJ, van Ramshorst B, van Ginkel RJ, Havenga K, Bremers AJ, de Wilt JH, Te Velde EA, Verwaal VJ. Cytoreduction and HIPEC in the Netherlands: nationwide long-term outcome following the Dutch protocol. </w:t>
      </w:r>
      <w:r w:rsidRPr="00044455">
        <w:rPr>
          <w:rFonts w:eastAsia="宋体" w:cs="宋体"/>
          <w:i/>
          <w:iCs/>
        </w:rPr>
        <w:t>Ann Surg Oncol</w:t>
      </w:r>
      <w:r w:rsidRPr="00044455">
        <w:rPr>
          <w:rFonts w:eastAsia="宋体" w:cs="宋体"/>
        </w:rPr>
        <w:t xml:space="preserve"> 2013; </w:t>
      </w:r>
      <w:r w:rsidRPr="00044455">
        <w:rPr>
          <w:rFonts w:eastAsia="宋体" w:cs="宋体"/>
          <w:b/>
          <w:bCs/>
        </w:rPr>
        <w:t>20</w:t>
      </w:r>
      <w:r w:rsidRPr="00044455">
        <w:rPr>
          <w:rFonts w:eastAsia="宋体" w:cs="宋体"/>
        </w:rPr>
        <w:t>: 4224-4230 [PMID: 23897008 DOI: 10.1245/s10434-013-3145-9]</w:t>
      </w:r>
    </w:p>
    <w:p w14:paraId="3EB691D8" w14:textId="77777777" w:rsidR="00F258E2" w:rsidRPr="00044455" w:rsidRDefault="00F258E2" w:rsidP="00F258E2">
      <w:pPr>
        <w:rPr>
          <w:rFonts w:eastAsia="宋体" w:cs="宋体"/>
        </w:rPr>
      </w:pPr>
      <w:r w:rsidRPr="00044455">
        <w:rPr>
          <w:rFonts w:eastAsia="宋体" w:cs="宋体"/>
        </w:rPr>
        <w:t xml:space="preserve">20 </w:t>
      </w:r>
      <w:r w:rsidRPr="00044455">
        <w:rPr>
          <w:rFonts w:eastAsia="宋体" w:cs="宋体"/>
          <w:b/>
          <w:bCs/>
        </w:rPr>
        <w:t>Glehen O</w:t>
      </w:r>
      <w:r w:rsidRPr="00044455">
        <w:rPr>
          <w:rFonts w:eastAsia="宋体" w:cs="宋体"/>
        </w:rPr>
        <w:t xml:space="preserve">, Gilly FN, Boutitie F, Bereder JM, Quenet F, Sideris L, Mansvelt B, Lorimier G, Msika S, Elias D. Toward curative treatment of peritoneal carcinomatosis from nonovarian origin by cytoreductive surgery combined with perioperative intraperitoneal chemotherapy: a multi-institutional study of 1,290 patients. </w:t>
      </w:r>
      <w:r w:rsidRPr="00044455">
        <w:rPr>
          <w:rFonts w:eastAsia="宋体" w:cs="宋体"/>
          <w:i/>
          <w:iCs/>
        </w:rPr>
        <w:t>Cancer</w:t>
      </w:r>
      <w:r w:rsidRPr="00044455">
        <w:rPr>
          <w:rFonts w:eastAsia="宋体" w:cs="宋体"/>
        </w:rPr>
        <w:t xml:space="preserve"> 2010; </w:t>
      </w:r>
      <w:r w:rsidRPr="00044455">
        <w:rPr>
          <w:rFonts w:eastAsia="宋体" w:cs="宋体"/>
          <w:b/>
          <w:bCs/>
        </w:rPr>
        <w:t>116</w:t>
      </w:r>
      <w:r w:rsidRPr="00044455">
        <w:rPr>
          <w:rFonts w:eastAsia="宋体" w:cs="宋体"/>
        </w:rPr>
        <w:t>: 5608-5618 [PMID: 20737573 DOI: 10.1002/cncr.25356]</w:t>
      </w:r>
    </w:p>
    <w:p w14:paraId="7D05EC59" w14:textId="77777777" w:rsidR="00F258E2" w:rsidRPr="00044455" w:rsidRDefault="00F258E2" w:rsidP="00F258E2">
      <w:pPr>
        <w:rPr>
          <w:rFonts w:eastAsia="宋体" w:cs="宋体"/>
        </w:rPr>
      </w:pPr>
      <w:r w:rsidRPr="00044455">
        <w:rPr>
          <w:rFonts w:eastAsia="宋体" w:cs="宋体"/>
        </w:rPr>
        <w:t xml:space="preserve">21 </w:t>
      </w:r>
      <w:r w:rsidRPr="00044455">
        <w:rPr>
          <w:rFonts w:eastAsia="宋体" w:cs="宋体"/>
          <w:b/>
          <w:bCs/>
        </w:rPr>
        <w:t>Kwakman R</w:t>
      </w:r>
      <w:r w:rsidRPr="00044455">
        <w:rPr>
          <w:rFonts w:eastAsia="宋体" w:cs="宋体"/>
        </w:rPr>
        <w:t xml:space="preserve">, de Cuba EM, de Winter JP, de Hingh IH, Delis-van Diemen PM, Tijssen M, Rooimans MA, Krijgsman O, Carvalho B, Peters GJ, Bonjer HJ, Meijer GA, Te Velde EA. Tailoring heated intraperitoneal mitomycin C for peritoneal metastases originating from colorectal carcinoma: a translational approach to improve survival. </w:t>
      </w:r>
      <w:r w:rsidRPr="00044455">
        <w:rPr>
          <w:rFonts w:eastAsia="宋体" w:cs="宋体"/>
          <w:i/>
          <w:iCs/>
        </w:rPr>
        <w:t>Br J Cancer</w:t>
      </w:r>
      <w:r w:rsidRPr="00044455">
        <w:rPr>
          <w:rFonts w:eastAsia="宋体" w:cs="宋体"/>
        </w:rPr>
        <w:t xml:space="preserve"> 2015; </w:t>
      </w:r>
      <w:r w:rsidRPr="00044455">
        <w:rPr>
          <w:rFonts w:eastAsia="宋体" w:cs="宋体"/>
          <w:b/>
          <w:bCs/>
        </w:rPr>
        <w:t>112</w:t>
      </w:r>
      <w:r w:rsidRPr="00044455">
        <w:rPr>
          <w:rFonts w:eastAsia="宋体" w:cs="宋体"/>
        </w:rPr>
        <w:t>: 851-856 [PMID: 25668003 DOI: 10.1038/bjc.2015.18]</w:t>
      </w:r>
    </w:p>
    <w:p w14:paraId="67490D36" w14:textId="77777777" w:rsidR="00F258E2" w:rsidRPr="00044455" w:rsidRDefault="00F258E2" w:rsidP="00F258E2">
      <w:pPr>
        <w:rPr>
          <w:rFonts w:eastAsia="宋体" w:cs="宋体"/>
        </w:rPr>
      </w:pPr>
      <w:r w:rsidRPr="00044455">
        <w:rPr>
          <w:rFonts w:eastAsia="宋体" w:cs="宋体"/>
        </w:rPr>
        <w:lastRenderedPageBreak/>
        <w:t xml:space="preserve">22 </w:t>
      </w:r>
      <w:r w:rsidRPr="00044455">
        <w:rPr>
          <w:rFonts w:eastAsia="宋体" w:cs="宋体"/>
          <w:b/>
          <w:bCs/>
        </w:rPr>
        <w:t>Sugarbaker PH</w:t>
      </w:r>
      <w:r w:rsidRPr="00044455">
        <w:rPr>
          <w:rFonts w:eastAsia="宋体" w:cs="宋体"/>
        </w:rPr>
        <w:t xml:space="preserve">. Management of peritoneal-surface malignancy: the surgeon's role. </w:t>
      </w:r>
      <w:r w:rsidRPr="00044455">
        <w:rPr>
          <w:rFonts w:eastAsia="宋体" w:cs="宋体"/>
          <w:i/>
          <w:iCs/>
        </w:rPr>
        <w:t>Langenbecks Arch Surg</w:t>
      </w:r>
      <w:r w:rsidRPr="00044455">
        <w:rPr>
          <w:rFonts w:eastAsia="宋体" w:cs="宋体"/>
        </w:rPr>
        <w:t xml:space="preserve"> 1999; </w:t>
      </w:r>
      <w:r w:rsidRPr="00044455">
        <w:rPr>
          <w:rFonts w:eastAsia="宋体" w:cs="宋体"/>
          <w:b/>
          <w:bCs/>
        </w:rPr>
        <w:t>384</w:t>
      </w:r>
      <w:r w:rsidRPr="00044455">
        <w:rPr>
          <w:rFonts w:eastAsia="宋体" w:cs="宋体"/>
        </w:rPr>
        <w:t>: 576-587 [PMID: 10654274]</w:t>
      </w:r>
    </w:p>
    <w:p w14:paraId="788CCC9F" w14:textId="77777777" w:rsidR="00F258E2" w:rsidRPr="00044455" w:rsidRDefault="00F258E2" w:rsidP="00F258E2">
      <w:pPr>
        <w:rPr>
          <w:rFonts w:eastAsia="宋体" w:cs="宋体"/>
        </w:rPr>
      </w:pPr>
      <w:r w:rsidRPr="00044455">
        <w:rPr>
          <w:rFonts w:eastAsia="宋体" w:cs="宋体"/>
        </w:rPr>
        <w:t xml:space="preserve">23 </w:t>
      </w:r>
      <w:r w:rsidRPr="00044455">
        <w:rPr>
          <w:rFonts w:eastAsia="宋体" w:cs="宋体"/>
          <w:b/>
          <w:bCs/>
        </w:rPr>
        <w:t>LaRocca CJ</w:t>
      </w:r>
      <w:r w:rsidRPr="00044455">
        <w:rPr>
          <w:rFonts w:eastAsia="宋体" w:cs="宋体"/>
        </w:rPr>
        <w:t xml:space="preserve">, Tuttle TM. Cytoreductive surgery plus hyperthermic intraperitoneal chemotherapy for colorectal cancer: choosing the right candidates. </w:t>
      </w:r>
      <w:r w:rsidRPr="00044455">
        <w:rPr>
          <w:rFonts w:eastAsia="宋体" w:cs="宋体"/>
          <w:i/>
          <w:iCs/>
        </w:rPr>
        <w:t>Expert Rev Anticancer Ther</w:t>
      </w:r>
      <w:r w:rsidRPr="00044455">
        <w:rPr>
          <w:rFonts w:eastAsia="宋体" w:cs="宋体"/>
        </w:rPr>
        <w:t xml:space="preserve"> 2015; </w:t>
      </w:r>
      <w:r w:rsidRPr="00044455">
        <w:rPr>
          <w:rFonts w:eastAsia="宋体" w:cs="宋体"/>
          <w:b/>
          <w:bCs/>
        </w:rPr>
        <w:t>15</w:t>
      </w:r>
      <w:r w:rsidRPr="00044455">
        <w:rPr>
          <w:rFonts w:eastAsia="宋体" w:cs="宋体"/>
        </w:rPr>
        <w:t>: 859-861 [PMID: 26204905 DOI: 10.1586/14737140.2015.1069187]</w:t>
      </w:r>
    </w:p>
    <w:p w14:paraId="4C92E134" w14:textId="77777777" w:rsidR="00F258E2" w:rsidRPr="00044455" w:rsidRDefault="00F258E2" w:rsidP="00F258E2">
      <w:pPr>
        <w:rPr>
          <w:rFonts w:eastAsia="宋体" w:cs="宋体"/>
        </w:rPr>
      </w:pPr>
      <w:r w:rsidRPr="00044455">
        <w:rPr>
          <w:rFonts w:eastAsia="宋体" w:cs="宋体"/>
        </w:rPr>
        <w:t xml:space="preserve">24 </w:t>
      </w:r>
      <w:r w:rsidRPr="00044455">
        <w:rPr>
          <w:rFonts w:eastAsia="宋体" w:cs="宋体"/>
          <w:b/>
          <w:bCs/>
        </w:rPr>
        <w:t>van der Wal JB</w:t>
      </w:r>
      <w:r w:rsidRPr="00044455">
        <w:rPr>
          <w:rFonts w:eastAsia="宋体" w:cs="宋体"/>
        </w:rPr>
        <w:t xml:space="preserve">, Jeekel J. Biology of the peritoneum in normal homeostasis and after surgical trauma. </w:t>
      </w:r>
      <w:r w:rsidRPr="00044455">
        <w:rPr>
          <w:rFonts w:eastAsia="宋体" w:cs="宋体"/>
          <w:i/>
          <w:iCs/>
        </w:rPr>
        <w:t>Colorectal Dis</w:t>
      </w:r>
      <w:r w:rsidRPr="00044455">
        <w:rPr>
          <w:rFonts w:eastAsia="宋体" w:cs="宋体"/>
        </w:rPr>
        <w:t xml:space="preserve"> 2007; </w:t>
      </w:r>
      <w:r w:rsidRPr="00044455">
        <w:rPr>
          <w:rFonts w:eastAsia="宋体" w:cs="宋体"/>
          <w:b/>
          <w:bCs/>
        </w:rPr>
        <w:t>9 Suppl 2</w:t>
      </w:r>
      <w:r w:rsidRPr="00044455">
        <w:rPr>
          <w:rFonts w:eastAsia="宋体" w:cs="宋体"/>
        </w:rPr>
        <w:t>: 9-13 [PMID: 17824965 DOI: 10.1111/j.1463-1318.2007.01345.x]</w:t>
      </w:r>
    </w:p>
    <w:p w14:paraId="39D661E1" w14:textId="77777777" w:rsidR="00F258E2" w:rsidRPr="00044455" w:rsidRDefault="00F258E2" w:rsidP="00F258E2">
      <w:pPr>
        <w:rPr>
          <w:rFonts w:eastAsia="宋体" w:cs="宋体"/>
        </w:rPr>
      </w:pPr>
      <w:r w:rsidRPr="00044455">
        <w:rPr>
          <w:rFonts w:eastAsia="宋体" w:cs="宋体"/>
        </w:rPr>
        <w:t xml:space="preserve">25 </w:t>
      </w:r>
      <w:r w:rsidRPr="00044455">
        <w:rPr>
          <w:rFonts w:eastAsia="宋体" w:cs="宋体"/>
          <w:b/>
          <w:bCs/>
        </w:rPr>
        <w:t>Sugarbaker PH</w:t>
      </w:r>
      <w:r w:rsidRPr="00044455">
        <w:rPr>
          <w:rFonts w:eastAsia="宋体" w:cs="宋体"/>
        </w:rPr>
        <w:t xml:space="preserve">. Peritoneum as the first-line of defense in carcinomatosis. </w:t>
      </w:r>
      <w:r w:rsidRPr="00044455">
        <w:rPr>
          <w:rFonts w:eastAsia="宋体" w:cs="宋体"/>
          <w:i/>
          <w:iCs/>
        </w:rPr>
        <w:t>J Surg Oncol</w:t>
      </w:r>
      <w:r w:rsidRPr="00044455">
        <w:rPr>
          <w:rFonts w:eastAsia="宋体" w:cs="宋体"/>
        </w:rPr>
        <w:t xml:space="preserve"> 2007; </w:t>
      </w:r>
      <w:r w:rsidRPr="00044455">
        <w:rPr>
          <w:rFonts w:eastAsia="宋体" w:cs="宋体"/>
          <w:b/>
          <w:bCs/>
        </w:rPr>
        <w:t>95</w:t>
      </w:r>
      <w:r w:rsidRPr="00044455">
        <w:rPr>
          <w:rFonts w:eastAsia="宋体" w:cs="宋体"/>
        </w:rPr>
        <w:t>: 93-96 [PMID: 17262739 DOI: 10.1002/jso.20676]</w:t>
      </w:r>
    </w:p>
    <w:p w14:paraId="7075D458" w14:textId="77777777" w:rsidR="00F258E2" w:rsidRPr="00044455" w:rsidRDefault="00F258E2" w:rsidP="00F258E2">
      <w:pPr>
        <w:rPr>
          <w:rFonts w:eastAsia="宋体" w:cs="宋体"/>
        </w:rPr>
      </w:pPr>
      <w:r w:rsidRPr="00044455">
        <w:rPr>
          <w:rFonts w:eastAsia="宋体" w:cs="宋体"/>
        </w:rPr>
        <w:t xml:space="preserve">26 </w:t>
      </w:r>
      <w:r w:rsidRPr="00044455">
        <w:rPr>
          <w:rFonts w:eastAsia="宋体" w:cs="宋体"/>
          <w:b/>
          <w:bCs/>
        </w:rPr>
        <w:t>Tsilibary EC</w:t>
      </w:r>
      <w:r w:rsidRPr="00044455">
        <w:rPr>
          <w:rFonts w:eastAsia="宋体" w:cs="宋体"/>
        </w:rPr>
        <w:t xml:space="preserve">, Wissig SL. Absorption from the peritoneal cavity: SEM study of the mesothelium covering the peritoneal surface of the muscular portion of the diaphragm. </w:t>
      </w:r>
      <w:r w:rsidRPr="00044455">
        <w:rPr>
          <w:rFonts w:eastAsia="宋体" w:cs="宋体"/>
          <w:i/>
          <w:iCs/>
        </w:rPr>
        <w:t>Am J Anat</w:t>
      </w:r>
      <w:r w:rsidRPr="00044455">
        <w:rPr>
          <w:rFonts w:eastAsia="宋体" w:cs="宋体"/>
        </w:rPr>
        <w:t xml:space="preserve"> 1977; </w:t>
      </w:r>
      <w:r w:rsidRPr="00044455">
        <w:rPr>
          <w:rFonts w:eastAsia="宋体" w:cs="宋体"/>
          <w:b/>
          <w:bCs/>
        </w:rPr>
        <w:t>149</w:t>
      </w:r>
      <w:r w:rsidRPr="00044455">
        <w:rPr>
          <w:rFonts w:eastAsia="宋体" w:cs="宋体"/>
        </w:rPr>
        <w:t>: 127-133 [PMID: 67801 DOI: 10.1002/aja.1001490111]</w:t>
      </w:r>
    </w:p>
    <w:p w14:paraId="73602B7A" w14:textId="77777777" w:rsidR="00F258E2" w:rsidRPr="00044455" w:rsidRDefault="00F258E2" w:rsidP="00F258E2">
      <w:pPr>
        <w:rPr>
          <w:rFonts w:eastAsia="宋体" w:cs="宋体"/>
        </w:rPr>
      </w:pPr>
      <w:r w:rsidRPr="0097403D">
        <w:rPr>
          <w:rFonts w:eastAsia="宋体" w:cs="宋体"/>
          <w:lang w:val="en-US"/>
        </w:rPr>
        <w:t xml:space="preserve">27 </w:t>
      </w:r>
      <w:r w:rsidRPr="0097403D">
        <w:rPr>
          <w:rFonts w:eastAsia="宋体" w:cs="宋体"/>
          <w:b/>
          <w:bCs/>
          <w:lang w:val="en-US"/>
        </w:rPr>
        <w:t>Mironov VA</w:t>
      </w:r>
      <w:r w:rsidRPr="0097403D">
        <w:rPr>
          <w:rFonts w:eastAsia="宋体" w:cs="宋体"/>
          <w:lang w:val="en-US"/>
        </w:rPr>
        <w:t xml:space="preserve">, Gusev SA, Baradi AF. </w:t>
      </w:r>
      <w:r w:rsidRPr="00044455">
        <w:rPr>
          <w:rFonts w:eastAsia="宋体" w:cs="宋体"/>
        </w:rPr>
        <w:t xml:space="preserve">Mesothelial stomata overlying omental milky spots: scanning electron microscopic study. </w:t>
      </w:r>
      <w:r w:rsidRPr="00044455">
        <w:rPr>
          <w:rFonts w:eastAsia="宋体" w:cs="宋体"/>
          <w:i/>
          <w:iCs/>
        </w:rPr>
        <w:t>Cell Tissue Res</w:t>
      </w:r>
      <w:r w:rsidRPr="00044455">
        <w:rPr>
          <w:rFonts w:eastAsia="宋体" w:cs="宋体"/>
        </w:rPr>
        <w:t xml:space="preserve"> 1979; </w:t>
      </w:r>
      <w:r w:rsidRPr="00044455">
        <w:rPr>
          <w:rFonts w:eastAsia="宋体" w:cs="宋体"/>
          <w:b/>
          <w:bCs/>
        </w:rPr>
        <w:t>201</w:t>
      </w:r>
      <w:r w:rsidRPr="00044455">
        <w:rPr>
          <w:rFonts w:eastAsia="宋体" w:cs="宋体"/>
        </w:rPr>
        <w:t>: 327-330 [PMID: 315819]</w:t>
      </w:r>
    </w:p>
    <w:p w14:paraId="4B70DCBC" w14:textId="77777777" w:rsidR="00F258E2" w:rsidRPr="00044455" w:rsidRDefault="00F258E2" w:rsidP="00F258E2">
      <w:pPr>
        <w:rPr>
          <w:rFonts w:eastAsia="宋体" w:cs="宋体"/>
        </w:rPr>
      </w:pPr>
      <w:r w:rsidRPr="00044455">
        <w:rPr>
          <w:rFonts w:eastAsia="宋体" w:cs="宋体"/>
        </w:rPr>
        <w:t xml:space="preserve">28 </w:t>
      </w:r>
      <w:r w:rsidRPr="00044455">
        <w:rPr>
          <w:rFonts w:eastAsia="宋体" w:cs="宋体"/>
          <w:b/>
          <w:bCs/>
        </w:rPr>
        <w:t>Michailova K</w:t>
      </w:r>
      <w:r w:rsidRPr="00044455">
        <w:rPr>
          <w:rFonts w:eastAsia="宋体" w:cs="宋体"/>
        </w:rPr>
        <w:t xml:space="preserve">, Wassilev W, Wedel T. Scanning and transmission electron microscopic study of visceral and parietal peritoneal regions in the rat. </w:t>
      </w:r>
      <w:r w:rsidRPr="00044455">
        <w:rPr>
          <w:rFonts w:eastAsia="宋体" w:cs="宋体"/>
          <w:i/>
          <w:iCs/>
        </w:rPr>
        <w:t>Ann Anat</w:t>
      </w:r>
      <w:r w:rsidRPr="00044455">
        <w:rPr>
          <w:rFonts w:eastAsia="宋体" w:cs="宋体"/>
        </w:rPr>
        <w:t xml:space="preserve"> 1999; </w:t>
      </w:r>
      <w:r w:rsidRPr="00044455">
        <w:rPr>
          <w:rFonts w:eastAsia="宋体" w:cs="宋体"/>
          <w:b/>
          <w:bCs/>
        </w:rPr>
        <w:t>181</w:t>
      </w:r>
      <w:r w:rsidRPr="00044455">
        <w:rPr>
          <w:rFonts w:eastAsia="宋体" w:cs="宋体"/>
        </w:rPr>
        <w:t>: 253-260 [PMID: 10363107 DOI: 10.1016/S0940-9602(99)80040-5]</w:t>
      </w:r>
    </w:p>
    <w:p w14:paraId="43D0E40D" w14:textId="77777777" w:rsidR="00F258E2" w:rsidRPr="00044455" w:rsidRDefault="00F258E2" w:rsidP="00F258E2">
      <w:pPr>
        <w:rPr>
          <w:rFonts w:eastAsia="宋体" w:cs="宋体"/>
        </w:rPr>
      </w:pPr>
      <w:r w:rsidRPr="00044455">
        <w:rPr>
          <w:rFonts w:eastAsia="宋体" w:cs="宋体"/>
        </w:rPr>
        <w:t xml:space="preserve">29 </w:t>
      </w:r>
      <w:r w:rsidRPr="00044455">
        <w:rPr>
          <w:rFonts w:eastAsia="宋体" w:cs="宋体"/>
          <w:b/>
          <w:bCs/>
        </w:rPr>
        <w:t>Mutsaers SE</w:t>
      </w:r>
      <w:r w:rsidRPr="00044455">
        <w:rPr>
          <w:rFonts w:eastAsia="宋体" w:cs="宋体"/>
        </w:rPr>
        <w:t xml:space="preserve">, Wilkosz S. Structure and function of mesothelial cells. </w:t>
      </w:r>
      <w:r w:rsidRPr="00044455">
        <w:rPr>
          <w:rFonts w:eastAsia="宋体" w:cs="宋体"/>
          <w:i/>
          <w:iCs/>
        </w:rPr>
        <w:t>Cancer Treat Res</w:t>
      </w:r>
      <w:r w:rsidRPr="00044455">
        <w:rPr>
          <w:rFonts w:eastAsia="宋体" w:cs="宋体"/>
        </w:rPr>
        <w:t xml:space="preserve"> 2007; </w:t>
      </w:r>
      <w:r w:rsidRPr="00044455">
        <w:rPr>
          <w:rFonts w:eastAsia="宋体" w:cs="宋体"/>
          <w:b/>
          <w:bCs/>
        </w:rPr>
        <w:t>134</w:t>
      </w:r>
      <w:r w:rsidRPr="00044455">
        <w:rPr>
          <w:rFonts w:eastAsia="宋体" w:cs="宋体"/>
        </w:rPr>
        <w:t>: 1-19 [PMID: 17633044]</w:t>
      </w:r>
    </w:p>
    <w:p w14:paraId="3FC992B3" w14:textId="77777777" w:rsidR="00F258E2" w:rsidRPr="00044455" w:rsidRDefault="00F258E2" w:rsidP="00F258E2">
      <w:pPr>
        <w:rPr>
          <w:rFonts w:eastAsia="宋体" w:cs="宋体"/>
        </w:rPr>
      </w:pPr>
      <w:r w:rsidRPr="00044455">
        <w:rPr>
          <w:rFonts w:eastAsia="宋体" w:cs="宋体"/>
        </w:rPr>
        <w:t xml:space="preserve">30 </w:t>
      </w:r>
      <w:r w:rsidRPr="00044455">
        <w:rPr>
          <w:rFonts w:eastAsia="宋体" w:cs="宋体"/>
          <w:b/>
          <w:bCs/>
        </w:rPr>
        <w:t>Dobbie JW</w:t>
      </w:r>
      <w:r w:rsidRPr="00044455">
        <w:rPr>
          <w:rFonts w:eastAsia="宋体" w:cs="宋体"/>
        </w:rPr>
        <w:t xml:space="preserve">. Morphology of the peritoneum in CAPD. </w:t>
      </w:r>
      <w:r w:rsidRPr="00044455">
        <w:rPr>
          <w:rFonts w:eastAsia="宋体" w:cs="宋体"/>
          <w:i/>
          <w:iCs/>
        </w:rPr>
        <w:t>Blood Purif</w:t>
      </w:r>
      <w:r w:rsidRPr="00044455">
        <w:rPr>
          <w:rFonts w:eastAsia="宋体" w:cs="宋体"/>
        </w:rPr>
        <w:t xml:space="preserve"> 1989; </w:t>
      </w:r>
      <w:r w:rsidRPr="00044455">
        <w:rPr>
          <w:rFonts w:eastAsia="宋体" w:cs="宋体"/>
          <w:b/>
          <w:bCs/>
        </w:rPr>
        <w:t>7</w:t>
      </w:r>
      <w:r w:rsidRPr="00044455">
        <w:rPr>
          <w:rFonts w:eastAsia="宋体" w:cs="宋体"/>
        </w:rPr>
        <w:t>: 74-85 [PMID: 2663038]</w:t>
      </w:r>
    </w:p>
    <w:p w14:paraId="330DBDE9" w14:textId="77777777" w:rsidR="00F258E2" w:rsidRPr="00044455" w:rsidRDefault="00F258E2" w:rsidP="00F258E2">
      <w:pPr>
        <w:rPr>
          <w:rFonts w:eastAsia="宋体" w:cs="宋体"/>
        </w:rPr>
      </w:pPr>
      <w:r w:rsidRPr="00044455">
        <w:rPr>
          <w:rFonts w:eastAsia="宋体" w:cs="宋体"/>
        </w:rPr>
        <w:t xml:space="preserve">31 </w:t>
      </w:r>
      <w:r w:rsidRPr="00044455">
        <w:rPr>
          <w:rFonts w:eastAsia="宋体" w:cs="宋体"/>
          <w:b/>
          <w:bCs/>
        </w:rPr>
        <w:t>Mutsaers SE</w:t>
      </w:r>
      <w:r w:rsidRPr="00044455">
        <w:rPr>
          <w:rFonts w:eastAsia="宋体" w:cs="宋体"/>
        </w:rPr>
        <w:t xml:space="preserve">, Whitaker D, Papadimitriou JM. Changes in the concentration of microvilli on the free surface of healing mesothelium are associated with alterations in surface membrane charge. </w:t>
      </w:r>
      <w:r w:rsidRPr="00044455">
        <w:rPr>
          <w:rFonts w:eastAsia="宋体" w:cs="宋体"/>
          <w:i/>
          <w:iCs/>
        </w:rPr>
        <w:t>J Pathol</w:t>
      </w:r>
      <w:r w:rsidRPr="00044455">
        <w:rPr>
          <w:rFonts w:eastAsia="宋体" w:cs="宋体"/>
        </w:rPr>
        <w:t xml:space="preserve"> 1996; </w:t>
      </w:r>
      <w:r w:rsidRPr="00044455">
        <w:rPr>
          <w:rFonts w:eastAsia="宋体" w:cs="宋体"/>
          <w:b/>
          <w:bCs/>
        </w:rPr>
        <w:t>180</w:t>
      </w:r>
      <w:r w:rsidRPr="00044455">
        <w:rPr>
          <w:rFonts w:eastAsia="宋体" w:cs="宋体"/>
        </w:rPr>
        <w:t>: 333-339 [PMID: 8958814 DOI: 10.1002/(SICI)1096-9896(199611)180: 3&lt;333: : AID-PATH659&gt;3.0.CO; 2-Y]</w:t>
      </w:r>
    </w:p>
    <w:p w14:paraId="313B682A" w14:textId="77777777" w:rsidR="00F258E2" w:rsidRPr="00044455" w:rsidRDefault="00F258E2" w:rsidP="00F258E2">
      <w:pPr>
        <w:rPr>
          <w:rFonts w:eastAsia="宋体" w:cs="宋体"/>
        </w:rPr>
      </w:pPr>
      <w:r w:rsidRPr="00044455">
        <w:rPr>
          <w:rFonts w:eastAsia="宋体" w:cs="宋体"/>
        </w:rPr>
        <w:t xml:space="preserve">32 </w:t>
      </w:r>
      <w:r w:rsidRPr="00044455">
        <w:rPr>
          <w:rFonts w:eastAsia="宋体" w:cs="宋体"/>
          <w:b/>
          <w:bCs/>
        </w:rPr>
        <w:t>Bird SD</w:t>
      </w:r>
      <w:r w:rsidRPr="00044455">
        <w:rPr>
          <w:rFonts w:eastAsia="宋体" w:cs="宋体"/>
        </w:rPr>
        <w:t xml:space="preserve">. Mesothelial primary cilia of peritoneal and other serosal surfaces. </w:t>
      </w:r>
      <w:r w:rsidRPr="00044455">
        <w:rPr>
          <w:rFonts w:eastAsia="宋体" w:cs="宋体"/>
          <w:i/>
          <w:iCs/>
        </w:rPr>
        <w:t>Cell Biol Int</w:t>
      </w:r>
      <w:r w:rsidRPr="00044455">
        <w:rPr>
          <w:rFonts w:eastAsia="宋体" w:cs="宋体"/>
        </w:rPr>
        <w:t xml:space="preserve"> 2004; </w:t>
      </w:r>
      <w:r w:rsidRPr="00044455">
        <w:rPr>
          <w:rFonts w:eastAsia="宋体" w:cs="宋体"/>
          <w:b/>
          <w:bCs/>
        </w:rPr>
        <w:t>28</w:t>
      </w:r>
      <w:r w:rsidRPr="00044455">
        <w:rPr>
          <w:rFonts w:eastAsia="宋体" w:cs="宋体"/>
        </w:rPr>
        <w:t>: 151-159 [PMID: 14984761 DOI: 10.1016/j.cellbi.2003.11.010]</w:t>
      </w:r>
    </w:p>
    <w:p w14:paraId="4F17E8E6" w14:textId="77777777" w:rsidR="00F258E2" w:rsidRPr="00044455" w:rsidRDefault="00F258E2" w:rsidP="00F258E2">
      <w:pPr>
        <w:rPr>
          <w:rFonts w:eastAsia="宋体" w:cs="宋体"/>
        </w:rPr>
      </w:pPr>
      <w:r w:rsidRPr="00044455">
        <w:rPr>
          <w:rFonts w:eastAsia="宋体" w:cs="宋体"/>
        </w:rPr>
        <w:lastRenderedPageBreak/>
        <w:t xml:space="preserve">33 </w:t>
      </w:r>
      <w:r w:rsidRPr="00044455">
        <w:rPr>
          <w:rFonts w:eastAsia="宋体" w:cs="宋体"/>
          <w:b/>
          <w:bCs/>
        </w:rPr>
        <w:t>Fedorko ME</w:t>
      </w:r>
      <w:r w:rsidRPr="00044455">
        <w:rPr>
          <w:rFonts w:eastAsia="宋体" w:cs="宋体"/>
        </w:rPr>
        <w:t xml:space="preserve">, Hirsch JG, Fried B. Studies on transport of macromolecules and small particles across mesothelial cells of the mouse omentum. II. Kinetic features and metabolic requirements. </w:t>
      </w:r>
      <w:r w:rsidRPr="00044455">
        <w:rPr>
          <w:rFonts w:eastAsia="宋体" w:cs="宋体"/>
          <w:i/>
          <w:iCs/>
        </w:rPr>
        <w:t>Exp Cell Res</w:t>
      </w:r>
      <w:r w:rsidRPr="00044455">
        <w:rPr>
          <w:rFonts w:eastAsia="宋体" w:cs="宋体"/>
        </w:rPr>
        <w:t xml:space="preserve"> 1971; </w:t>
      </w:r>
      <w:r w:rsidRPr="00044455">
        <w:rPr>
          <w:rFonts w:eastAsia="宋体" w:cs="宋体"/>
          <w:b/>
          <w:bCs/>
        </w:rPr>
        <w:t>69</w:t>
      </w:r>
      <w:r w:rsidRPr="00044455">
        <w:rPr>
          <w:rFonts w:eastAsia="宋体" w:cs="宋体"/>
        </w:rPr>
        <w:t>: 313-323 [PMID: 5163630]</w:t>
      </w:r>
    </w:p>
    <w:p w14:paraId="634EB0FF" w14:textId="77777777" w:rsidR="00F258E2" w:rsidRPr="00044455" w:rsidRDefault="00F258E2" w:rsidP="00F258E2">
      <w:pPr>
        <w:rPr>
          <w:rFonts w:eastAsia="宋体" w:cs="宋体"/>
        </w:rPr>
      </w:pPr>
      <w:r w:rsidRPr="00044455">
        <w:rPr>
          <w:rFonts w:eastAsia="宋体" w:cs="宋体"/>
        </w:rPr>
        <w:t xml:space="preserve">34 </w:t>
      </w:r>
      <w:r w:rsidRPr="00044455">
        <w:rPr>
          <w:rFonts w:eastAsia="宋体" w:cs="宋体"/>
          <w:b/>
          <w:bCs/>
        </w:rPr>
        <w:t>Wang NS</w:t>
      </w:r>
      <w:r w:rsidRPr="00044455">
        <w:rPr>
          <w:rFonts w:eastAsia="宋体" w:cs="宋体"/>
        </w:rPr>
        <w:t xml:space="preserve">. The regional difference of pleural mesothelial cells in rabbits. </w:t>
      </w:r>
      <w:r w:rsidRPr="00044455">
        <w:rPr>
          <w:rFonts w:eastAsia="宋体" w:cs="宋体"/>
          <w:i/>
          <w:iCs/>
        </w:rPr>
        <w:t>Am Rev Respir Dis</w:t>
      </w:r>
      <w:r w:rsidRPr="00044455">
        <w:rPr>
          <w:rFonts w:eastAsia="宋体" w:cs="宋体"/>
        </w:rPr>
        <w:t xml:space="preserve"> 1974; </w:t>
      </w:r>
      <w:r w:rsidRPr="00044455">
        <w:rPr>
          <w:rFonts w:eastAsia="宋体" w:cs="宋体"/>
          <w:b/>
          <w:bCs/>
        </w:rPr>
        <w:t>110</w:t>
      </w:r>
      <w:r w:rsidRPr="00044455">
        <w:rPr>
          <w:rFonts w:eastAsia="宋体" w:cs="宋体"/>
        </w:rPr>
        <w:t>: 623-633 [PMID: 4139918]</w:t>
      </w:r>
    </w:p>
    <w:p w14:paraId="5CE900A0" w14:textId="77777777" w:rsidR="00F258E2" w:rsidRPr="00044455" w:rsidRDefault="00F258E2" w:rsidP="00F258E2">
      <w:pPr>
        <w:rPr>
          <w:rFonts w:eastAsia="宋体" w:cs="宋体"/>
        </w:rPr>
      </w:pPr>
      <w:r w:rsidRPr="00044455">
        <w:rPr>
          <w:rFonts w:eastAsia="宋体" w:cs="宋体"/>
        </w:rPr>
        <w:t xml:space="preserve">35 </w:t>
      </w:r>
      <w:r w:rsidRPr="00044455">
        <w:rPr>
          <w:rFonts w:eastAsia="宋体" w:cs="宋体"/>
          <w:b/>
          <w:bCs/>
        </w:rPr>
        <w:t>Dobbie JW</w:t>
      </w:r>
      <w:r w:rsidRPr="00044455">
        <w:rPr>
          <w:rFonts w:eastAsia="宋体" w:cs="宋体"/>
        </w:rPr>
        <w:t xml:space="preserve">, Pavlina T, Lloyd J, Johnson RC. Phosphatidylcholine synthesis by peritoneal mesothelium: its implications for peritoneal dialysis. </w:t>
      </w:r>
      <w:r w:rsidRPr="00044455">
        <w:rPr>
          <w:rFonts w:eastAsia="宋体" w:cs="宋体"/>
          <w:i/>
          <w:iCs/>
        </w:rPr>
        <w:t>Am J Kidney Dis</w:t>
      </w:r>
      <w:r w:rsidRPr="00044455">
        <w:rPr>
          <w:rFonts w:eastAsia="宋体" w:cs="宋体"/>
        </w:rPr>
        <w:t xml:space="preserve"> 1988; </w:t>
      </w:r>
      <w:r w:rsidRPr="00044455">
        <w:rPr>
          <w:rFonts w:eastAsia="宋体" w:cs="宋体"/>
          <w:b/>
          <w:bCs/>
        </w:rPr>
        <w:t>12</w:t>
      </w:r>
      <w:r w:rsidRPr="00044455">
        <w:rPr>
          <w:rFonts w:eastAsia="宋体" w:cs="宋体"/>
        </w:rPr>
        <w:t>: 31-36 [PMID: 3389351]</w:t>
      </w:r>
    </w:p>
    <w:p w14:paraId="71C9D9BB" w14:textId="77777777" w:rsidR="00F258E2" w:rsidRPr="00044455" w:rsidRDefault="00F258E2" w:rsidP="00F258E2">
      <w:pPr>
        <w:rPr>
          <w:rFonts w:eastAsia="宋体" w:cs="宋体"/>
        </w:rPr>
      </w:pPr>
      <w:r w:rsidRPr="00044455">
        <w:rPr>
          <w:rFonts w:eastAsia="宋体" w:cs="宋体"/>
        </w:rPr>
        <w:t xml:space="preserve">36 </w:t>
      </w:r>
      <w:r w:rsidRPr="00044455">
        <w:rPr>
          <w:rFonts w:eastAsia="宋体" w:cs="宋体"/>
          <w:b/>
          <w:bCs/>
        </w:rPr>
        <w:t>Topley N</w:t>
      </w:r>
      <w:r w:rsidRPr="00044455">
        <w:rPr>
          <w:rFonts w:eastAsia="宋体" w:cs="宋体"/>
        </w:rPr>
        <w:t xml:space="preserve">. The host's initial response to peritoneal infection: the pivotal role of the mesothelial cell. </w:t>
      </w:r>
      <w:r w:rsidRPr="00044455">
        <w:rPr>
          <w:rFonts w:eastAsia="宋体" w:cs="宋体"/>
          <w:i/>
          <w:iCs/>
        </w:rPr>
        <w:t>Perit Dial Int</w:t>
      </w:r>
      <w:r w:rsidRPr="00044455">
        <w:rPr>
          <w:rFonts w:eastAsia="宋体" w:cs="宋体"/>
        </w:rPr>
        <w:t xml:space="preserve"> 1995; </w:t>
      </w:r>
      <w:r w:rsidRPr="00044455">
        <w:rPr>
          <w:rFonts w:eastAsia="宋体" w:cs="宋体"/>
          <w:b/>
          <w:bCs/>
        </w:rPr>
        <w:t>15</w:t>
      </w:r>
      <w:r w:rsidRPr="00044455">
        <w:rPr>
          <w:rFonts w:eastAsia="宋体" w:cs="宋体"/>
        </w:rPr>
        <w:t>: 116-117 [PMID: 7612730]</w:t>
      </w:r>
    </w:p>
    <w:p w14:paraId="67B2D271" w14:textId="77777777" w:rsidR="00F258E2" w:rsidRPr="00044455" w:rsidRDefault="00F258E2" w:rsidP="00F258E2">
      <w:pPr>
        <w:rPr>
          <w:rFonts w:eastAsia="宋体" w:cs="宋体"/>
        </w:rPr>
      </w:pPr>
      <w:r w:rsidRPr="00044455">
        <w:rPr>
          <w:rFonts w:eastAsia="宋体" w:cs="宋体"/>
        </w:rPr>
        <w:t xml:space="preserve">37 </w:t>
      </w:r>
      <w:r w:rsidRPr="00044455">
        <w:rPr>
          <w:rFonts w:eastAsia="宋体" w:cs="宋体"/>
          <w:b/>
          <w:bCs/>
        </w:rPr>
        <w:t>Heldin P</w:t>
      </w:r>
      <w:r w:rsidRPr="00044455">
        <w:rPr>
          <w:rFonts w:eastAsia="宋体" w:cs="宋体"/>
        </w:rPr>
        <w:t xml:space="preserve">, Pertoft H. Synthesis and assembly of the hyaluronan-containing coats around normal human mesothelial cells. </w:t>
      </w:r>
      <w:r w:rsidRPr="00044455">
        <w:rPr>
          <w:rFonts w:eastAsia="宋体" w:cs="宋体"/>
          <w:i/>
          <w:iCs/>
        </w:rPr>
        <w:t>Exp Cell Res</w:t>
      </w:r>
      <w:r w:rsidRPr="00044455">
        <w:rPr>
          <w:rFonts w:eastAsia="宋体" w:cs="宋体"/>
        </w:rPr>
        <w:t xml:space="preserve"> 1993; </w:t>
      </w:r>
      <w:r w:rsidRPr="00044455">
        <w:rPr>
          <w:rFonts w:eastAsia="宋体" w:cs="宋体"/>
          <w:b/>
          <w:bCs/>
        </w:rPr>
        <w:t>208</w:t>
      </w:r>
      <w:r w:rsidRPr="00044455">
        <w:rPr>
          <w:rFonts w:eastAsia="宋体" w:cs="宋体"/>
        </w:rPr>
        <w:t>: 422-429 [PMID: 8375471 DOI: 10.1006/excr.1993.1264]</w:t>
      </w:r>
    </w:p>
    <w:p w14:paraId="52402E76" w14:textId="77777777" w:rsidR="00F258E2" w:rsidRPr="00044455" w:rsidRDefault="00F258E2" w:rsidP="00F258E2">
      <w:pPr>
        <w:rPr>
          <w:rFonts w:eastAsia="宋体" w:cs="宋体"/>
        </w:rPr>
      </w:pPr>
      <w:r w:rsidRPr="00044455">
        <w:rPr>
          <w:rFonts w:eastAsia="宋体" w:cs="宋体"/>
        </w:rPr>
        <w:t xml:space="preserve">38 </w:t>
      </w:r>
      <w:r w:rsidRPr="00044455">
        <w:rPr>
          <w:rFonts w:eastAsia="宋体" w:cs="宋体"/>
          <w:b/>
          <w:bCs/>
        </w:rPr>
        <w:t>Mutsaers SE</w:t>
      </w:r>
      <w:r w:rsidRPr="00044455">
        <w:rPr>
          <w:rFonts w:eastAsia="宋体" w:cs="宋体"/>
        </w:rPr>
        <w:t xml:space="preserve">, Bishop JE, McGrouther G, Laurent GJ. Mechanisms of tissue repair: from wound healing to fibrosis. </w:t>
      </w:r>
      <w:r w:rsidRPr="00044455">
        <w:rPr>
          <w:rFonts w:eastAsia="宋体" w:cs="宋体"/>
          <w:i/>
          <w:iCs/>
        </w:rPr>
        <w:t>Int J Biochem Cell Biol</w:t>
      </w:r>
      <w:r w:rsidRPr="00044455">
        <w:rPr>
          <w:rFonts w:eastAsia="宋体" w:cs="宋体"/>
        </w:rPr>
        <w:t xml:space="preserve"> 1997; </w:t>
      </w:r>
      <w:r w:rsidRPr="00044455">
        <w:rPr>
          <w:rFonts w:eastAsia="宋体" w:cs="宋体"/>
          <w:b/>
          <w:bCs/>
        </w:rPr>
        <w:t>29</w:t>
      </w:r>
      <w:r w:rsidRPr="00044455">
        <w:rPr>
          <w:rFonts w:eastAsia="宋体" w:cs="宋体"/>
        </w:rPr>
        <w:t>: 5-17 [PMID: 9076937]</w:t>
      </w:r>
    </w:p>
    <w:p w14:paraId="034356E9" w14:textId="77777777" w:rsidR="00F258E2" w:rsidRPr="00044455" w:rsidRDefault="00F258E2" w:rsidP="00F258E2">
      <w:pPr>
        <w:rPr>
          <w:rFonts w:eastAsia="宋体" w:cs="宋体"/>
        </w:rPr>
      </w:pPr>
      <w:r w:rsidRPr="00044455">
        <w:rPr>
          <w:rFonts w:eastAsia="宋体" w:cs="宋体"/>
        </w:rPr>
        <w:t xml:space="preserve">39 </w:t>
      </w:r>
      <w:r w:rsidRPr="00044455">
        <w:rPr>
          <w:rFonts w:eastAsia="宋体" w:cs="宋体"/>
          <w:b/>
          <w:bCs/>
        </w:rPr>
        <w:t>Warn R</w:t>
      </w:r>
      <w:r w:rsidRPr="00044455">
        <w:rPr>
          <w:rFonts w:eastAsia="宋体" w:cs="宋体"/>
        </w:rPr>
        <w:t xml:space="preserve">, Harvey P, Warn A, Foley-Comer A, Heldin P, Versnel M, Arakaki N, Daikuhara Y, Laurent GJ, Herrick SE, Mutsaers SE. HGF/SF induces mesothelial cell migration and proliferation by autocrine and paracrine pathways. </w:t>
      </w:r>
      <w:r w:rsidRPr="00044455">
        <w:rPr>
          <w:rFonts w:eastAsia="宋体" w:cs="宋体"/>
          <w:i/>
          <w:iCs/>
        </w:rPr>
        <w:t>Exp Cell Res</w:t>
      </w:r>
      <w:r w:rsidRPr="00044455">
        <w:rPr>
          <w:rFonts w:eastAsia="宋体" w:cs="宋体"/>
        </w:rPr>
        <w:t xml:space="preserve"> 2001; </w:t>
      </w:r>
      <w:r w:rsidRPr="00044455">
        <w:rPr>
          <w:rFonts w:eastAsia="宋体" w:cs="宋体"/>
          <w:b/>
          <w:bCs/>
        </w:rPr>
        <w:t>267</w:t>
      </w:r>
      <w:r w:rsidRPr="00044455">
        <w:rPr>
          <w:rFonts w:eastAsia="宋体" w:cs="宋体"/>
        </w:rPr>
        <w:t>: 258-266 [PMID: 11426944 DOI: 10.1006/excr.2001.5240]</w:t>
      </w:r>
    </w:p>
    <w:p w14:paraId="4969EDA7" w14:textId="77777777" w:rsidR="00F258E2" w:rsidRPr="00044455" w:rsidRDefault="00F258E2" w:rsidP="00F258E2">
      <w:pPr>
        <w:rPr>
          <w:rFonts w:eastAsia="宋体" w:cs="宋体"/>
        </w:rPr>
      </w:pPr>
      <w:r w:rsidRPr="00044455">
        <w:rPr>
          <w:rFonts w:eastAsia="宋体" w:cs="宋体"/>
        </w:rPr>
        <w:t xml:space="preserve">40 </w:t>
      </w:r>
      <w:r w:rsidRPr="00044455">
        <w:rPr>
          <w:rFonts w:eastAsia="宋体" w:cs="宋体"/>
          <w:b/>
          <w:bCs/>
        </w:rPr>
        <w:t>Wasnik AP</w:t>
      </w:r>
      <w:r w:rsidRPr="00044455">
        <w:rPr>
          <w:rFonts w:eastAsia="宋体" w:cs="宋体"/>
        </w:rPr>
        <w:t xml:space="preserve">, Maturen KE, Kaza RK, Al-Hawary MM, Francis IR. Primary and secondary disease of the peritoneum and mesentery: review of anatomy and imaging features. </w:t>
      </w:r>
      <w:r w:rsidRPr="00044455">
        <w:rPr>
          <w:rFonts w:eastAsia="宋体" w:cs="宋体"/>
          <w:i/>
          <w:iCs/>
        </w:rPr>
        <w:t>Abdom Imaging</w:t>
      </w:r>
      <w:r w:rsidRPr="00044455">
        <w:rPr>
          <w:rFonts w:eastAsia="宋体" w:cs="宋体"/>
        </w:rPr>
        <w:t xml:space="preserve"> 2015; </w:t>
      </w:r>
      <w:r w:rsidRPr="00044455">
        <w:rPr>
          <w:rFonts w:eastAsia="宋体" w:cs="宋体"/>
          <w:b/>
          <w:bCs/>
        </w:rPr>
        <w:t>40</w:t>
      </w:r>
      <w:r w:rsidRPr="00044455">
        <w:rPr>
          <w:rFonts w:eastAsia="宋体" w:cs="宋体"/>
        </w:rPr>
        <w:t>: 626-642 [PMID: 25189130 DOI: 10.1007/s00261-014-0232-8]</w:t>
      </w:r>
    </w:p>
    <w:p w14:paraId="7FCF04AC" w14:textId="77777777" w:rsidR="00F258E2" w:rsidRPr="00044455" w:rsidRDefault="00F258E2" w:rsidP="00F258E2">
      <w:pPr>
        <w:rPr>
          <w:rFonts w:eastAsia="宋体" w:cs="宋体"/>
        </w:rPr>
      </w:pPr>
      <w:r w:rsidRPr="00044455">
        <w:rPr>
          <w:rFonts w:eastAsia="宋体" w:cs="宋体"/>
        </w:rPr>
        <w:t xml:space="preserve">41 </w:t>
      </w:r>
      <w:r w:rsidRPr="00044455">
        <w:rPr>
          <w:rFonts w:eastAsia="宋体" w:cs="宋体"/>
          <w:b/>
          <w:bCs/>
        </w:rPr>
        <w:t>Jayne D</w:t>
      </w:r>
      <w:r w:rsidRPr="00044455">
        <w:rPr>
          <w:rFonts w:eastAsia="宋体" w:cs="宋体"/>
        </w:rPr>
        <w:t xml:space="preserve">. Molecular biology of peritoneal carcinomatosis. </w:t>
      </w:r>
      <w:r w:rsidRPr="00044455">
        <w:rPr>
          <w:rFonts w:eastAsia="宋体" w:cs="宋体"/>
          <w:i/>
          <w:iCs/>
        </w:rPr>
        <w:t>Cancer Treat Res</w:t>
      </w:r>
      <w:r w:rsidRPr="00044455">
        <w:rPr>
          <w:rFonts w:eastAsia="宋体" w:cs="宋体"/>
        </w:rPr>
        <w:t xml:space="preserve"> 2007; </w:t>
      </w:r>
      <w:r w:rsidRPr="00044455">
        <w:rPr>
          <w:rFonts w:eastAsia="宋体" w:cs="宋体"/>
          <w:b/>
          <w:bCs/>
        </w:rPr>
        <w:t>134</w:t>
      </w:r>
      <w:r w:rsidRPr="00044455">
        <w:rPr>
          <w:rFonts w:eastAsia="宋体" w:cs="宋体"/>
        </w:rPr>
        <w:t>: 21-33 [PMID: 17633045]</w:t>
      </w:r>
    </w:p>
    <w:p w14:paraId="43F325A2" w14:textId="77777777" w:rsidR="00F258E2" w:rsidRPr="00044455" w:rsidRDefault="00F258E2" w:rsidP="00F258E2">
      <w:pPr>
        <w:rPr>
          <w:rFonts w:eastAsia="宋体" w:cs="宋体"/>
        </w:rPr>
      </w:pPr>
      <w:r w:rsidRPr="00044455">
        <w:rPr>
          <w:rFonts w:eastAsia="宋体" w:cs="宋体"/>
        </w:rPr>
        <w:t xml:space="preserve">42 </w:t>
      </w:r>
      <w:r w:rsidRPr="00044455">
        <w:rPr>
          <w:rFonts w:eastAsia="宋体" w:cs="宋体"/>
          <w:b/>
          <w:bCs/>
        </w:rPr>
        <w:t>Koppe MJ</w:t>
      </w:r>
      <w:r w:rsidRPr="00044455">
        <w:rPr>
          <w:rFonts w:eastAsia="宋体" w:cs="宋体"/>
        </w:rPr>
        <w:t xml:space="preserve">, Nagtegaal ID, de Wilt JH, Ceelen WP. Recent insights into the pathophysiology of omental metastases. </w:t>
      </w:r>
      <w:r w:rsidRPr="00044455">
        <w:rPr>
          <w:rFonts w:eastAsia="宋体" w:cs="宋体"/>
          <w:i/>
          <w:iCs/>
        </w:rPr>
        <w:t>J Surg Oncol</w:t>
      </w:r>
      <w:r w:rsidRPr="00044455">
        <w:rPr>
          <w:rFonts w:eastAsia="宋体" w:cs="宋体"/>
        </w:rPr>
        <w:t xml:space="preserve"> 2014; </w:t>
      </w:r>
      <w:r w:rsidRPr="00044455">
        <w:rPr>
          <w:rFonts w:eastAsia="宋体" w:cs="宋体"/>
          <w:b/>
          <w:bCs/>
        </w:rPr>
        <w:t>110</w:t>
      </w:r>
      <w:r w:rsidRPr="00044455">
        <w:rPr>
          <w:rFonts w:eastAsia="宋体" w:cs="宋体"/>
        </w:rPr>
        <w:t>: 670-675 [PMID: 24962271 DOI: 10.1002/jso.23681]</w:t>
      </w:r>
    </w:p>
    <w:p w14:paraId="61F787F3" w14:textId="77777777" w:rsidR="00F258E2" w:rsidRPr="00044455" w:rsidRDefault="00F258E2" w:rsidP="00F258E2">
      <w:pPr>
        <w:rPr>
          <w:rFonts w:eastAsia="宋体" w:cs="宋体"/>
        </w:rPr>
      </w:pPr>
      <w:r w:rsidRPr="00044455">
        <w:rPr>
          <w:rFonts w:eastAsia="宋体" w:cs="宋体"/>
        </w:rPr>
        <w:t xml:space="preserve">43 </w:t>
      </w:r>
      <w:r w:rsidRPr="00044455">
        <w:rPr>
          <w:rFonts w:eastAsia="宋体" w:cs="宋体"/>
          <w:b/>
          <w:bCs/>
        </w:rPr>
        <w:t>Keshava A</w:t>
      </w:r>
      <w:r w:rsidRPr="00044455">
        <w:rPr>
          <w:rFonts w:eastAsia="宋体" w:cs="宋体"/>
        </w:rPr>
        <w:t xml:space="preserve">, Chapuis PH, Chan C, Lin BP, Bokey EL, Dent OF. The significance of involvement of a free serosal surface for recurrence and survival following resection </w:t>
      </w:r>
      <w:r w:rsidRPr="00044455">
        <w:rPr>
          <w:rFonts w:eastAsia="宋体" w:cs="宋体"/>
        </w:rPr>
        <w:lastRenderedPageBreak/>
        <w:t xml:space="preserve">of clinicopathological stage B and C rectal cancer. </w:t>
      </w:r>
      <w:r w:rsidRPr="00044455">
        <w:rPr>
          <w:rFonts w:eastAsia="宋体" w:cs="宋体"/>
          <w:i/>
          <w:iCs/>
        </w:rPr>
        <w:t>Colorectal Dis</w:t>
      </w:r>
      <w:r w:rsidRPr="00044455">
        <w:rPr>
          <w:rFonts w:eastAsia="宋体" w:cs="宋体"/>
        </w:rPr>
        <w:t xml:space="preserve"> 2007; </w:t>
      </w:r>
      <w:r w:rsidRPr="00044455">
        <w:rPr>
          <w:rFonts w:eastAsia="宋体" w:cs="宋体"/>
          <w:b/>
          <w:bCs/>
        </w:rPr>
        <w:t>9</w:t>
      </w:r>
      <w:r w:rsidRPr="00044455">
        <w:rPr>
          <w:rFonts w:eastAsia="宋体" w:cs="宋体"/>
        </w:rPr>
        <w:t>: 609-618 [PMID: 17824978 DOI: 10.1111/j.1463-1318.2006.01136.x]</w:t>
      </w:r>
    </w:p>
    <w:p w14:paraId="702755C8" w14:textId="77777777" w:rsidR="00F258E2" w:rsidRPr="00044455" w:rsidRDefault="00F258E2" w:rsidP="00F258E2">
      <w:pPr>
        <w:rPr>
          <w:rFonts w:eastAsia="宋体" w:cs="宋体"/>
        </w:rPr>
      </w:pPr>
      <w:r w:rsidRPr="00044455">
        <w:rPr>
          <w:rFonts w:eastAsia="宋体" w:cs="宋体"/>
        </w:rPr>
        <w:t xml:space="preserve">44 </w:t>
      </w:r>
      <w:r w:rsidRPr="00044455">
        <w:rPr>
          <w:rFonts w:eastAsia="宋体" w:cs="宋体"/>
          <w:b/>
          <w:bCs/>
        </w:rPr>
        <w:t>Stewart CJ</w:t>
      </w:r>
      <w:r w:rsidRPr="00044455">
        <w:rPr>
          <w:rFonts w:eastAsia="宋体" w:cs="宋体"/>
        </w:rPr>
        <w:t xml:space="preserve">, Morris M, de Boer B, Iacopetta B. Identification of serosal invasion and extramural venous invasion on review of Dukes' stage B colonic carcinomas and correlation with survival. </w:t>
      </w:r>
      <w:r w:rsidRPr="00044455">
        <w:rPr>
          <w:rFonts w:eastAsia="宋体" w:cs="宋体"/>
          <w:i/>
          <w:iCs/>
        </w:rPr>
        <w:t>Histopathology</w:t>
      </w:r>
      <w:r w:rsidRPr="00044455">
        <w:rPr>
          <w:rFonts w:eastAsia="宋体" w:cs="宋体"/>
        </w:rPr>
        <w:t xml:space="preserve"> 2007; </w:t>
      </w:r>
      <w:r w:rsidRPr="00044455">
        <w:rPr>
          <w:rFonts w:eastAsia="宋体" w:cs="宋体"/>
          <w:b/>
          <w:bCs/>
        </w:rPr>
        <w:t>51</w:t>
      </w:r>
      <w:r w:rsidRPr="00044455">
        <w:rPr>
          <w:rFonts w:eastAsia="宋体" w:cs="宋体"/>
        </w:rPr>
        <w:t>: 372-378 [PMID: 17727478 DOI: 10.1111/j.1365-2559.2007.02787.x]</w:t>
      </w:r>
    </w:p>
    <w:p w14:paraId="3012D810" w14:textId="77777777" w:rsidR="00F258E2" w:rsidRPr="00044455" w:rsidRDefault="00F258E2" w:rsidP="00F258E2">
      <w:pPr>
        <w:rPr>
          <w:rFonts w:eastAsia="宋体" w:cs="宋体"/>
        </w:rPr>
      </w:pPr>
      <w:r w:rsidRPr="00044455">
        <w:rPr>
          <w:rFonts w:eastAsia="宋体" w:cs="宋体"/>
        </w:rPr>
        <w:t xml:space="preserve">45 </w:t>
      </w:r>
      <w:r w:rsidRPr="00044455">
        <w:rPr>
          <w:rFonts w:eastAsia="宋体" w:cs="宋体"/>
          <w:b/>
          <w:bCs/>
        </w:rPr>
        <w:t>Honoré C</w:t>
      </w:r>
      <w:r w:rsidRPr="00044455">
        <w:rPr>
          <w:rFonts w:eastAsia="宋体" w:cs="宋体"/>
        </w:rPr>
        <w:t xml:space="preserve">, Goéré D, Souadka A, Dumont F, Elias D. Definition of patients presenting a high risk of developing peritoneal carcinomatosis after curative surgery for colorectal cancer: a systematic review. </w:t>
      </w:r>
      <w:r w:rsidRPr="00044455">
        <w:rPr>
          <w:rFonts w:eastAsia="宋体" w:cs="宋体"/>
          <w:i/>
          <w:iCs/>
        </w:rPr>
        <w:t>Ann Surg Oncol</w:t>
      </w:r>
      <w:r w:rsidRPr="00044455">
        <w:rPr>
          <w:rFonts w:eastAsia="宋体" w:cs="宋体"/>
        </w:rPr>
        <w:t xml:space="preserve"> 2013; </w:t>
      </w:r>
      <w:r w:rsidRPr="00044455">
        <w:rPr>
          <w:rFonts w:eastAsia="宋体" w:cs="宋体"/>
          <w:b/>
          <w:bCs/>
        </w:rPr>
        <w:t>20</w:t>
      </w:r>
      <w:r w:rsidRPr="00044455">
        <w:rPr>
          <w:rFonts w:eastAsia="宋体" w:cs="宋体"/>
        </w:rPr>
        <w:t>: 183-192 [PMID: 23090572 DOI: 10.1245/s10434-012-2473-5]</w:t>
      </w:r>
    </w:p>
    <w:p w14:paraId="5DF7A1C5" w14:textId="77777777" w:rsidR="00F258E2" w:rsidRPr="00044455" w:rsidRDefault="00F258E2" w:rsidP="00F258E2">
      <w:pPr>
        <w:rPr>
          <w:rFonts w:eastAsia="宋体" w:cs="宋体"/>
        </w:rPr>
      </w:pPr>
      <w:r w:rsidRPr="00044455">
        <w:rPr>
          <w:rFonts w:eastAsia="宋体" w:cs="宋体"/>
        </w:rPr>
        <w:t xml:space="preserve">46 </w:t>
      </w:r>
      <w:r w:rsidRPr="00044455">
        <w:rPr>
          <w:rFonts w:eastAsia="宋体" w:cs="宋体"/>
          <w:b/>
          <w:bCs/>
        </w:rPr>
        <w:t>Hirohashi S</w:t>
      </w:r>
      <w:r w:rsidRPr="00044455">
        <w:rPr>
          <w:rFonts w:eastAsia="宋体" w:cs="宋体"/>
        </w:rPr>
        <w:t xml:space="preserve">. Inactivation of the E-cadherin-mediated cell adhesion system in human cancers. </w:t>
      </w:r>
      <w:r w:rsidRPr="00044455">
        <w:rPr>
          <w:rFonts w:eastAsia="宋体" w:cs="宋体"/>
          <w:i/>
          <w:iCs/>
        </w:rPr>
        <w:t>Am J Pathol</w:t>
      </w:r>
      <w:r w:rsidRPr="00044455">
        <w:rPr>
          <w:rFonts w:eastAsia="宋体" w:cs="宋体"/>
        </w:rPr>
        <w:t xml:space="preserve"> 1998; </w:t>
      </w:r>
      <w:r w:rsidRPr="00044455">
        <w:rPr>
          <w:rFonts w:eastAsia="宋体" w:cs="宋体"/>
          <w:b/>
          <w:bCs/>
        </w:rPr>
        <w:t>153</w:t>
      </w:r>
      <w:r w:rsidRPr="00044455">
        <w:rPr>
          <w:rFonts w:eastAsia="宋体" w:cs="宋体"/>
        </w:rPr>
        <w:t>: 333-339 [PMID: 9708792 DOI: 10.1016/S0002-9440(10)65575-7]</w:t>
      </w:r>
    </w:p>
    <w:p w14:paraId="0005F91B" w14:textId="77777777" w:rsidR="00F258E2" w:rsidRPr="00044455" w:rsidRDefault="00F258E2" w:rsidP="00F258E2">
      <w:pPr>
        <w:rPr>
          <w:rFonts w:eastAsia="宋体" w:cs="宋体"/>
        </w:rPr>
      </w:pPr>
      <w:r w:rsidRPr="00044455">
        <w:rPr>
          <w:rFonts w:eastAsia="宋体" w:cs="宋体"/>
        </w:rPr>
        <w:t xml:space="preserve">47 </w:t>
      </w:r>
      <w:r w:rsidRPr="00044455">
        <w:rPr>
          <w:rFonts w:eastAsia="宋体" w:cs="宋体"/>
          <w:b/>
          <w:bCs/>
        </w:rPr>
        <w:t>Bracke ME</w:t>
      </w:r>
      <w:r w:rsidRPr="00044455">
        <w:rPr>
          <w:rFonts w:eastAsia="宋体" w:cs="宋体"/>
        </w:rPr>
        <w:t xml:space="preserve">. Role of adhesion molecules in locoregional cancer spread. </w:t>
      </w:r>
      <w:r w:rsidRPr="00044455">
        <w:rPr>
          <w:rFonts w:eastAsia="宋体" w:cs="宋体"/>
          <w:i/>
          <w:iCs/>
        </w:rPr>
        <w:t>Cancer Treat Res</w:t>
      </w:r>
      <w:r w:rsidRPr="00044455">
        <w:rPr>
          <w:rFonts w:eastAsia="宋体" w:cs="宋体"/>
        </w:rPr>
        <w:t xml:space="preserve"> 2007; </w:t>
      </w:r>
      <w:r w:rsidRPr="00044455">
        <w:rPr>
          <w:rFonts w:eastAsia="宋体" w:cs="宋体"/>
          <w:b/>
          <w:bCs/>
        </w:rPr>
        <w:t>134</w:t>
      </w:r>
      <w:r w:rsidRPr="00044455">
        <w:rPr>
          <w:rFonts w:eastAsia="宋体" w:cs="宋体"/>
        </w:rPr>
        <w:t>: 35-49 [PMID: 17633046]</w:t>
      </w:r>
    </w:p>
    <w:p w14:paraId="003241ED" w14:textId="77777777" w:rsidR="00F258E2" w:rsidRPr="00044455" w:rsidRDefault="00F258E2" w:rsidP="00F258E2">
      <w:pPr>
        <w:rPr>
          <w:rFonts w:eastAsia="宋体" w:cs="宋体"/>
        </w:rPr>
      </w:pPr>
      <w:r w:rsidRPr="00044455">
        <w:rPr>
          <w:rFonts w:eastAsia="宋体" w:cs="宋体"/>
        </w:rPr>
        <w:t xml:space="preserve">48 </w:t>
      </w:r>
      <w:r w:rsidRPr="00044455">
        <w:rPr>
          <w:rFonts w:eastAsia="宋体" w:cs="宋体"/>
          <w:b/>
          <w:bCs/>
        </w:rPr>
        <w:t>Cavallaro U</w:t>
      </w:r>
      <w:r w:rsidRPr="00044455">
        <w:rPr>
          <w:rFonts w:eastAsia="宋体" w:cs="宋体"/>
        </w:rPr>
        <w:t xml:space="preserve">, Liebner S, Dejana E. Endothelial cadherins and tumor angiogenesis. </w:t>
      </w:r>
      <w:r w:rsidRPr="00044455">
        <w:rPr>
          <w:rFonts w:eastAsia="宋体" w:cs="宋体"/>
          <w:i/>
          <w:iCs/>
        </w:rPr>
        <w:t>Exp Cell Res</w:t>
      </w:r>
      <w:r w:rsidRPr="00044455">
        <w:rPr>
          <w:rFonts w:eastAsia="宋体" w:cs="宋体"/>
        </w:rPr>
        <w:t xml:space="preserve"> 2006; </w:t>
      </w:r>
      <w:r w:rsidRPr="00044455">
        <w:rPr>
          <w:rFonts w:eastAsia="宋体" w:cs="宋体"/>
          <w:b/>
          <w:bCs/>
        </w:rPr>
        <w:t>312</w:t>
      </w:r>
      <w:r w:rsidRPr="00044455">
        <w:rPr>
          <w:rFonts w:eastAsia="宋体" w:cs="宋体"/>
        </w:rPr>
        <w:t>: 659-667 [PMID: 16256984 DOI: 10.1016/j.yexcr.2005.09.019]</w:t>
      </w:r>
    </w:p>
    <w:p w14:paraId="2317CEA8" w14:textId="77777777" w:rsidR="00F258E2" w:rsidRPr="00044455" w:rsidRDefault="00F258E2" w:rsidP="00F258E2">
      <w:pPr>
        <w:rPr>
          <w:rFonts w:eastAsia="宋体" w:cs="宋体"/>
        </w:rPr>
      </w:pPr>
      <w:r w:rsidRPr="00044455">
        <w:rPr>
          <w:rFonts w:eastAsia="宋体" w:cs="宋体"/>
        </w:rPr>
        <w:t xml:space="preserve">49 </w:t>
      </w:r>
      <w:r w:rsidRPr="00044455">
        <w:rPr>
          <w:rFonts w:eastAsia="宋体" w:cs="宋体"/>
          <w:b/>
          <w:bCs/>
        </w:rPr>
        <w:t>Bodenstine TM</w:t>
      </w:r>
      <w:r w:rsidRPr="00044455">
        <w:rPr>
          <w:rFonts w:eastAsia="宋体" w:cs="宋体"/>
        </w:rPr>
        <w:t xml:space="preserve">, Welch DR. Metastasis suppressors and the tumor microenvironment. </w:t>
      </w:r>
      <w:r w:rsidRPr="00044455">
        <w:rPr>
          <w:rFonts w:eastAsia="宋体" w:cs="宋体"/>
          <w:i/>
          <w:iCs/>
        </w:rPr>
        <w:t>Cancer Microenviron</w:t>
      </w:r>
      <w:r w:rsidRPr="00044455">
        <w:rPr>
          <w:rFonts w:eastAsia="宋体" w:cs="宋体"/>
        </w:rPr>
        <w:t xml:space="preserve"> 2008; </w:t>
      </w:r>
      <w:r w:rsidRPr="00044455">
        <w:rPr>
          <w:rFonts w:eastAsia="宋体" w:cs="宋体"/>
          <w:b/>
          <w:bCs/>
        </w:rPr>
        <w:t>1</w:t>
      </w:r>
      <w:r w:rsidRPr="00044455">
        <w:rPr>
          <w:rFonts w:eastAsia="宋体" w:cs="宋体"/>
        </w:rPr>
        <w:t>: 1-11 [PMID: 19308680 DOI: 10.1007/s12307-008-0001-8]</w:t>
      </w:r>
    </w:p>
    <w:p w14:paraId="635FD4F2" w14:textId="77777777" w:rsidR="00F258E2" w:rsidRPr="00044455" w:rsidRDefault="00F258E2" w:rsidP="00F258E2">
      <w:pPr>
        <w:rPr>
          <w:rFonts w:eastAsia="宋体" w:cs="宋体"/>
        </w:rPr>
      </w:pPr>
      <w:r w:rsidRPr="00044455">
        <w:rPr>
          <w:rFonts w:eastAsia="宋体" w:cs="宋体"/>
        </w:rPr>
        <w:t xml:space="preserve">50 </w:t>
      </w:r>
      <w:r w:rsidRPr="00044455">
        <w:rPr>
          <w:rFonts w:eastAsia="宋体" w:cs="宋体"/>
          <w:b/>
          <w:bCs/>
        </w:rPr>
        <w:t>Dorudi S</w:t>
      </w:r>
      <w:r w:rsidRPr="00044455">
        <w:rPr>
          <w:rFonts w:eastAsia="宋体" w:cs="宋体"/>
        </w:rPr>
        <w:t xml:space="preserve">, Sheffield JP, Poulsom R, Northover JM, Hart IR. E-cadherin expression in colorectal cancer. An immunocytochemical and in situ hybridization study. </w:t>
      </w:r>
      <w:r w:rsidRPr="00044455">
        <w:rPr>
          <w:rFonts w:eastAsia="宋体" w:cs="宋体"/>
          <w:i/>
          <w:iCs/>
        </w:rPr>
        <w:t>Am J Pathol</w:t>
      </w:r>
      <w:r w:rsidRPr="00044455">
        <w:rPr>
          <w:rFonts w:eastAsia="宋体" w:cs="宋体"/>
        </w:rPr>
        <w:t xml:space="preserve"> 1993; </w:t>
      </w:r>
      <w:r w:rsidRPr="00044455">
        <w:rPr>
          <w:rFonts w:eastAsia="宋体" w:cs="宋体"/>
          <w:b/>
          <w:bCs/>
        </w:rPr>
        <w:t>142</w:t>
      </w:r>
      <w:r w:rsidRPr="00044455">
        <w:rPr>
          <w:rFonts w:eastAsia="宋体" w:cs="宋体"/>
        </w:rPr>
        <w:t>: 981-986 [PMID: 7682766]</w:t>
      </w:r>
    </w:p>
    <w:p w14:paraId="6E792A08" w14:textId="77777777" w:rsidR="00F258E2" w:rsidRPr="00044455" w:rsidRDefault="00F258E2" w:rsidP="00F258E2">
      <w:pPr>
        <w:rPr>
          <w:rFonts w:eastAsia="宋体" w:cs="宋体"/>
        </w:rPr>
      </w:pPr>
      <w:r w:rsidRPr="00044455">
        <w:rPr>
          <w:rFonts w:eastAsia="宋体" w:cs="宋体"/>
        </w:rPr>
        <w:t xml:space="preserve">51 </w:t>
      </w:r>
      <w:r w:rsidRPr="00044455">
        <w:rPr>
          <w:rFonts w:eastAsia="宋体" w:cs="宋体"/>
          <w:b/>
          <w:bCs/>
        </w:rPr>
        <w:t>Pocard M</w:t>
      </w:r>
      <w:r w:rsidRPr="00044455">
        <w:rPr>
          <w:rFonts w:eastAsia="宋体" w:cs="宋体"/>
        </w:rPr>
        <w:t xml:space="preserve">, Debruyne P, Bras-Gonçalves R, Mareel M, Dutrillaux B, Poupon MF. Single alteration of p53 or E-cadherin genes can alter the surgical resection benefit in an experimental model of colon cancer. </w:t>
      </w:r>
      <w:r w:rsidRPr="00044455">
        <w:rPr>
          <w:rFonts w:eastAsia="宋体" w:cs="宋体"/>
          <w:i/>
          <w:iCs/>
        </w:rPr>
        <w:t>Dis Colon Rectum</w:t>
      </w:r>
      <w:r w:rsidRPr="00044455">
        <w:rPr>
          <w:rFonts w:eastAsia="宋体" w:cs="宋体"/>
        </w:rPr>
        <w:t xml:space="preserve"> 2001; </w:t>
      </w:r>
      <w:r w:rsidRPr="00044455">
        <w:rPr>
          <w:rFonts w:eastAsia="宋体" w:cs="宋体"/>
          <w:b/>
          <w:bCs/>
        </w:rPr>
        <w:t>44</w:t>
      </w:r>
      <w:r w:rsidRPr="00044455">
        <w:rPr>
          <w:rFonts w:eastAsia="宋体" w:cs="宋体"/>
        </w:rPr>
        <w:t>: 1106-1112 [PMID: 11535849]</w:t>
      </w:r>
    </w:p>
    <w:p w14:paraId="394E5C88" w14:textId="77777777" w:rsidR="00F258E2" w:rsidRPr="00044455" w:rsidRDefault="00F258E2" w:rsidP="00F258E2">
      <w:pPr>
        <w:rPr>
          <w:rFonts w:eastAsia="宋体" w:cs="宋体"/>
        </w:rPr>
      </w:pPr>
      <w:r w:rsidRPr="00044455">
        <w:rPr>
          <w:rFonts w:eastAsia="宋体" w:cs="宋体"/>
        </w:rPr>
        <w:t xml:space="preserve">52 </w:t>
      </w:r>
      <w:r w:rsidRPr="00044455">
        <w:rPr>
          <w:rFonts w:eastAsia="宋体" w:cs="宋体"/>
          <w:b/>
          <w:bCs/>
        </w:rPr>
        <w:t>Hippo Y</w:t>
      </w:r>
      <w:r w:rsidRPr="00044455">
        <w:rPr>
          <w:rFonts w:eastAsia="宋体" w:cs="宋体"/>
        </w:rPr>
        <w:t xml:space="preserve">, Yashiro M, Ishii M, Taniguchi H, Tsutsumi S, Hirakawa K, Kodama T, Aburatani H. Differential gene expression profiles of scirrhous gastric cancer cells with high metastatic potential to peritoneum or lymph nodes. </w:t>
      </w:r>
      <w:r w:rsidRPr="00044455">
        <w:rPr>
          <w:rFonts w:eastAsia="宋体" w:cs="宋体"/>
          <w:i/>
          <w:iCs/>
        </w:rPr>
        <w:t>Cancer Res</w:t>
      </w:r>
      <w:r w:rsidRPr="00044455">
        <w:rPr>
          <w:rFonts w:eastAsia="宋体" w:cs="宋体"/>
        </w:rPr>
        <w:t xml:space="preserve"> 2001; </w:t>
      </w:r>
      <w:r w:rsidRPr="00044455">
        <w:rPr>
          <w:rFonts w:eastAsia="宋体" w:cs="宋体"/>
          <w:b/>
          <w:bCs/>
        </w:rPr>
        <w:t>61</w:t>
      </w:r>
      <w:r w:rsidRPr="00044455">
        <w:rPr>
          <w:rFonts w:eastAsia="宋体" w:cs="宋体"/>
        </w:rPr>
        <w:t>: 889-895 [PMID: 11221876]</w:t>
      </w:r>
    </w:p>
    <w:p w14:paraId="0E40AF57" w14:textId="77777777" w:rsidR="00F258E2" w:rsidRPr="00044455" w:rsidRDefault="00F258E2" w:rsidP="00F258E2">
      <w:pPr>
        <w:rPr>
          <w:rFonts w:eastAsia="宋体" w:cs="宋体"/>
        </w:rPr>
      </w:pPr>
      <w:r w:rsidRPr="00044455">
        <w:rPr>
          <w:rFonts w:eastAsia="宋体" w:cs="宋体"/>
        </w:rPr>
        <w:lastRenderedPageBreak/>
        <w:t xml:space="preserve">53 </w:t>
      </w:r>
      <w:r w:rsidRPr="00044455">
        <w:rPr>
          <w:rFonts w:eastAsia="宋体" w:cs="宋体"/>
          <w:b/>
          <w:bCs/>
        </w:rPr>
        <w:t>Yonemura Y</w:t>
      </w:r>
      <w:r w:rsidRPr="00044455">
        <w:rPr>
          <w:rFonts w:eastAsia="宋体" w:cs="宋体"/>
        </w:rPr>
        <w:t xml:space="preserve">, Nojima N, Kaji M, Fujimura T, Itoh H, Ninomiya I, Miyazaki I, Endo Y, Sasaki T. E-cadherin and urokinase-type plasminogen activator tissue status in gastric carcinoma. </w:t>
      </w:r>
      <w:r w:rsidRPr="00044455">
        <w:rPr>
          <w:rFonts w:eastAsia="宋体" w:cs="宋体"/>
          <w:i/>
          <w:iCs/>
        </w:rPr>
        <w:t>Cancer</w:t>
      </w:r>
      <w:r w:rsidRPr="00044455">
        <w:rPr>
          <w:rFonts w:eastAsia="宋体" w:cs="宋体"/>
        </w:rPr>
        <w:t xml:space="preserve"> 1995; </w:t>
      </w:r>
      <w:r w:rsidRPr="00044455">
        <w:rPr>
          <w:rFonts w:eastAsia="宋体" w:cs="宋体"/>
          <w:b/>
          <w:bCs/>
        </w:rPr>
        <w:t>76</w:t>
      </w:r>
      <w:r w:rsidRPr="00044455">
        <w:rPr>
          <w:rFonts w:eastAsia="宋体" w:cs="宋体"/>
        </w:rPr>
        <w:t>: 941-953 [PMID: 8625219]</w:t>
      </w:r>
    </w:p>
    <w:p w14:paraId="62935F97" w14:textId="77777777" w:rsidR="00F258E2" w:rsidRPr="00044455" w:rsidRDefault="00F258E2" w:rsidP="00F258E2">
      <w:pPr>
        <w:rPr>
          <w:rFonts w:eastAsia="宋体" w:cs="宋体"/>
        </w:rPr>
      </w:pPr>
      <w:r w:rsidRPr="00044455">
        <w:rPr>
          <w:rFonts w:eastAsia="宋体" w:cs="宋体"/>
        </w:rPr>
        <w:t xml:space="preserve">54 </w:t>
      </w:r>
      <w:r w:rsidRPr="00044455">
        <w:rPr>
          <w:rFonts w:eastAsia="宋体" w:cs="宋体"/>
          <w:b/>
          <w:bCs/>
        </w:rPr>
        <w:t>Veatch AL</w:t>
      </w:r>
      <w:r w:rsidRPr="00044455">
        <w:rPr>
          <w:rFonts w:eastAsia="宋体" w:cs="宋体"/>
        </w:rPr>
        <w:t xml:space="preserve">, Carson LF, Ramakrishnan S. Differential expression of the cell-cell adhesion molecule E-cadherin in ascites and solid human ovarian tumor cells. </w:t>
      </w:r>
      <w:r w:rsidRPr="00044455">
        <w:rPr>
          <w:rFonts w:eastAsia="宋体" w:cs="宋体"/>
          <w:i/>
          <w:iCs/>
        </w:rPr>
        <w:t>Int J Cancer</w:t>
      </w:r>
      <w:r w:rsidRPr="00044455">
        <w:rPr>
          <w:rFonts w:eastAsia="宋体" w:cs="宋体"/>
        </w:rPr>
        <w:t xml:space="preserve"> 1994; </w:t>
      </w:r>
      <w:r w:rsidRPr="00044455">
        <w:rPr>
          <w:rFonts w:eastAsia="宋体" w:cs="宋体"/>
          <w:b/>
          <w:bCs/>
        </w:rPr>
        <w:t>58</w:t>
      </w:r>
      <w:r w:rsidRPr="00044455">
        <w:rPr>
          <w:rFonts w:eastAsia="宋体" w:cs="宋体"/>
        </w:rPr>
        <w:t>: 393-399 [PMID: 7519585]</w:t>
      </w:r>
    </w:p>
    <w:p w14:paraId="4AC70C88" w14:textId="77777777" w:rsidR="00F258E2" w:rsidRPr="00044455" w:rsidRDefault="00F258E2" w:rsidP="00F258E2">
      <w:pPr>
        <w:rPr>
          <w:rFonts w:eastAsia="宋体" w:cs="宋体"/>
        </w:rPr>
      </w:pPr>
      <w:r w:rsidRPr="00044455">
        <w:rPr>
          <w:rFonts w:eastAsia="宋体" w:cs="宋体"/>
        </w:rPr>
        <w:t xml:space="preserve">55 </w:t>
      </w:r>
      <w:r w:rsidRPr="00044455">
        <w:rPr>
          <w:rFonts w:eastAsia="宋体" w:cs="宋体"/>
          <w:b/>
          <w:bCs/>
        </w:rPr>
        <w:t>Elloul S</w:t>
      </w:r>
      <w:r w:rsidRPr="00044455">
        <w:rPr>
          <w:rFonts w:eastAsia="宋体" w:cs="宋体"/>
        </w:rPr>
        <w:t xml:space="preserve">, Elstrand MB, Nesland JM, Tropé CG, Kvalheim G, Goldberg I, Reich R, Davidson B. Snail, Slug, and Smad-interacting protein 1 as novel parameters of disease aggressiveness in metastatic ovarian and breast carcinoma. </w:t>
      </w:r>
      <w:r w:rsidRPr="00044455">
        <w:rPr>
          <w:rFonts w:eastAsia="宋体" w:cs="宋体"/>
          <w:i/>
          <w:iCs/>
        </w:rPr>
        <w:t>Cancer</w:t>
      </w:r>
      <w:r w:rsidRPr="00044455">
        <w:rPr>
          <w:rFonts w:eastAsia="宋体" w:cs="宋体"/>
        </w:rPr>
        <w:t xml:space="preserve"> 2005; </w:t>
      </w:r>
      <w:r w:rsidRPr="00044455">
        <w:rPr>
          <w:rFonts w:eastAsia="宋体" w:cs="宋体"/>
          <w:b/>
          <w:bCs/>
        </w:rPr>
        <w:t>103</w:t>
      </w:r>
      <w:r w:rsidRPr="00044455">
        <w:rPr>
          <w:rFonts w:eastAsia="宋体" w:cs="宋体"/>
        </w:rPr>
        <w:t>: 1631-1643 [PMID: 15742334 DOI: 10.1002/cncr.20946]</w:t>
      </w:r>
    </w:p>
    <w:p w14:paraId="51388DBB" w14:textId="77777777" w:rsidR="00F258E2" w:rsidRPr="00044455" w:rsidRDefault="00F258E2" w:rsidP="00F258E2">
      <w:pPr>
        <w:rPr>
          <w:rFonts w:eastAsia="宋体" w:cs="宋体"/>
        </w:rPr>
      </w:pPr>
      <w:r w:rsidRPr="00044455">
        <w:rPr>
          <w:rFonts w:eastAsia="宋体" w:cs="宋体"/>
        </w:rPr>
        <w:t xml:space="preserve">56 </w:t>
      </w:r>
      <w:r w:rsidRPr="00044455">
        <w:rPr>
          <w:rFonts w:eastAsia="宋体" w:cs="宋体"/>
          <w:b/>
          <w:bCs/>
        </w:rPr>
        <w:t>Yilmaz M</w:t>
      </w:r>
      <w:r w:rsidRPr="00044455">
        <w:rPr>
          <w:rFonts w:eastAsia="宋体" w:cs="宋体"/>
        </w:rPr>
        <w:t xml:space="preserve">, Christofori G. EMT, the cytoskeleton, and cancer cell invasion. </w:t>
      </w:r>
      <w:r w:rsidRPr="00044455">
        <w:rPr>
          <w:rFonts w:eastAsia="宋体" w:cs="宋体"/>
          <w:i/>
          <w:iCs/>
        </w:rPr>
        <w:t>Cancer Metastasis Rev</w:t>
      </w:r>
      <w:r w:rsidRPr="00044455">
        <w:rPr>
          <w:rFonts w:eastAsia="宋体" w:cs="宋体"/>
        </w:rPr>
        <w:t xml:space="preserve"> 2009; </w:t>
      </w:r>
      <w:r w:rsidRPr="00044455">
        <w:rPr>
          <w:rFonts w:eastAsia="宋体" w:cs="宋体"/>
          <w:b/>
          <w:bCs/>
        </w:rPr>
        <w:t>28</w:t>
      </w:r>
      <w:r w:rsidRPr="00044455">
        <w:rPr>
          <w:rFonts w:eastAsia="宋体" w:cs="宋体"/>
        </w:rPr>
        <w:t>: 15-33 [PMID: 19169796 DOI: 10.1007/s10555-008-9169-0]</w:t>
      </w:r>
    </w:p>
    <w:p w14:paraId="01A20DFD" w14:textId="77777777" w:rsidR="00F258E2" w:rsidRPr="00044455" w:rsidRDefault="00F258E2" w:rsidP="00F258E2">
      <w:pPr>
        <w:rPr>
          <w:rFonts w:eastAsia="宋体" w:cs="宋体"/>
        </w:rPr>
      </w:pPr>
      <w:r w:rsidRPr="00044455">
        <w:rPr>
          <w:rFonts w:eastAsia="宋体" w:cs="宋体"/>
        </w:rPr>
        <w:t xml:space="preserve">57 </w:t>
      </w:r>
      <w:r w:rsidRPr="00044455">
        <w:rPr>
          <w:rFonts w:eastAsia="宋体" w:cs="宋体"/>
          <w:b/>
          <w:bCs/>
        </w:rPr>
        <w:t>Brabletz T</w:t>
      </w:r>
      <w:r w:rsidRPr="00044455">
        <w:rPr>
          <w:rFonts w:eastAsia="宋体" w:cs="宋体"/>
        </w:rPr>
        <w:t xml:space="preserve">, Hlubek F, Spaderna S, Schmalhofer O, Hiendlmeyer E, Jung A, Kirchner T. Invasion and metastasis in colorectal cancer: epithelial-mesenchymal transition, mesenchymal-epithelial transition, stem cells and beta-catenin. </w:t>
      </w:r>
      <w:r w:rsidRPr="00044455">
        <w:rPr>
          <w:rFonts w:eastAsia="宋体" w:cs="宋体"/>
          <w:i/>
          <w:iCs/>
        </w:rPr>
        <w:t>Cells Tissues Organs</w:t>
      </w:r>
      <w:r w:rsidRPr="00044455">
        <w:rPr>
          <w:rFonts w:eastAsia="宋体" w:cs="宋体"/>
        </w:rPr>
        <w:t xml:space="preserve"> 2005; </w:t>
      </w:r>
      <w:r w:rsidRPr="00044455">
        <w:rPr>
          <w:rFonts w:eastAsia="宋体" w:cs="宋体"/>
          <w:b/>
          <w:bCs/>
        </w:rPr>
        <w:t>179</w:t>
      </w:r>
      <w:r w:rsidRPr="00044455">
        <w:rPr>
          <w:rFonts w:eastAsia="宋体" w:cs="宋体"/>
        </w:rPr>
        <w:t>: 56-65 [PMID: 15942193 DOI: 10.1159/000084509]</w:t>
      </w:r>
    </w:p>
    <w:p w14:paraId="40FF483A" w14:textId="77777777" w:rsidR="00F258E2" w:rsidRPr="00044455" w:rsidRDefault="00F258E2" w:rsidP="00F258E2">
      <w:pPr>
        <w:rPr>
          <w:rFonts w:eastAsia="宋体" w:cs="宋体"/>
        </w:rPr>
      </w:pPr>
      <w:r w:rsidRPr="00044455">
        <w:rPr>
          <w:rFonts w:eastAsia="宋体" w:cs="宋体"/>
        </w:rPr>
        <w:t xml:space="preserve">58 </w:t>
      </w:r>
      <w:r w:rsidRPr="00044455">
        <w:rPr>
          <w:rFonts w:eastAsia="宋体" w:cs="宋体"/>
          <w:b/>
          <w:bCs/>
        </w:rPr>
        <w:t>Gargalionis AN</w:t>
      </w:r>
      <w:r w:rsidRPr="00044455">
        <w:rPr>
          <w:rFonts w:eastAsia="宋体" w:cs="宋体"/>
        </w:rPr>
        <w:t xml:space="preserve">, Korkolopoulou P, Farmaki E, Piperi C, Dalagiorgou G, Adamopoulos C, Levidou G, Saetta A, Fragkou P, Tsioli P, Kiaris H, Zizi-Serbetzoglou A, Karavokyros I, Papavassiliou KA, Tsavaris N, Patsouris E, Basdra EK, Papavassiliou AG. Polycystin-1 and polycystin-2 are involved in the acquisition of aggressive phenotypes in colorectal cancer. </w:t>
      </w:r>
      <w:r w:rsidRPr="00044455">
        <w:rPr>
          <w:rFonts w:eastAsia="宋体" w:cs="宋体"/>
          <w:i/>
          <w:iCs/>
        </w:rPr>
        <w:t>Int J Cancer</w:t>
      </w:r>
      <w:r w:rsidRPr="00044455">
        <w:rPr>
          <w:rFonts w:eastAsia="宋体" w:cs="宋体"/>
        </w:rPr>
        <w:t xml:space="preserve"> 2015; </w:t>
      </w:r>
      <w:r w:rsidRPr="00044455">
        <w:rPr>
          <w:rFonts w:eastAsia="宋体" w:cs="宋体"/>
          <w:b/>
          <w:bCs/>
        </w:rPr>
        <w:t>136</w:t>
      </w:r>
      <w:r w:rsidRPr="00044455">
        <w:rPr>
          <w:rFonts w:eastAsia="宋体" w:cs="宋体"/>
        </w:rPr>
        <w:t>: 1515-1527 [PMID: 25123959 DOI: 10.1002/ijc.29140]</w:t>
      </w:r>
    </w:p>
    <w:p w14:paraId="1C829E15" w14:textId="77777777" w:rsidR="00F258E2" w:rsidRPr="00044455" w:rsidRDefault="00F258E2" w:rsidP="00F258E2">
      <w:pPr>
        <w:rPr>
          <w:rFonts w:eastAsia="宋体" w:cs="宋体"/>
        </w:rPr>
      </w:pPr>
      <w:r w:rsidRPr="00044455">
        <w:rPr>
          <w:rFonts w:eastAsia="宋体" w:cs="宋体"/>
        </w:rPr>
        <w:t xml:space="preserve">59 </w:t>
      </w:r>
      <w:r w:rsidRPr="00044455">
        <w:rPr>
          <w:rFonts w:eastAsia="宋体" w:cs="宋体"/>
          <w:b/>
          <w:bCs/>
        </w:rPr>
        <w:t>Ibraghimov-Beskrovnaya O</w:t>
      </w:r>
      <w:r w:rsidRPr="00044455">
        <w:rPr>
          <w:rFonts w:eastAsia="宋体" w:cs="宋体"/>
        </w:rPr>
        <w:t xml:space="preserve">, Natoli TA. mTOR signaling in polycystic kidney disease. </w:t>
      </w:r>
      <w:r w:rsidRPr="00044455">
        <w:rPr>
          <w:rFonts w:eastAsia="宋体" w:cs="宋体"/>
          <w:i/>
          <w:iCs/>
        </w:rPr>
        <w:t>Trends Mol Med</w:t>
      </w:r>
      <w:r w:rsidRPr="00044455">
        <w:rPr>
          <w:rFonts w:eastAsia="宋体" w:cs="宋体"/>
        </w:rPr>
        <w:t xml:space="preserve"> 2011; </w:t>
      </w:r>
      <w:r w:rsidRPr="00044455">
        <w:rPr>
          <w:rFonts w:eastAsia="宋体" w:cs="宋体"/>
          <w:b/>
          <w:bCs/>
        </w:rPr>
        <w:t>17</w:t>
      </w:r>
      <w:r w:rsidRPr="00044455">
        <w:rPr>
          <w:rFonts w:eastAsia="宋体" w:cs="宋体"/>
        </w:rPr>
        <w:t>: 625-633 [PMID: 21775207 DOI: 10.1016/j.molmed.2011.06.003]</w:t>
      </w:r>
    </w:p>
    <w:p w14:paraId="59F755BB" w14:textId="77777777" w:rsidR="00F258E2" w:rsidRPr="00044455" w:rsidRDefault="00F258E2" w:rsidP="00F258E2">
      <w:pPr>
        <w:rPr>
          <w:rFonts w:eastAsia="宋体" w:cs="宋体"/>
        </w:rPr>
      </w:pPr>
      <w:r>
        <w:rPr>
          <w:rFonts w:eastAsia="宋体" w:cs="宋体"/>
        </w:rPr>
        <w:t>60</w:t>
      </w:r>
      <w:r w:rsidRPr="00044455">
        <w:rPr>
          <w:rFonts w:eastAsia="宋体" w:cs="宋体"/>
        </w:rPr>
        <w:t xml:space="preserve"> The polycystic kidney disease 1 gene encodes a 14 kb transcript and lies within a duplicated region on chromosome 16. The European Polycystic Kidney Disease Consortium. </w:t>
      </w:r>
      <w:r w:rsidRPr="00044455">
        <w:rPr>
          <w:rFonts w:eastAsia="宋体" w:cs="宋体"/>
          <w:i/>
          <w:iCs/>
        </w:rPr>
        <w:t>Cell</w:t>
      </w:r>
      <w:r w:rsidRPr="00044455">
        <w:rPr>
          <w:rFonts w:eastAsia="宋体" w:cs="宋体"/>
        </w:rPr>
        <w:t xml:space="preserve"> 1994; </w:t>
      </w:r>
      <w:r w:rsidRPr="00044455">
        <w:rPr>
          <w:rFonts w:eastAsia="宋体" w:cs="宋体"/>
          <w:b/>
          <w:bCs/>
        </w:rPr>
        <w:t>78</w:t>
      </w:r>
      <w:r w:rsidRPr="00044455">
        <w:rPr>
          <w:rFonts w:eastAsia="宋体" w:cs="宋体"/>
        </w:rPr>
        <w:t xml:space="preserve">: 725 [PMID: </w:t>
      </w:r>
      <w:bookmarkStart w:id="61" w:name="OLE_LINK6"/>
      <w:bookmarkStart w:id="62" w:name="OLE_LINK7"/>
      <w:r w:rsidRPr="00044455">
        <w:rPr>
          <w:rFonts w:eastAsia="宋体" w:cs="宋体"/>
        </w:rPr>
        <w:t>8069919</w:t>
      </w:r>
      <w:bookmarkEnd w:id="61"/>
      <w:bookmarkEnd w:id="62"/>
      <w:r w:rsidRPr="00044455">
        <w:rPr>
          <w:rFonts w:eastAsia="宋体" w:cs="宋体"/>
        </w:rPr>
        <w:t>]</w:t>
      </w:r>
    </w:p>
    <w:p w14:paraId="00A0D96E" w14:textId="77777777" w:rsidR="00F258E2" w:rsidRPr="00044455" w:rsidRDefault="00F258E2" w:rsidP="00F258E2">
      <w:pPr>
        <w:rPr>
          <w:rFonts w:eastAsia="宋体" w:cs="宋体"/>
        </w:rPr>
      </w:pPr>
      <w:r w:rsidRPr="00044455">
        <w:rPr>
          <w:rFonts w:eastAsia="宋体" w:cs="宋体"/>
        </w:rPr>
        <w:t xml:space="preserve">61 </w:t>
      </w:r>
      <w:r w:rsidRPr="00044455">
        <w:rPr>
          <w:rFonts w:eastAsia="宋体" w:cs="宋体"/>
          <w:b/>
          <w:bCs/>
        </w:rPr>
        <w:t>Nims N</w:t>
      </w:r>
      <w:r w:rsidRPr="00044455">
        <w:rPr>
          <w:rFonts w:eastAsia="宋体" w:cs="宋体"/>
        </w:rPr>
        <w:t xml:space="preserve">, Vassmer D, Maser RL. Transmembrane domain analysis of polycystin-1, the product of the polycystic kidney disease-1 (PKD1) gene: evidence for 11 </w:t>
      </w:r>
      <w:r w:rsidRPr="00044455">
        <w:rPr>
          <w:rFonts w:eastAsia="宋体" w:cs="宋体"/>
        </w:rPr>
        <w:lastRenderedPageBreak/>
        <w:t xml:space="preserve">membrane-spanning domains. </w:t>
      </w:r>
      <w:r w:rsidRPr="00044455">
        <w:rPr>
          <w:rFonts w:eastAsia="宋体" w:cs="宋体"/>
          <w:i/>
          <w:iCs/>
        </w:rPr>
        <w:t>Biochemistry</w:t>
      </w:r>
      <w:r w:rsidRPr="00044455">
        <w:rPr>
          <w:rFonts w:eastAsia="宋体" w:cs="宋体"/>
        </w:rPr>
        <w:t xml:space="preserve"> 2003; </w:t>
      </w:r>
      <w:r w:rsidRPr="00044455">
        <w:rPr>
          <w:rFonts w:eastAsia="宋体" w:cs="宋体"/>
          <w:b/>
          <w:bCs/>
        </w:rPr>
        <w:t>42</w:t>
      </w:r>
      <w:r w:rsidRPr="00044455">
        <w:rPr>
          <w:rFonts w:eastAsia="宋体" w:cs="宋体"/>
        </w:rPr>
        <w:t>: 13035-13048 [PMID: 14596619 DOI: 10.1021/bi035074c]</w:t>
      </w:r>
    </w:p>
    <w:p w14:paraId="35C1F30E" w14:textId="77777777" w:rsidR="00F258E2" w:rsidRPr="00044455" w:rsidRDefault="00F258E2" w:rsidP="00F258E2">
      <w:pPr>
        <w:rPr>
          <w:rFonts w:eastAsia="宋体" w:cs="宋体"/>
        </w:rPr>
      </w:pPr>
      <w:r w:rsidRPr="00044455">
        <w:rPr>
          <w:rFonts w:eastAsia="宋体" w:cs="宋体"/>
        </w:rPr>
        <w:t xml:space="preserve">62 </w:t>
      </w:r>
      <w:r w:rsidRPr="00044455">
        <w:rPr>
          <w:rFonts w:eastAsia="宋体" w:cs="宋体"/>
          <w:b/>
          <w:bCs/>
        </w:rPr>
        <w:t>Dalagiorgou G</w:t>
      </w:r>
      <w:r w:rsidRPr="00044455">
        <w:rPr>
          <w:rFonts w:eastAsia="宋体" w:cs="宋体"/>
        </w:rPr>
        <w:t xml:space="preserve">, Basdra EK, Papavassiliou AG. Polycystin-1: function as a mechanosensor. </w:t>
      </w:r>
      <w:r w:rsidRPr="00044455">
        <w:rPr>
          <w:rFonts w:eastAsia="宋体" w:cs="宋体"/>
          <w:i/>
          <w:iCs/>
        </w:rPr>
        <w:t>Int J Biochem Cell Biol</w:t>
      </w:r>
      <w:r w:rsidRPr="00044455">
        <w:rPr>
          <w:rFonts w:eastAsia="宋体" w:cs="宋体"/>
        </w:rPr>
        <w:t xml:space="preserve"> 2010; </w:t>
      </w:r>
      <w:r w:rsidRPr="00044455">
        <w:rPr>
          <w:rFonts w:eastAsia="宋体" w:cs="宋体"/>
          <w:b/>
          <w:bCs/>
        </w:rPr>
        <w:t>42</w:t>
      </w:r>
      <w:r w:rsidRPr="00044455">
        <w:rPr>
          <w:rFonts w:eastAsia="宋体" w:cs="宋体"/>
        </w:rPr>
        <w:t>: 1610-1613 [PMID: 20601082 DOI: 10.1016/j.biocel.2010.06.017]</w:t>
      </w:r>
    </w:p>
    <w:p w14:paraId="6C962C5D" w14:textId="77777777" w:rsidR="00F258E2" w:rsidRPr="00044455" w:rsidRDefault="00F258E2" w:rsidP="00F258E2">
      <w:pPr>
        <w:rPr>
          <w:rFonts w:eastAsia="宋体" w:cs="宋体"/>
        </w:rPr>
      </w:pPr>
      <w:r w:rsidRPr="00044455">
        <w:rPr>
          <w:rFonts w:eastAsia="宋体" w:cs="宋体"/>
        </w:rPr>
        <w:t xml:space="preserve">63 </w:t>
      </w:r>
      <w:r w:rsidRPr="00044455">
        <w:rPr>
          <w:rFonts w:eastAsia="宋体" w:cs="宋体"/>
          <w:b/>
          <w:bCs/>
        </w:rPr>
        <w:t>Parnell SC</w:t>
      </w:r>
      <w:r w:rsidRPr="00044455">
        <w:rPr>
          <w:rFonts w:eastAsia="宋体" w:cs="宋体"/>
        </w:rPr>
        <w:t xml:space="preserve">, Magenheimer BS, Maser RL, Rankin CA, Smine A, Okamoto T, Calvet JP. The polycystic kidney disease-1 protein, polycystin-1, binds and activates heterotrimeric G-proteins in vitro. </w:t>
      </w:r>
      <w:r w:rsidRPr="00044455">
        <w:rPr>
          <w:rFonts w:eastAsia="宋体" w:cs="宋体"/>
          <w:i/>
          <w:iCs/>
        </w:rPr>
        <w:t>Biochem Biophys Res Commun</w:t>
      </w:r>
      <w:r w:rsidRPr="00044455">
        <w:rPr>
          <w:rFonts w:eastAsia="宋体" w:cs="宋体"/>
        </w:rPr>
        <w:t xml:space="preserve"> 1998; </w:t>
      </w:r>
      <w:r w:rsidRPr="00044455">
        <w:rPr>
          <w:rFonts w:eastAsia="宋体" w:cs="宋体"/>
          <w:b/>
          <w:bCs/>
        </w:rPr>
        <w:t>251</w:t>
      </w:r>
      <w:r w:rsidRPr="00044455">
        <w:rPr>
          <w:rFonts w:eastAsia="宋体" w:cs="宋体"/>
        </w:rPr>
        <w:t>: 625-631 [PMID: 9792824 DOI: 10.1006/bbrc.1998.9514]</w:t>
      </w:r>
    </w:p>
    <w:p w14:paraId="5830CDA4" w14:textId="77777777" w:rsidR="00F258E2" w:rsidRPr="00044455" w:rsidRDefault="00F258E2" w:rsidP="00F258E2">
      <w:pPr>
        <w:rPr>
          <w:rFonts w:eastAsia="宋体" w:cs="宋体"/>
        </w:rPr>
      </w:pPr>
      <w:r w:rsidRPr="00044455">
        <w:rPr>
          <w:rFonts w:eastAsia="宋体" w:cs="宋体"/>
        </w:rPr>
        <w:t xml:space="preserve">64 </w:t>
      </w:r>
      <w:r w:rsidRPr="00044455">
        <w:rPr>
          <w:rFonts w:eastAsia="宋体" w:cs="宋体"/>
          <w:b/>
          <w:bCs/>
        </w:rPr>
        <w:t>Hoffmeister H</w:t>
      </w:r>
      <w:r w:rsidRPr="00044455">
        <w:rPr>
          <w:rFonts w:eastAsia="宋体" w:cs="宋体"/>
        </w:rPr>
        <w:t xml:space="preserve">, Gallagher AR, Rascle A, Witzgall R. The human polycystin-2 protein represents an integral membrane protein with six membrane-spanning domains and intracellular N- and C-termini. </w:t>
      </w:r>
      <w:r w:rsidRPr="00044455">
        <w:rPr>
          <w:rFonts w:eastAsia="宋体" w:cs="宋体"/>
          <w:i/>
          <w:iCs/>
        </w:rPr>
        <w:t>Biochem J</w:t>
      </w:r>
      <w:r w:rsidRPr="00044455">
        <w:rPr>
          <w:rFonts w:eastAsia="宋体" w:cs="宋体"/>
        </w:rPr>
        <w:t xml:space="preserve"> 2011; </w:t>
      </w:r>
      <w:r w:rsidRPr="00044455">
        <w:rPr>
          <w:rFonts w:eastAsia="宋体" w:cs="宋体"/>
          <w:b/>
          <w:bCs/>
        </w:rPr>
        <w:t>433</w:t>
      </w:r>
      <w:r w:rsidRPr="00044455">
        <w:rPr>
          <w:rFonts w:eastAsia="宋体" w:cs="宋体"/>
        </w:rPr>
        <w:t>: 285-294 [PMID: 21044049 DOI: 10.1042/BJ20101141]</w:t>
      </w:r>
    </w:p>
    <w:p w14:paraId="634DEEF5" w14:textId="77777777" w:rsidR="00F258E2" w:rsidRPr="00044455" w:rsidRDefault="00F258E2" w:rsidP="00F258E2">
      <w:pPr>
        <w:rPr>
          <w:rFonts w:eastAsia="宋体" w:cs="宋体"/>
        </w:rPr>
      </w:pPr>
      <w:r w:rsidRPr="00044455">
        <w:rPr>
          <w:rFonts w:eastAsia="宋体" w:cs="宋体"/>
        </w:rPr>
        <w:t xml:space="preserve">65 </w:t>
      </w:r>
      <w:r w:rsidRPr="00044455">
        <w:rPr>
          <w:rFonts w:eastAsia="宋体" w:cs="宋体"/>
          <w:b/>
          <w:bCs/>
        </w:rPr>
        <w:t>Köttgen M</w:t>
      </w:r>
      <w:r w:rsidRPr="00044455">
        <w:rPr>
          <w:rFonts w:eastAsia="宋体" w:cs="宋体"/>
        </w:rPr>
        <w:t xml:space="preserve">, Walz G. Subcellular localization and trafficking of polycystins. </w:t>
      </w:r>
      <w:r w:rsidRPr="00044455">
        <w:rPr>
          <w:rFonts w:eastAsia="宋体" w:cs="宋体"/>
          <w:i/>
          <w:iCs/>
        </w:rPr>
        <w:t>Pflugers Arch</w:t>
      </w:r>
      <w:r w:rsidRPr="00044455">
        <w:rPr>
          <w:rFonts w:eastAsia="宋体" w:cs="宋体"/>
        </w:rPr>
        <w:t xml:space="preserve"> 2005; </w:t>
      </w:r>
      <w:r w:rsidRPr="00044455">
        <w:rPr>
          <w:rFonts w:eastAsia="宋体" w:cs="宋体"/>
          <w:b/>
          <w:bCs/>
        </w:rPr>
        <w:t>451</w:t>
      </w:r>
      <w:r w:rsidRPr="00044455">
        <w:rPr>
          <w:rFonts w:eastAsia="宋体" w:cs="宋体"/>
        </w:rPr>
        <w:t>: 286-293 [PMID: 15895248 DOI: 10.1007/s00424-005-1417-3]</w:t>
      </w:r>
    </w:p>
    <w:p w14:paraId="3FD519CD" w14:textId="77777777" w:rsidR="00F258E2" w:rsidRPr="00044455" w:rsidRDefault="00F258E2" w:rsidP="00F258E2">
      <w:pPr>
        <w:rPr>
          <w:rFonts w:eastAsia="宋体" w:cs="宋体"/>
        </w:rPr>
      </w:pPr>
      <w:r w:rsidRPr="00044455">
        <w:rPr>
          <w:rFonts w:eastAsia="宋体" w:cs="宋体"/>
        </w:rPr>
        <w:t xml:space="preserve">66 </w:t>
      </w:r>
      <w:r w:rsidRPr="00044455">
        <w:rPr>
          <w:rFonts w:eastAsia="宋体" w:cs="宋体"/>
          <w:b/>
          <w:bCs/>
        </w:rPr>
        <w:t>Scheffers MS</w:t>
      </w:r>
      <w:r w:rsidRPr="00044455">
        <w:rPr>
          <w:rFonts w:eastAsia="宋体" w:cs="宋体"/>
        </w:rPr>
        <w:t xml:space="preserve">, Le H, van der Bent P, Leonhard W, Prins F, Spruit L, Breuning MH, de Heer E, Peters DJ. Distinct subcellular expression of endogenous polycystin-2 in the plasma membrane and Golgi apparatus of MDCK cells. </w:t>
      </w:r>
      <w:r w:rsidRPr="00044455">
        <w:rPr>
          <w:rFonts w:eastAsia="宋体" w:cs="宋体"/>
          <w:i/>
          <w:iCs/>
        </w:rPr>
        <w:t>Hum Mol Genet</w:t>
      </w:r>
      <w:r w:rsidRPr="00044455">
        <w:rPr>
          <w:rFonts w:eastAsia="宋体" w:cs="宋体"/>
        </w:rPr>
        <w:t xml:space="preserve"> 2002; </w:t>
      </w:r>
      <w:r w:rsidRPr="00044455">
        <w:rPr>
          <w:rFonts w:eastAsia="宋体" w:cs="宋体"/>
          <w:b/>
          <w:bCs/>
        </w:rPr>
        <w:t>11</w:t>
      </w:r>
      <w:r w:rsidRPr="00044455">
        <w:rPr>
          <w:rFonts w:eastAsia="宋体" w:cs="宋体"/>
        </w:rPr>
        <w:t>: 59-67 [PMID: 11772999]</w:t>
      </w:r>
    </w:p>
    <w:p w14:paraId="6D4B9D6B" w14:textId="77777777" w:rsidR="00F258E2" w:rsidRPr="00044455" w:rsidRDefault="00F258E2" w:rsidP="00F258E2">
      <w:pPr>
        <w:rPr>
          <w:rFonts w:eastAsia="宋体" w:cs="宋体"/>
        </w:rPr>
      </w:pPr>
      <w:r w:rsidRPr="00044455">
        <w:rPr>
          <w:rFonts w:eastAsia="宋体" w:cs="宋体"/>
        </w:rPr>
        <w:t xml:space="preserve">67 </w:t>
      </w:r>
      <w:r w:rsidRPr="00044455">
        <w:rPr>
          <w:rFonts w:eastAsia="宋体" w:cs="宋体"/>
          <w:b/>
          <w:bCs/>
        </w:rPr>
        <w:t>Koulen P</w:t>
      </w:r>
      <w:r w:rsidRPr="00044455">
        <w:rPr>
          <w:rFonts w:eastAsia="宋体" w:cs="宋体"/>
        </w:rPr>
        <w:t xml:space="preserve">, Cai Y, Geng L, Maeda Y, Nishimura S, Witzgall R, Ehrlich BE, Somlo S. Polycystin-2 is an intracellular calcium release channel. </w:t>
      </w:r>
      <w:r w:rsidRPr="00044455">
        <w:rPr>
          <w:rFonts w:eastAsia="宋体" w:cs="宋体"/>
          <w:i/>
          <w:iCs/>
        </w:rPr>
        <w:t>Nat Cell Biol</w:t>
      </w:r>
      <w:r w:rsidRPr="00044455">
        <w:rPr>
          <w:rFonts w:eastAsia="宋体" w:cs="宋体"/>
        </w:rPr>
        <w:t xml:space="preserve"> 2002; </w:t>
      </w:r>
      <w:r w:rsidRPr="00044455">
        <w:rPr>
          <w:rFonts w:eastAsia="宋体" w:cs="宋体"/>
          <w:b/>
          <w:bCs/>
        </w:rPr>
        <w:t>4</w:t>
      </w:r>
      <w:r w:rsidRPr="00044455">
        <w:rPr>
          <w:rFonts w:eastAsia="宋体" w:cs="宋体"/>
        </w:rPr>
        <w:t>: 191-197 [PMID: 11854751 DOI: 10.1038/ncb754]</w:t>
      </w:r>
    </w:p>
    <w:p w14:paraId="08E30ACF" w14:textId="77777777" w:rsidR="00F258E2" w:rsidRPr="00044455" w:rsidRDefault="00F258E2" w:rsidP="00F258E2">
      <w:pPr>
        <w:rPr>
          <w:rFonts w:eastAsia="宋体" w:cs="宋体"/>
        </w:rPr>
      </w:pPr>
      <w:r w:rsidRPr="00044455">
        <w:rPr>
          <w:rFonts w:eastAsia="宋体" w:cs="宋体"/>
        </w:rPr>
        <w:t xml:space="preserve">68 </w:t>
      </w:r>
      <w:r w:rsidRPr="00044455">
        <w:rPr>
          <w:rFonts w:eastAsia="宋体" w:cs="宋体"/>
          <w:b/>
          <w:bCs/>
        </w:rPr>
        <w:t>Hanaoka K</w:t>
      </w:r>
      <w:r w:rsidRPr="00044455">
        <w:rPr>
          <w:rFonts w:eastAsia="宋体" w:cs="宋体"/>
        </w:rPr>
        <w:t xml:space="preserve">, Qian F, Boletta A, Bhunia AK, Piontek K, Tsiokas L, Sukhatme VP, Guggino WB, Germino GG. Co-assembly of polycystin-1 and -2 produces unique cation-permeable currents. </w:t>
      </w:r>
      <w:r w:rsidRPr="00044455">
        <w:rPr>
          <w:rFonts w:eastAsia="宋体" w:cs="宋体"/>
          <w:i/>
          <w:iCs/>
        </w:rPr>
        <w:t>Nature</w:t>
      </w:r>
      <w:r w:rsidRPr="00044455">
        <w:rPr>
          <w:rFonts w:eastAsia="宋体" w:cs="宋体"/>
        </w:rPr>
        <w:t xml:space="preserve"> </w:t>
      </w:r>
      <w:r>
        <w:rPr>
          <w:rFonts w:eastAsia="宋体" w:cs="宋体" w:hint="eastAsia"/>
        </w:rPr>
        <w:t>2000</w:t>
      </w:r>
      <w:r w:rsidRPr="00044455">
        <w:rPr>
          <w:rFonts w:eastAsia="宋体" w:cs="宋体"/>
        </w:rPr>
        <w:t xml:space="preserve">; </w:t>
      </w:r>
      <w:r w:rsidRPr="00044455">
        <w:rPr>
          <w:rFonts w:eastAsia="宋体" w:cs="宋体"/>
          <w:b/>
          <w:bCs/>
        </w:rPr>
        <w:t>408</w:t>
      </w:r>
      <w:r w:rsidRPr="00044455">
        <w:rPr>
          <w:rFonts w:eastAsia="宋体" w:cs="宋体"/>
        </w:rPr>
        <w:t>: 990-994 [PMID: 11140688 DOI: 10.1038/35050128]</w:t>
      </w:r>
    </w:p>
    <w:p w14:paraId="0922611F" w14:textId="77777777" w:rsidR="00F258E2" w:rsidRPr="00044455" w:rsidRDefault="00F258E2" w:rsidP="00F258E2">
      <w:pPr>
        <w:rPr>
          <w:rFonts w:eastAsia="宋体" w:cs="宋体"/>
        </w:rPr>
      </w:pPr>
      <w:r w:rsidRPr="00044455">
        <w:rPr>
          <w:rFonts w:eastAsia="宋体" w:cs="宋体"/>
        </w:rPr>
        <w:t xml:space="preserve">69 </w:t>
      </w:r>
      <w:r w:rsidRPr="00044455">
        <w:rPr>
          <w:rFonts w:eastAsia="宋体" w:cs="宋体"/>
          <w:b/>
          <w:bCs/>
        </w:rPr>
        <w:t>Yoder BK</w:t>
      </w:r>
      <w:r w:rsidRPr="00044455">
        <w:rPr>
          <w:rFonts w:eastAsia="宋体" w:cs="宋体"/>
        </w:rPr>
        <w:t xml:space="preserve">, Hou X, Guay-Woodford LM. The polycystic kidney disease proteins, polycystin-1, polycystin-2, polaris, and cystin, are co-localized in renal cilia. </w:t>
      </w:r>
      <w:r w:rsidRPr="00044455">
        <w:rPr>
          <w:rFonts w:eastAsia="宋体" w:cs="宋体"/>
          <w:i/>
          <w:iCs/>
        </w:rPr>
        <w:t>J Am Soc Nephrol</w:t>
      </w:r>
      <w:r w:rsidRPr="00044455">
        <w:rPr>
          <w:rFonts w:eastAsia="宋体" w:cs="宋体"/>
        </w:rPr>
        <w:t xml:space="preserve"> 2002; </w:t>
      </w:r>
      <w:r w:rsidRPr="00044455">
        <w:rPr>
          <w:rFonts w:eastAsia="宋体" w:cs="宋体"/>
          <w:b/>
          <w:bCs/>
        </w:rPr>
        <w:t>13</w:t>
      </w:r>
      <w:r w:rsidRPr="00044455">
        <w:rPr>
          <w:rFonts w:eastAsia="宋体" w:cs="宋体"/>
        </w:rPr>
        <w:t>: 2508-2516 [PMID: 12239239]</w:t>
      </w:r>
    </w:p>
    <w:p w14:paraId="06F4A567" w14:textId="77777777" w:rsidR="00F258E2" w:rsidRPr="00044455" w:rsidRDefault="00F258E2" w:rsidP="00F258E2">
      <w:pPr>
        <w:rPr>
          <w:rFonts w:eastAsia="宋体" w:cs="宋体"/>
        </w:rPr>
      </w:pPr>
      <w:r w:rsidRPr="00044455">
        <w:rPr>
          <w:rFonts w:eastAsia="宋体" w:cs="宋体"/>
        </w:rPr>
        <w:t xml:space="preserve">70 </w:t>
      </w:r>
      <w:r w:rsidRPr="00044455">
        <w:rPr>
          <w:rFonts w:eastAsia="宋体" w:cs="宋体"/>
          <w:b/>
          <w:bCs/>
        </w:rPr>
        <w:t>Hayashi K</w:t>
      </w:r>
      <w:r w:rsidRPr="00044455">
        <w:rPr>
          <w:rFonts w:eastAsia="宋体" w:cs="宋体"/>
        </w:rPr>
        <w:t xml:space="preserve">, Jiang P, Yamauchi K, Yamamoto N, Tsuchiya H, Tomita K, Moossa AR, Bouvet M, Hoffman RM. Real-time imaging of tumor-cell shedding and </w:t>
      </w:r>
      <w:r w:rsidRPr="00044455">
        <w:rPr>
          <w:rFonts w:eastAsia="宋体" w:cs="宋体"/>
        </w:rPr>
        <w:lastRenderedPageBreak/>
        <w:t xml:space="preserve">trafficking in lymphatic channels. </w:t>
      </w:r>
      <w:r w:rsidRPr="00044455">
        <w:rPr>
          <w:rFonts w:eastAsia="宋体" w:cs="宋体"/>
          <w:i/>
          <w:iCs/>
        </w:rPr>
        <w:t>Cancer Res</w:t>
      </w:r>
      <w:r w:rsidRPr="00044455">
        <w:rPr>
          <w:rFonts w:eastAsia="宋体" w:cs="宋体"/>
        </w:rPr>
        <w:t xml:space="preserve"> 2007; </w:t>
      </w:r>
      <w:r w:rsidRPr="00044455">
        <w:rPr>
          <w:rFonts w:eastAsia="宋体" w:cs="宋体"/>
          <w:b/>
          <w:bCs/>
        </w:rPr>
        <w:t>67</w:t>
      </w:r>
      <w:r w:rsidRPr="00044455">
        <w:rPr>
          <w:rFonts w:eastAsia="宋体" w:cs="宋体"/>
        </w:rPr>
        <w:t>: 8223-8228 [PMID: 17804736 DOI: 10.1158/0008-5472.CAN-07-1237]</w:t>
      </w:r>
    </w:p>
    <w:p w14:paraId="727A0A4D" w14:textId="77777777" w:rsidR="00F258E2" w:rsidRPr="00044455" w:rsidRDefault="00F258E2" w:rsidP="00F258E2">
      <w:pPr>
        <w:rPr>
          <w:rFonts w:eastAsia="宋体" w:cs="宋体"/>
        </w:rPr>
      </w:pPr>
      <w:r w:rsidRPr="00044455">
        <w:rPr>
          <w:rFonts w:eastAsia="宋体" w:cs="宋体"/>
        </w:rPr>
        <w:t xml:space="preserve">71 </w:t>
      </w:r>
      <w:r w:rsidRPr="00044455">
        <w:rPr>
          <w:rFonts w:eastAsia="宋体" w:cs="宋体"/>
          <w:b/>
          <w:bCs/>
        </w:rPr>
        <w:t>Khawar IA</w:t>
      </w:r>
      <w:r w:rsidRPr="00044455">
        <w:rPr>
          <w:rFonts w:eastAsia="宋体" w:cs="宋体"/>
        </w:rPr>
        <w:t xml:space="preserve">, Kim JH, Kuh HJ. Improving drug delivery to solid tumors: priming the tumor microenvironment. </w:t>
      </w:r>
      <w:r w:rsidRPr="00044455">
        <w:rPr>
          <w:rFonts w:eastAsia="宋体" w:cs="宋体"/>
          <w:i/>
          <w:iCs/>
        </w:rPr>
        <w:t>J Control Release</w:t>
      </w:r>
      <w:r w:rsidRPr="00044455">
        <w:rPr>
          <w:rFonts w:eastAsia="宋体" w:cs="宋体"/>
        </w:rPr>
        <w:t xml:space="preserve"> 2015; </w:t>
      </w:r>
      <w:r w:rsidRPr="00044455">
        <w:rPr>
          <w:rFonts w:eastAsia="宋体" w:cs="宋体"/>
          <w:b/>
          <w:bCs/>
        </w:rPr>
        <w:t>201</w:t>
      </w:r>
      <w:r w:rsidRPr="00044455">
        <w:rPr>
          <w:rFonts w:eastAsia="宋体" w:cs="宋体"/>
        </w:rPr>
        <w:t>: 78-89 [PMID: 25526702 DOI: 10.1016/j.jconrel.2014.12.018]</w:t>
      </w:r>
    </w:p>
    <w:p w14:paraId="4EEA1A6B" w14:textId="77777777" w:rsidR="00F258E2" w:rsidRPr="00044455" w:rsidRDefault="00F258E2" w:rsidP="00F258E2">
      <w:pPr>
        <w:rPr>
          <w:rFonts w:eastAsia="宋体" w:cs="宋体"/>
        </w:rPr>
      </w:pPr>
      <w:r w:rsidRPr="00044455">
        <w:rPr>
          <w:rFonts w:eastAsia="宋体" w:cs="宋体"/>
        </w:rPr>
        <w:t xml:space="preserve">72 </w:t>
      </w:r>
      <w:r w:rsidRPr="00044455">
        <w:rPr>
          <w:rFonts w:eastAsia="宋体" w:cs="宋体"/>
          <w:b/>
          <w:bCs/>
        </w:rPr>
        <w:t>Hansen E</w:t>
      </w:r>
      <w:r w:rsidRPr="00044455">
        <w:rPr>
          <w:rFonts w:eastAsia="宋体" w:cs="宋体"/>
        </w:rPr>
        <w:t xml:space="preserve">, Wolff N, Knuechel R, Ruschoff J, Hofstaedter F, Taeger K. Tumor cells in blood shed from the surgical field. </w:t>
      </w:r>
      <w:r w:rsidRPr="00044455">
        <w:rPr>
          <w:rFonts w:eastAsia="宋体" w:cs="宋体"/>
          <w:i/>
          <w:iCs/>
        </w:rPr>
        <w:t>Arch Surg</w:t>
      </w:r>
      <w:r w:rsidRPr="00044455">
        <w:rPr>
          <w:rFonts w:eastAsia="宋体" w:cs="宋体"/>
        </w:rPr>
        <w:t xml:space="preserve"> 1995; </w:t>
      </w:r>
      <w:r w:rsidRPr="00044455">
        <w:rPr>
          <w:rFonts w:eastAsia="宋体" w:cs="宋体"/>
          <w:b/>
          <w:bCs/>
        </w:rPr>
        <w:t>130</w:t>
      </w:r>
      <w:r w:rsidRPr="00044455">
        <w:rPr>
          <w:rFonts w:eastAsia="宋体" w:cs="宋体"/>
        </w:rPr>
        <w:t>: 387-393 [PMID: 7710337]</w:t>
      </w:r>
    </w:p>
    <w:p w14:paraId="06044AAC" w14:textId="77777777" w:rsidR="00F258E2" w:rsidRPr="00044455" w:rsidRDefault="00F258E2" w:rsidP="00F258E2">
      <w:pPr>
        <w:rPr>
          <w:rFonts w:eastAsia="宋体" w:cs="宋体"/>
        </w:rPr>
      </w:pPr>
      <w:r w:rsidRPr="00044455">
        <w:rPr>
          <w:rFonts w:eastAsia="宋体" w:cs="宋体"/>
        </w:rPr>
        <w:t xml:space="preserve">73 </w:t>
      </w:r>
      <w:r w:rsidRPr="00044455">
        <w:rPr>
          <w:rFonts w:eastAsia="宋体" w:cs="宋体"/>
          <w:b/>
          <w:bCs/>
        </w:rPr>
        <w:t>Kristensen AT</w:t>
      </w:r>
      <w:r w:rsidRPr="00044455">
        <w:rPr>
          <w:rFonts w:eastAsia="宋体" w:cs="宋体"/>
        </w:rPr>
        <w:t xml:space="preserve">, Wiig JN, Larsen SG, Giercksky KE, Ekstrøm PO. Molecular detection (k-ras) of exfoliated tumour cells in the pelvis is a prognostic factor after resection of rectal cancer? </w:t>
      </w:r>
      <w:r w:rsidRPr="00044455">
        <w:rPr>
          <w:rFonts w:eastAsia="宋体" w:cs="宋体"/>
          <w:i/>
          <w:iCs/>
        </w:rPr>
        <w:t>BMC Cancer</w:t>
      </w:r>
      <w:r w:rsidRPr="00044455">
        <w:rPr>
          <w:rFonts w:eastAsia="宋体" w:cs="宋体"/>
        </w:rPr>
        <w:t xml:space="preserve"> 2008; </w:t>
      </w:r>
      <w:r w:rsidRPr="00044455">
        <w:rPr>
          <w:rFonts w:eastAsia="宋体" w:cs="宋体"/>
          <w:b/>
          <w:bCs/>
        </w:rPr>
        <w:t>8</w:t>
      </w:r>
      <w:r w:rsidRPr="00044455">
        <w:rPr>
          <w:rFonts w:eastAsia="宋体" w:cs="宋体"/>
        </w:rPr>
        <w:t>: 213 [PMID: 18655729 DOI: 10.1186/1471-2407-8-213]</w:t>
      </w:r>
    </w:p>
    <w:p w14:paraId="6DB16D1E" w14:textId="77777777" w:rsidR="00F258E2" w:rsidRPr="00044455" w:rsidRDefault="00F258E2" w:rsidP="00F258E2">
      <w:pPr>
        <w:rPr>
          <w:rFonts w:eastAsia="宋体" w:cs="宋体"/>
        </w:rPr>
      </w:pPr>
      <w:r w:rsidRPr="00044455">
        <w:rPr>
          <w:rFonts w:eastAsia="宋体" w:cs="宋体"/>
        </w:rPr>
        <w:t xml:space="preserve">74 </w:t>
      </w:r>
      <w:r w:rsidRPr="00044455">
        <w:rPr>
          <w:rFonts w:eastAsia="宋体" w:cs="宋体"/>
          <w:b/>
          <w:bCs/>
        </w:rPr>
        <w:t>Nishikawa T</w:t>
      </w:r>
      <w:r w:rsidRPr="00044455">
        <w:rPr>
          <w:rFonts w:eastAsia="宋体" w:cs="宋体"/>
        </w:rPr>
        <w:t xml:space="preserve">, Watanabe T, Sunami E, Tsuno NH, Kitayama J, Nagawa H. Prognostic value of peritoneal cytology and the combination of peritoneal cytology and peritoneal dissemination in colorectal cancer. </w:t>
      </w:r>
      <w:r w:rsidRPr="00044455">
        <w:rPr>
          <w:rFonts w:eastAsia="宋体" w:cs="宋体"/>
          <w:i/>
          <w:iCs/>
        </w:rPr>
        <w:t>Dis Colon Rectum</w:t>
      </w:r>
      <w:r w:rsidRPr="00044455">
        <w:rPr>
          <w:rFonts w:eastAsia="宋体" w:cs="宋体"/>
        </w:rPr>
        <w:t xml:space="preserve"> 2009; </w:t>
      </w:r>
      <w:r w:rsidRPr="00044455">
        <w:rPr>
          <w:rFonts w:eastAsia="宋体" w:cs="宋体"/>
          <w:b/>
          <w:bCs/>
        </w:rPr>
        <w:t>52</w:t>
      </w:r>
      <w:r w:rsidRPr="00044455">
        <w:rPr>
          <w:rFonts w:eastAsia="宋体" w:cs="宋体"/>
        </w:rPr>
        <w:t>: 2016-2021 [PMID: 19934924 DOI: 10.1007/DCR.0b013e3181b4c46e]</w:t>
      </w:r>
    </w:p>
    <w:p w14:paraId="4AB4006C" w14:textId="77777777" w:rsidR="00F258E2" w:rsidRPr="00044455" w:rsidRDefault="00F258E2" w:rsidP="00F258E2">
      <w:pPr>
        <w:rPr>
          <w:rFonts w:eastAsia="宋体" w:cs="宋体"/>
        </w:rPr>
      </w:pPr>
      <w:r w:rsidRPr="00044455">
        <w:rPr>
          <w:rFonts w:eastAsia="宋体" w:cs="宋体"/>
        </w:rPr>
        <w:t xml:space="preserve">75 </w:t>
      </w:r>
      <w:r w:rsidRPr="00044455">
        <w:rPr>
          <w:rFonts w:eastAsia="宋体" w:cs="宋体"/>
          <w:b/>
          <w:bCs/>
        </w:rPr>
        <w:t>Lloyd JM</w:t>
      </w:r>
      <w:r w:rsidRPr="00044455">
        <w:rPr>
          <w:rFonts w:eastAsia="宋体" w:cs="宋体"/>
        </w:rPr>
        <w:t xml:space="preserve">, McIver CM, Stephenson SA, Hewett PJ, Rieger N, Hardingham JE. Identification of early-stage colorectal cancer patients at risk of relapse post-resection by immunobead reverse transcription-PCR analysis of peritoneal lavage fluid for malignant cells. </w:t>
      </w:r>
      <w:r w:rsidRPr="00044455">
        <w:rPr>
          <w:rFonts w:eastAsia="宋体" w:cs="宋体"/>
          <w:i/>
          <w:iCs/>
        </w:rPr>
        <w:t>Clin Cancer Res</w:t>
      </w:r>
      <w:r w:rsidRPr="00044455">
        <w:rPr>
          <w:rFonts w:eastAsia="宋体" w:cs="宋体"/>
        </w:rPr>
        <w:t xml:space="preserve"> 2006; </w:t>
      </w:r>
      <w:r w:rsidRPr="00044455">
        <w:rPr>
          <w:rFonts w:eastAsia="宋体" w:cs="宋体"/>
          <w:b/>
          <w:bCs/>
        </w:rPr>
        <w:t>12</w:t>
      </w:r>
      <w:r w:rsidRPr="00044455">
        <w:rPr>
          <w:rFonts w:eastAsia="宋体" w:cs="宋体"/>
        </w:rPr>
        <w:t>: 417-423 [PMID: 16428481 DOI: 10.1158/1078-0432.CCR-05-1473]</w:t>
      </w:r>
    </w:p>
    <w:p w14:paraId="7681180E" w14:textId="77777777" w:rsidR="00F258E2" w:rsidRPr="00044455" w:rsidRDefault="00F258E2" w:rsidP="00F258E2">
      <w:pPr>
        <w:rPr>
          <w:rFonts w:eastAsia="宋体" w:cs="宋体"/>
        </w:rPr>
      </w:pPr>
      <w:r w:rsidRPr="00044455">
        <w:rPr>
          <w:rFonts w:eastAsia="宋体" w:cs="宋体"/>
        </w:rPr>
        <w:t xml:space="preserve">76 </w:t>
      </w:r>
      <w:r w:rsidRPr="00044455">
        <w:rPr>
          <w:rFonts w:eastAsia="宋体" w:cs="宋体"/>
          <w:b/>
          <w:bCs/>
        </w:rPr>
        <w:t>Bae SJ</w:t>
      </w:r>
      <w:r w:rsidRPr="00044455">
        <w:rPr>
          <w:rFonts w:eastAsia="宋体" w:cs="宋体"/>
        </w:rPr>
        <w:t xml:space="preserve">, Shin US, Ki YJ, Cho SS, Moon SM, Park SH. Role of peritoneal lavage cytology and prediction of prognosis and peritoneal recurrence after curative surgery for colorectal cancer. </w:t>
      </w:r>
      <w:r w:rsidRPr="00044455">
        <w:rPr>
          <w:rFonts w:eastAsia="宋体" w:cs="宋体"/>
          <w:i/>
          <w:iCs/>
        </w:rPr>
        <w:t>Ann Coloproctol</w:t>
      </w:r>
      <w:r w:rsidRPr="00044455">
        <w:rPr>
          <w:rFonts w:eastAsia="宋体" w:cs="宋体"/>
        </w:rPr>
        <w:t xml:space="preserve"> 2014; </w:t>
      </w:r>
      <w:r w:rsidRPr="00044455">
        <w:rPr>
          <w:rFonts w:eastAsia="宋体" w:cs="宋体"/>
          <w:b/>
          <w:bCs/>
        </w:rPr>
        <w:t>30</w:t>
      </w:r>
      <w:r w:rsidRPr="00044455">
        <w:rPr>
          <w:rFonts w:eastAsia="宋体" w:cs="宋体"/>
        </w:rPr>
        <w:t>: 266-273 [PMID: 25580413 DOI: 10.3393/ac.2014.30.6.266]</w:t>
      </w:r>
    </w:p>
    <w:p w14:paraId="5184D5B5" w14:textId="77777777" w:rsidR="00F258E2" w:rsidRPr="00044455" w:rsidRDefault="00F258E2" w:rsidP="00F258E2">
      <w:pPr>
        <w:rPr>
          <w:rFonts w:eastAsia="宋体" w:cs="宋体"/>
        </w:rPr>
      </w:pPr>
      <w:r w:rsidRPr="00044455">
        <w:rPr>
          <w:rFonts w:eastAsia="宋体" w:cs="宋体"/>
        </w:rPr>
        <w:t xml:space="preserve">77 </w:t>
      </w:r>
      <w:r w:rsidRPr="00044455">
        <w:rPr>
          <w:rFonts w:eastAsia="宋体" w:cs="宋体"/>
          <w:b/>
          <w:bCs/>
        </w:rPr>
        <w:t>Noura S</w:t>
      </w:r>
      <w:r w:rsidRPr="00044455">
        <w:rPr>
          <w:rFonts w:eastAsia="宋体" w:cs="宋体"/>
        </w:rPr>
        <w:t xml:space="preserve">, Ohue M, Seki Y, Yano M, Ishikawa O, Kameyama M. Long-term prognostic value of conventional peritoneal lavage cytology in patients undergoing curative colorectal cancer resection. </w:t>
      </w:r>
      <w:r w:rsidRPr="00044455">
        <w:rPr>
          <w:rFonts w:eastAsia="宋体" w:cs="宋体"/>
          <w:i/>
          <w:iCs/>
        </w:rPr>
        <w:t>Dis Colon Rectum</w:t>
      </w:r>
      <w:r w:rsidRPr="00044455">
        <w:rPr>
          <w:rFonts w:eastAsia="宋体" w:cs="宋体"/>
        </w:rPr>
        <w:t xml:space="preserve"> 2009; </w:t>
      </w:r>
      <w:r w:rsidRPr="00044455">
        <w:rPr>
          <w:rFonts w:eastAsia="宋体" w:cs="宋体"/>
          <w:b/>
          <w:bCs/>
        </w:rPr>
        <w:t>52</w:t>
      </w:r>
      <w:r w:rsidRPr="00044455">
        <w:rPr>
          <w:rFonts w:eastAsia="宋体" w:cs="宋体"/>
        </w:rPr>
        <w:t>: 1312-1320 [PMID: 19571710 DOI: 10.1007/DCR.0b013e3181a745a4]</w:t>
      </w:r>
    </w:p>
    <w:p w14:paraId="70076DEC" w14:textId="77777777" w:rsidR="00F258E2" w:rsidRPr="00044455" w:rsidRDefault="00F258E2" w:rsidP="00F258E2">
      <w:pPr>
        <w:rPr>
          <w:rFonts w:eastAsia="宋体" w:cs="宋体"/>
        </w:rPr>
      </w:pPr>
      <w:r w:rsidRPr="00044455">
        <w:rPr>
          <w:rFonts w:eastAsia="宋体" w:cs="宋体"/>
        </w:rPr>
        <w:t xml:space="preserve">78 </w:t>
      </w:r>
      <w:r w:rsidRPr="00044455">
        <w:rPr>
          <w:rFonts w:eastAsia="宋体" w:cs="宋体"/>
          <w:b/>
          <w:bCs/>
        </w:rPr>
        <w:t>Rossi Del Monte S</w:t>
      </w:r>
      <w:r w:rsidRPr="00044455">
        <w:rPr>
          <w:rFonts w:eastAsia="宋体" w:cs="宋体"/>
        </w:rPr>
        <w:t xml:space="preserve">, Ranieri D, Mazzetta F, Kazemi Nava A, Raffa S, Torrisi MR, Ziparo V. Free peritoneal tumor cells detection in gastric and colorectal cancer patients. </w:t>
      </w:r>
      <w:r w:rsidRPr="00044455">
        <w:rPr>
          <w:rFonts w:eastAsia="宋体" w:cs="宋体"/>
          <w:i/>
          <w:iCs/>
        </w:rPr>
        <w:t>J Surg Oncol</w:t>
      </w:r>
      <w:r w:rsidRPr="00044455">
        <w:rPr>
          <w:rFonts w:eastAsia="宋体" w:cs="宋体"/>
        </w:rPr>
        <w:t xml:space="preserve"> 2012; </w:t>
      </w:r>
      <w:r w:rsidRPr="00044455">
        <w:rPr>
          <w:rFonts w:eastAsia="宋体" w:cs="宋体"/>
          <w:b/>
          <w:bCs/>
        </w:rPr>
        <w:t>106</w:t>
      </w:r>
      <w:r w:rsidRPr="00044455">
        <w:rPr>
          <w:rFonts w:eastAsia="宋体" w:cs="宋体"/>
        </w:rPr>
        <w:t>: 17-23 [PMID: 22258756 DOI: 10.1002/jso.23052]</w:t>
      </w:r>
    </w:p>
    <w:p w14:paraId="6810E986" w14:textId="77777777" w:rsidR="00F258E2" w:rsidRPr="00044455" w:rsidRDefault="00F258E2" w:rsidP="00F258E2">
      <w:pPr>
        <w:rPr>
          <w:rFonts w:eastAsia="宋体" w:cs="宋体"/>
        </w:rPr>
      </w:pPr>
      <w:r w:rsidRPr="00044455">
        <w:rPr>
          <w:rFonts w:eastAsia="宋体" w:cs="宋体"/>
        </w:rPr>
        <w:lastRenderedPageBreak/>
        <w:t xml:space="preserve">79 </w:t>
      </w:r>
      <w:r w:rsidRPr="00044455">
        <w:rPr>
          <w:rFonts w:eastAsia="宋体" w:cs="宋体"/>
          <w:b/>
          <w:bCs/>
        </w:rPr>
        <w:t>Altomare DF</w:t>
      </w:r>
      <w:r w:rsidRPr="00044455">
        <w:rPr>
          <w:rFonts w:eastAsia="宋体" w:cs="宋体"/>
        </w:rPr>
        <w:t xml:space="preserve">, Tedeschi M, Rotelli MT, Bocale D, Piscitelli D, Rinaldi M. Lack of prognostic role of pre- and postoperative peritoneal cytology and cytokeratin PCR-expression on local recurrence after curative anterior resection for mid-low rectal cancer. </w:t>
      </w:r>
      <w:r w:rsidRPr="00044455">
        <w:rPr>
          <w:rFonts w:eastAsia="宋体" w:cs="宋体"/>
          <w:i/>
          <w:iCs/>
        </w:rPr>
        <w:t>Updates Surg</w:t>
      </w:r>
      <w:r w:rsidRPr="00044455">
        <w:rPr>
          <w:rFonts w:eastAsia="宋体" w:cs="宋体"/>
        </w:rPr>
        <w:t xml:space="preserve"> 2011; </w:t>
      </w:r>
      <w:r w:rsidRPr="00044455">
        <w:rPr>
          <w:rFonts w:eastAsia="宋体" w:cs="宋体"/>
          <w:b/>
          <w:bCs/>
        </w:rPr>
        <w:t>63</w:t>
      </w:r>
      <w:r w:rsidRPr="00044455">
        <w:rPr>
          <w:rFonts w:eastAsia="宋体" w:cs="宋体"/>
        </w:rPr>
        <w:t>: 109-113 [PMID: 21509696 DOI: 10.1007/s13304-011-0071-x]</w:t>
      </w:r>
    </w:p>
    <w:p w14:paraId="6BDB9E02" w14:textId="77777777" w:rsidR="00F258E2" w:rsidRPr="00044455" w:rsidRDefault="00F258E2" w:rsidP="00F258E2">
      <w:pPr>
        <w:rPr>
          <w:rFonts w:eastAsia="宋体" w:cs="宋体"/>
        </w:rPr>
      </w:pPr>
      <w:r w:rsidRPr="00044455">
        <w:rPr>
          <w:rFonts w:eastAsia="宋体" w:cs="宋体"/>
        </w:rPr>
        <w:t xml:space="preserve">80 </w:t>
      </w:r>
      <w:r w:rsidRPr="00044455">
        <w:rPr>
          <w:rFonts w:eastAsia="宋体" w:cs="宋体"/>
          <w:b/>
          <w:bCs/>
        </w:rPr>
        <w:t>Sugarbaker PH</w:t>
      </w:r>
      <w:r w:rsidRPr="00044455">
        <w:rPr>
          <w:rFonts w:eastAsia="宋体" w:cs="宋体"/>
        </w:rPr>
        <w:t xml:space="preserve">. Observations concerning cancer spread within the peritoneal cavity and concepts supporting an ordered pathophysiology. </w:t>
      </w:r>
      <w:r w:rsidRPr="00044455">
        <w:rPr>
          <w:rFonts w:eastAsia="宋体" w:cs="宋体"/>
          <w:i/>
          <w:iCs/>
        </w:rPr>
        <w:t>Cancer Treat Res</w:t>
      </w:r>
      <w:r w:rsidRPr="00044455">
        <w:rPr>
          <w:rFonts w:eastAsia="宋体" w:cs="宋体"/>
        </w:rPr>
        <w:t xml:space="preserve"> 1996; </w:t>
      </w:r>
      <w:r w:rsidRPr="00044455">
        <w:rPr>
          <w:rFonts w:eastAsia="宋体" w:cs="宋体"/>
          <w:b/>
          <w:bCs/>
        </w:rPr>
        <w:t>82</w:t>
      </w:r>
      <w:r w:rsidRPr="00044455">
        <w:rPr>
          <w:rFonts w:eastAsia="宋体" w:cs="宋体"/>
        </w:rPr>
        <w:t>: 79-100 [PMID: 8849945]</w:t>
      </w:r>
    </w:p>
    <w:p w14:paraId="634994E1" w14:textId="77777777" w:rsidR="00F258E2" w:rsidRPr="00044455" w:rsidRDefault="00F258E2" w:rsidP="00F258E2">
      <w:pPr>
        <w:rPr>
          <w:rFonts w:eastAsia="宋体" w:cs="宋体"/>
          <w:lang w:val="es-ES_tradnl"/>
        </w:rPr>
      </w:pPr>
      <w:r w:rsidRPr="00044455">
        <w:rPr>
          <w:rFonts w:eastAsia="宋体" w:cs="宋体"/>
        </w:rPr>
        <w:t xml:space="preserve">81 </w:t>
      </w:r>
      <w:r w:rsidRPr="00044455">
        <w:rPr>
          <w:rFonts w:eastAsia="宋体" w:cs="宋体"/>
          <w:b/>
          <w:bCs/>
        </w:rPr>
        <w:t>Carmignani CP</w:t>
      </w:r>
      <w:r w:rsidRPr="00044455">
        <w:rPr>
          <w:rFonts w:eastAsia="宋体" w:cs="宋体"/>
        </w:rPr>
        <w:t xml:space="preserve">, Sugarbaker TA, Bromley CM, Sugarbaker PH. Intraperitoneal cancer dissemination: mechanisms of the patterns of spread. </w:t>
      </w:r>
      <w:r w:rsidRPr="00044455">
        <w:rPr>
          <w:rFonts w:eastAsia="宋体" w:cs="宋体"/>
          <w:i/>
          <w:iCs/>
          <w:lang w:val="es-ES_tradnl"/>
        </w:rPr>
        <w:t>Cancer Metastasis Rev</w:t>
      </w:r>
      <w:r w:rsidRPr="00044455">
        <w:rPr>
          <w:rFonts w:eastAsia="宋体" w:cs="宋体"/>
          <w:lang w:val="es-ES_tradnl"/>
        </w:rPr>
        <w:t xml:space="preserve"> 2003; </w:t>
      </w:r>
      <w:r w:rsidRPr="00044455">
        <w:rPr>
          <w:rFonts w:eastAsia="宋体" w:cs="宋体"/>
          <w:b/>
          <w:bCs/>
          <w:lang w:val="es-ES_tradnl"/>
        </w:rPr>
        <w:t>22</w:t>
      </w:r>
      <w:r w:rsidRPr="00044455">
        <w:rPr>
          <w:rFonts w:eastAsia="宋体" w:cs="宋体"/>
          <w:lang w:val="es-ES_tradnl"/>
        </w:rPr>
        <w:t>: 465-472 [PMID: 12884919]</w:t>
      </w:r>
    </w:p>
    <w:p w14:paraId="18E179FF" w14:textId="77777777" w:rsidR="00F258E2" w:rsidRPr="00044455" w:rsidRDefault="00F258E2" w:rsidP="00F258E2">
      <w:pPr>
        <w:rPr>
          <w:rFonts w:eastAsia="宋体" w:cs="宋体"/>
        </w:rPr>
      </w:pPr>
      <w:r w:rsidRPr="00044455">
        <w:rPr>
          <w:rFonts w:eastAsia="宋体" w:cs="宋体"/>
          <w:lang w:val="es-ES_tradnl"/>
        </w:rPr>
        <w:t xml:space="preserve">82 </w:t>
      </w:r>
      <w:r w:rsidRPr="00044455">
        <w:rPr>
          <w:rFonts w:eastAsia="宋体" w:cs="宋体"/>
          <w:b/>
          <w:bCs/>
          <w:lang w:val="es-ES_tradnl"/>
        </w:rPr>
        <w:t>Hugen N</w:t>
      </w:r>
      <w:r w:rsidRPr="00044455">
        <w:rPr>
          <w:rFonts w:eastAsia="宋体" w:cs="宋体"/>
          <w:lang w:val="es-ES_tradnl"/>
        </w:rPr>
        <w:t xml:space="preserve">, van de Velde CJ, de Wilt JH, Nagtegaal ID. </w:t>
      </w:r>
      <w:r w:rsidRPr="00044455">
        <w:rPr>
          <w:rFonts w:eastAsia="宋体" w:cs="宋体"/>
        </w:rPr>
        <w:t xml:space="preserve">Metastatic pattern in colorectal cancer is strongly influenced by histological subtype. </w:t>
      </w:r>
      <w:r w:rsidRPr="00044455">
        <w:rPr>
          <w:rFonts w:eastAsia="宋体" w:cs="宋体"/>
          <w:i/>
          <w:iCs/>
        </w:rPr>
        <w:t>Ann Oncol</w:t>
      </w:r>
      <w:r w:rsidRPr="00044455">
        <w:rPr>
          <w:rFonts w:eastAsia="宋体" w:cs="宋体"/>
        </w:rPr>
        <w:t xml:space="preserve"> 2014; </w:t>
      </w:r>
      <w:r w:rsidRPr="00044455">
        <w:rPr>
          <w:rFonts w:eastAsia="宋体" w:cs="宋体"/>
          <w:b/>
          <w:bCs/>
        </w:rPr>
        <w:t>25</w:t>
      </w:r>
      <w:r w:rsidRPr="00044455">
        <w:rPr>
          <w:rFonts w:eastAsia="宋体" w:cs="宋体"/>
        </w:rPr>
        <w:t>: 651-657 [PMID: 24504447 DOI: 10.1093/annonc/mdt591]</w:t>
      </w:r>
    </w:p>
    <w:p w14:paraId="1D11E196" w14:textId="77777777" w:rsidR="00F258E2" w:rsidRPr="00044455" w:rsidRDefault="00F258E2" w:rsidP="00F258E2">
      <w:pPr>
        <w:rPr>
          <w:rFonts w:eastAsia="宋体" w:cs="宋体"/>
        </w:rPr>
      </w:pPr>
      <w:r w:rsidRPr="00044455">
        <w:rPr>
          <w:rFonts w:eastAsia="宋体" w:cs="宋体"/>
        </w:rPr>
        <w:t xml:space="preserve">83 </w:t>
      </w:r>
      <w:r w:rsidRPr="00044455">
        <w:rPr>
          <w:rFonts w:eastAsia="宋体" w:cs="宋体"/>
          <w:b/>
          <w:bCs/>
        </w:rPr>
        <w:t>Catalano V</w:t>
      </w:r>
      <w:r w:rsidRPr="00044455">
        <w:rPr>
          <w:rFonts w:eastAsia="宋体" w:cs="宋体"/>
        </w:rPr>
        <w:t xml:space="preserve">, Loupakis F, Graziano F, Torresi U, Bisonni R, Mari D, Fornaro L, Baldelli AM, Giordani P, Rossi D, Alessandroni P, Giustini L, Silva RR, Falcone A, D'Emidio S, Fedeli SL. Mucinous histology predicts for poor response rate and overall survival of patients with colorectal cancer and treated with first-line oxaliplatin- and/or irinotecan-based chemotherapy. </w:t>
      </w:r>
      <w:r w:rsidRPr="00044455">
        <w:rPr>
          <w:rFonts w:eastAsia="宋体" w:cs="宋体"/>
          <w:i/>
          <w:iCs/>
        </w:rPr>
        <w:t>Br J Cancer</w:t>
      </w:r>
      <w:r w:rsidRPr="00044455">
        <w:rPr>
          <w:rFonts w:eastAsia="宋体" w:cs="宋体"/>
        </w:rPr>
        <w:t xml:space="preserve"> 2009; </w:t>
      </w:r>
      <w:r w:rsidRPr="00044455">
        <w:rPr>
          <w:rFonts w:eastAsia="宋体" w:cs="宋体"/>
          <w:b/>
          <w:bCs/>
        </w:rPr>
        <w:t>100</w:t>
      </w:r>
      <w:r w:rsidRPr="00044455">
        <w:rPr>
          <w:rFonts w:eastAsia="宋体" w:cs="宋体"/>
        </w:rPr>
        <w:t>: 881-887 [PMID: 19259089 DOI: 10.1038/sj.bjc.6604955]</w:t>
      </w:r>
    </w:p>
    <w:p w14:paraId="520808F0" w14:textId="77777777" w:rsidR="00F258E2" w:rsidRPr="00044455" w:rsidRDefault="00F258E2" w:rsidP="00F258E2">
      <w:pPr>
        <w:rPr>
          <w:rFonts w:eastAsia="宋体" w:cs="宋体"/>
        </w:rPr>
      </w:pPr>
      <w:r w:rsidRPr="00044455">
        <w:rPr>
          <w:rFonts w:eastAsia="宋体" w:cs="宋体"/>
        </w:rPr>
        <w:t xml:space="preserve">84 </w:t>
      </w:r>
      <w:r w:rsidRPr="00044455">
        <w:rPr>
          <w:rFonts w:eastAsia="宋体" w:cs="宋体"/>
          <w:b/>
          <w:bCs/>
        </w:rPr>
        <w:t>Lindberg U</w:t>
      </w:r>
      <w:r w:rsidRPr="00044455">
        <w:rPr>
          <w:rFonts w:eastAsia="宋体" w:cs="宋体"/>
        </w:rPr>
        <w:t xml:space="preserve">, Karlsson R, Lassing I, Schutt CE, Höglund AS. The microfilament system and malignancy. </w:t>
      </w:r>
      <w:r w:rsidRPr="00044455">
        <w:rPr>
          <w:rFonts w:eastAsia="宋体" w:cs="宋体"/>
          <w:i/>
          <w:iCs/>
        </w:rPr>
        <w:t>Semin Cancer Biol</w:t>
      </w:r>
      <w:r w:rsidRPr="00044455">
        <w:rPr>
          <w:rFonts w:eastAsia="宋体" w:cs="宋体"/>
        </w:rPr>
        <w:t xml:space="preserve"> 2008; </w:t>
      </w:r>
      <w:r w:rsidRPr="00044455">
        <w:rPr>
          <w:rFonts w:eastAsia="宋体" w:cs="宋体"/>
          <w:b/>
          <w:bCs/>
        </w:rPr>
        <w:t>18</w:t>
      </w:r>
      <w:r w:rsidRPr="00044455">
        <w:rPr>
          <w:rFonts w:eastAsia="宋体" w:cs="宋体"/>
        </w:rPr>
        <w:t>: 2-11 [PMID: 18024149 DOI: 10.1016/j.semcancer.2007.10.002]</w:t>
      </w:r>
    </w:p>
    <w:p w14:paraId="194BCA0A" w14:textId="77777777" w:rsidR="00F258E2" w:rsidRPr="00044455" w:rsidRDefault="00F258E2" w:rsidP="00F258E2">
      <w:pPr>
        <w:rPr>
          <w:rFonts w:eastAsia="宋体" w:cs="宋体"/>
        </w:rPr>
      </w:pPr>
      <w:r w:rsidRPr="00044455">
        <w:rPr>
          <w:rFonts w:eastAsia="宋体" w:cs="宋体"/>
        </w:rPr>
        <w:t xml:space="preserve">85 </w:t>
      </w:r>
      <w:r w:rsidRPr="00044455">
        <w:rPr>
          <w:rFonts w:eastAsia="宋体" w:cs="宋体"/>
          <w:b/>
          <w:bCs/>
        </w:rPr>
        <w:t>Jonji</w:t>
      </w:r>
      <w:r w:rsidRPr="00044455">
        <w:rPr>
          <w:rFonts w:eastAsia="MS Mincho" w:cs="MS Mincho"/>
          <w:b/>
          <w:bCs/>
        </w:rPr>
        <w:t>ć</w:t>
      </w:r>
      <w:r w:rsidRPr="00044455">
        <w:rPr>
          <w:rFonts w:eastAsia="宋体" w:cs="宋体"/>
          <w:b/>
          <w:bCs/>
        </w:rPr>
        <w:t xml:space="preserve"> N</w:t>
      </w:r>
      <w:r w:rsidRPr="00044455">
        <w:rPr>
          <w:rFonts w:eastAsia="宋体" w:cs="宋体"/>
        </w:rPr>
        <w:t xml:space="preserve">, Peri G, Bernasconi S, Sciacca FL, Colotta F, Pelicci P, Lanfrancone L, Mantovani A. Expression of adhesion molecules and chemotactic cytokines in cultured human mesothelial cells. </w:t>
      </w:r>
      <w:r w:rsidRPr="00044455">
        <w:rPr>
          <w:rFonts w:eastAsia="宋体" w:cs="宋体"/>
          <w:i/>
          <w:iCs/>
        </w:rPr>
        <w:t>J Exp Med</w:t>
      </w:r>
      <w:r w:rsidRPr="00044455">
        <w:rPr>
          <w:rFonts w:eastAsia="宋体" w:cs="宋体"/>
        </w:rPr>
        <w:t xml:space="preserve"> 1992; </w:t>
      </w:r>
      <w:r w:rsidRPr="00044455">
        <w:rPr>
          <w:rFonts w:eastAsia="宋体" w:cs="宋体"/>
          <w:b/>
          <w:bCs/>
        </w:rPr>
        <w:t>176</w:t>
      </w:r>
      <w:r w:rsidRPr="00044455">
        <w:rPr>
          <w:rFonts w:eastAsia="宋体" w:cs="宋体"/>
        </w:rPr>
        <w:t>: 1165-1174 [PMID: 1383376]</w:t>
      </w:r>
    </w:p>
    <w:p w14:paraId="0B9295DD" w14:textId="77777777" w:rsidR="00F258E2" w:rsidRPr="00044455" w:rsidRDefault="00F258E2" w:rsidP="00F258E2">
      <w:pPr>
        <w:rPr>
          <w:rFonts w:eastAsia="宋体" w:cs="宋体"/>
        </w:rPr>
      </w:pPr>
      <w:r w:rsidRPr="00044455">
        <w:rPr>
          <w:rFonts w:eastAsia="宋体" w:cs="宋体"/>
        </w:rPr>
        <w:t xml:space="preserve">86 </w:t>
      </w:r>
      <w:r w:rsidRPr="00044455">
        <w:rPr>
          <w:rFonts w:eastAsia="宋体" w:cs="宋体"/>
          <w:b/>
          <w:bCs/>
        </w:rPr>
        <w:t>Klein CL</w:t>
      </w:r>
      <w:r w:rsidRPr="00044455">
        <w:rPr>
          <w:rFonts w:eastAsia="宋体" w:cs="宋体"/>
        </w:rPr>
        <w:t xml:space="preserve">, Bittinger F, Skarke CC, Wagner M, Köhler H, Walgenbach S, Kirkpatrick CJ. Effects of cytokines on the expression of cell adhesion molecules by cultured human omental mesothelial cells. </w:t>
      </w:r>
      <w:r w:rsidRPr="00044455">
        <w:rPr>
          <w:rFonts w:eastAsia="宋体" w:cs="宋体"/>
          <w:i/>
          <w:iCs/>
        </w:rPr>
        <w:t>Pathobiology</w:t>
      </w:r>
      <w:r w:rsidRPr="00044455">
        <w:rPr>
          <w:rFonts w:eastAsia="宋体" w:cs="宋体"/>
        </w:rPr>
        <w:t xml:space="preserve"> 1995; </w:t>
      </w:r>
      <w:r w:rsidRPr="00044455">
        <w:rPr>
          <w:rFonts w:eastAsia="宋体" w:cs="宋体"/>
          <w:b/>
          <w:bCs/>
        </w:rPr>
        <w:t>63</w:t>
      </w:r>
      <w:r w:rsidRPr="00044455">
        <w:rPr>
          <w:rFonts w:eastAsia="宋体" w:cs="宋体"/>
        </w:rPr>
        <w:t>: 204-212 [PMID: 8866792]</w:t>
      </w:r>
    </w:p>
    <w:p w14:paraId="118BE38E" w14:textId="77777777" w:rsidR="00F258E2" w:rsidRPr="00044455" w:rsidRDefault="00F258E2" w:rsidP="00F258E2">
      <w:pPr>
        <w:rPr>
          <w:rFonts w:eastAsia="宋体" w:cs="宋体"/>
        </w:rPr>
      </w:pPr>
      <w:r w:rsidRPr="00044455">
        <w:rPr>
          <w:rFonts w:eastAsia="宋体" w:cs="宋体"/>
        </w:rPr>
        <w:lastRenderedPageBreak/>
        <w:t xml:space="preserve">87 </w:t>
      </w:r>
      <w:r w:rsidRPr="00044455">
        <w:rPr>
          <w:rFonts w:eastAsia="宋体" w:cs="宋体"/>
          <w:b/>
          <w:bCs/>
        </w:rPr>
        <w:t>Müller J</w:t>
      </w:r>
      <w:r w:rsidRPr="00044455">
        <w:rPr>
          <w:rFonts w:eastAsia="宋体" w:cs="宋体"/>
        </w:rPr>
        <w:t xml:space="preserve">, Yoshida T. Interaction of murine peritoneal leukocytes and mesothelial cells: in vitro model system to survey cellular events on serosal membranes during inflammation. </w:t>
      </w:r>
      <w:r w:rsidRPr="00044455">
        <w:rPr>
          <w:rFonts w:eastAsia="宋体" w:cs="宋体"/>
          <w:i/>
          <w:iCs/>
        </w:rPr>
        <w:t>Clin Immunol Immunopathol</w:t>
      </w:r>
      <w:r w:rsidRPr="00044455">
        <w:rPr>
          <w:rFonts w:eastAsia="宋体" w:cs="宋体"/>
        </w:rPr>
        <w:t xml:space="preserve"> 1995; </w:t>
      </w:r>
      <w:r w:rsidRPr="00044455">
        <w:rPr>
          <w:rFonts w:eastAsia="宋体" w:cs="宋体"/>
          <w:b/>
          <w:bCs/>
        </w:rPr>
        <w:t>75</w:t>
      </w:r>
      <w:r w:rsidRPr="00044455">
        <w:rPr>
          <w:rFonts w:eastAsia="宋体" w:cs="宋体"/>
        </w:rPr>
        <w:t>: 231-238 [PMID: 7768040]</w:t>
      </w:r>
    </w:p>
    <w:p w14:paraId="3EA56EC4" w14:textId="77777777" w:rsidR="00F258E2" w:rsidRPr="00044455" w:rsidRDefault="00F258E2" w:rsidP="00F258E2">
      <w:pPr>
        <w:rPr>
          <w:rFonts w:eastAsia="宋体" w:cs="宋体"/>
        </w:rPr>
      </w:pPr>
      <w:r w:rsidRPr="00044455">
        <w:rPr>
          <w:rFonts w:eastAsia="宋体" w:cs="宋体"/>
        </w:rPr>
        <w:t xml:space="preserve">88 </w:t>
      </w:r>
      <w:r w:rsidRPr="00044455">
        <w:rPr>
          <w:rFonts w:eastAsia="宋体" w:cs="宋体"/>
          <w:b/>
          <w:bCs/>
        </w:rPr>
        <w:t>Alkhamesi NA</w:t>
      </w:r>
      <w:r w:rsidRPr="00044455">
        <w:rPr>
          <w:rFonts w:eastAsia="宋体" w:cs="宋体"/>
        </w:rPr>
        <w:t xml:space="preserve">, Ziprin P, Pfistermuller K, Peck DH, Darzi AW. ICAM-1 mediated peritoneal carcinomatosis, a target for therapeutic intervention. </w:t>
      </w:r>
      <w:r w:rsidRPr="00044455">
        <w:rPr>
          <w:rFonts w:eastAsia="宋体" w:cs="宋体"/>
          <w:i/>
          <w:iCs/>
        </w:rPr>
        <w:t>Clin Exp Metastasis</w:t>
      </w:r>
      <w:r w:rsidRPr="00044455">
        <w:rPr>
          <w:rFonts w:eastAsia="宋体" w:cs="宋体"/>
        </w:rPr>
        <w:t xml:space="preserve"> 2005; </w:t>
      </w:r>
      <w:r w:rsidRPr="00044455">
        <w:rPr>
          <w:rFonts w:eastAsia="宋体" w:cs="宋体"/>
          <w:b/>
          <w:bCs/>
        </w:rPr>
        <w:t>22</w:t>
      </w:r>
      <w:r w:rsidRPr="00044455">
        <w:rPr>
          <w:rFonts w:eastAsia="宋体" w:cs="宋体"/>
        </w:rPr>
        <w:t>: 449-459 [PMID: 16320108 DOI: 10.1007/s10585-005-2893-8]</w:t>
      </w:r>
    </w:p>
    <w:p w14:paraId="6B97272C" w14:textId="77777777" w:rsidR="00F258E2" w:rsidRPr="00044455" w:rsidRDefault="00F258E2" w:rsidP="00F258E2">
      <w:pPr>
        <w:rPr>
          <w:rFonts w:eastAsia="宋体" w:cs="宋体"/>
        </w:rPr>
      </w:pPr>
      <w:r w:rsidRPr="00044455">
        <w:rPr>
          <w:rFonts w:eastAsia="宋体" w:cs="宋体"/>
        </w:rPr>
        <w:t xml:space="preserve">89 </w:t>
      </w:r>
      <w:r w:rsidRPr="00044455">
        <w:rPr>
          <w:rFonts w:eastAsia="宋体" w:cs="宋体"/>
          <w:b/>
          <w:bCs/>
        </w:rPr>
        <w:t>Ksiazek K</w:t>
      </w:r>
      <w:r w:rsidRPr="00044455">
        <w:rPr>
          <w:rFonts w:eastAsia="宋体" w:cs="宋体"/>
        </w:rPr>
        <w:t>, Miku</w:t>
      </w:r>
      <w:r w:rsidRPr="00044455">
        <w:rPr>
          <w:rFonts w:eastAsia="MS Mincho" w:cs="MS Mincho"/>
        </w:rPr>
        <w:t>ł</w:t>
      </w:r>
      <w:r w:rsidRPr="00044455">
        <w:rPr>
          <w:rFonts w:eastAsia="宋体" w:cs="宋体"/>
        </w:rPr>
        <w:t xml:space="preserve">a-Pietrasik J, Catar R, Dworacki G, Winckiewicz M, Frydrychowicz M, Dragun D, Staniszewski R, Jörres A, Witowski J. Oxidative stress-dependent increase in ICAM-1 expression promotes adhesion of colorectal and pancreatic cancers to the senescent peritoneal mesothelium. </w:t>
      </w:r>
      <w:r w:rsidRPr="00044455">
        <w:rPr>
          <w:rFonts w:eastAsia="宋体" w:cs="宋体"/>
          <w:i/>
          <w:iCs/>
        </w:rPr>
        <w:t>Int J Cancer</w:t>
      </w:r>
      <w:r w:rsidRPr="00044455">
        <w:rPr>
          <w:rFonts w:eastAsia="宋体" w:cs="宋体"/>
        </w:rPr>
        <w:t xml:space="preserve"> 2010; </w:t>
      </w:r>
      <w:r w:rsidRPr="00044455">
        <w:rPr>
          <w:rFonts w:eastAsia="宋体" w:cs="宋体"/>
          <w:b/>
          <w:bCs/>
        </w:rPr>
        <w:t>127</w:t>
      </w:r>
      <w:r w:rsidRPr="00044455">
        <w:rPr>
          <w:rFonts w:eastAsia="宋体" w:cs="宋体"/>
        </w:rPr>
        <w:t>: 293-303 [PMID: 19904754 DOI: 10.1002/ijc.25036]</w:t>
      </w:r>
    </w:p>
    <w:p w14:paraId="20C6B840" w14:textId="77777777" w:rsidR="00F258E2" w:rsidRPr="00044455" w:rsidRDefault="00F258E2" w:rsidP="00F258E2">
      <w:pPr>
        <w:rPr>
          <w:rFonts w:eastAsia="宋体" w:cs="宋体"/>
        </w:rPr>
      </w:pPr>
      <w:r w:rsidRPr="00044455">
        <w:rPr>
          <w:rFonts w:eastAsia="宋体" w:cs="宋体"/>
        </w:rPr>
        <w:t xml:space="preserve">90 </w:t>
      </w:r>
      <w:r w:rsidRPr="00044455">
        <w:rPr>
          <w:rFonts w:eastAsia="宋体" w:cs="宋体"/>
          <w:b/>
          <w:bCs/>
        </w:rPr>
        <w:t>Slack-Davis JK</w:t>
      </w:r>
      <w:r w:rsidRPr="00044455">
        <w:rPr>
          <w:rFonts w:eastAsia="宋体" w:cs="宋体"/>
        </w:rPr>
        <w:t xml:space="preserve">, Atkins KA, Harrer C, Hershey ED, Conaway M. Vascular cell adhesion molecule-1 is a regulator of ovarian cancer peritoneal metastasis. </w:t>
      </w:r>
      <w:r w:rsidRPr="00044455">
        <w:rPr>
          <w:rFonts w:eastAsia="宋体" w:cs="宋体"/>
          <w:i/>
          <w:iCs/>
        </w:rPr>
        <w:t>Cancer Res</w:t>
      </w:r>
      <w:r w:rsidRPr="00044455">
        <w:rPr>
          <w:rFonts w:eastAsia="宋体" w:cs="宋体"/>
        </w:rPr>
        <w:t xml:space="preserve"> 2009; </w:t>
      </w:r>
      <w:r w:rsidRPr="00044455">
        <w:rPr>
          <w:rFonts w:eastAsia="宋体" w:cs="宋体"/>
          <w:b/>
          <w:bCs/>
        </w:rPr>
        <w:t>69</w:t>
      </w:r>
      <w:r w:rsidRPr="00044455">
        <w:rPr>
          <w:rFonts w:eastAsia="宋体" w:cs="宋体"/>
        </w:rPr>
        <w:t>: 1469-1476 [PMID: 19208843 DOI: 10.1158/0008-5472.CAN-08-2678]</w:t>
      </w:r>
    </w:p>
    <w:p w14:paraId="02972D12" w14:textId="77777777" w:rsidR="00F258E2" w:rsidRPr="00044455" w:rsidRDefault="00F258E2" w:rsidP="00F258E2">
      <w:pPr>
        <w:rPr>
          <w:rFonts w:eastAsia="宋体" w:cs="宋体"/>
        </w:rPr>
      </w:pPr>
      <w:r w:rsidRPr="00044455">
        <w:rPr>
          <w:rFonts w:eastAsia="宋体" w:cs="宋体"/>
        </w:rPr>
        <w:t xml:space="preserve">91 </w:t>
      </w:r>
      <w:r w:rsidRPr="00044455">
        <w:rPr>
          <w:rFonts w:eastAsia="宋体" w:cs="宋体"/>
          <w:b/>
          <w:bCs/>
        </w:rPr>
        <w:t>van Grevenstein WM</w:t>
      </w:r>
      <w:r w:rsidRPr="00044455">
        <w:rPr>
          <w:rFonts w:eastAsia="宋体" w:cs="宋体"/>
        </w:rPr>
        <w:t xml:space="preserve">, Hofland LJ, Jeekel J, van Eijck CH. The expression of adhesion molecules and the influence of inflammatory cytokines on the adhesion of human pancreatic carcinoma cells to mesothelial monolayers. </w:t>
      </w:r>
      <w:r w:rsidRPr="00044455">
        <w:rPr>
          <w:rFonts w:eastAsia="宋体" w:cs="宋体"/>
          <w:i/>
          <w:iCs/>
        </w:rPr>
        <w:t>Pancreas</w:t>
      </w:r>
      <w:r w:rsidRPr="00044455">
        <w:rPr>
          <w:rFonts w:eastAsia="宋体" w:cs="宋体"/>
        </w:rPr>
        <w:t xml:space="preserve"> 2006; </w:t>
      </w:r>
      <w:r w:rsidRPr="00044455">
        <w:rPr>
          <w:rFonts w:eastAsia="宋体" w:cs="宋体"/>
          <w:b/>
          <w:bCs/>
        </w:rPr>
        <w:t>32</w:t>
      </w:r>
      <w:r w:rsidRPr="00044455">
        <w:rPr>
          <w:rFonts w:eastAsia="宋体" w:cs="宋体"/>
        </w:rPr>
        <w:t>: 396-402 [PMID: 16670622 DOI: 10.1097/01.mpa.0000220865.80034.2a]</w:t>
      </w:r>
    </w:p>
    <w:p w14:paraId="7CA8B964" w14:textId="77777777" w:rsidR="00F258E2" w:rsidRPr="00044455" w:rsidRDefault="00F258E2" w:rsidP="00F258E2">
      <w:pPr>
        <w:rPr>
          <w:rFonts w:eastAsia="宋体" w:cs="宋体"/>
        </w:rPr>
      </w:pPr>
      <w:r w:rsidRPr="00044455">
        <w:rPr>
          <w:rFonts w:eastAsia="宋体" w:cs="宋体"/>
        </w:rPr>
        <w:t xml:space="preserve">92 </w:t>
      </w:r>
      <w:r w:rsidRPr="00044455">
        <w:rPr>
          <w:rFonts w:eastAsia="宋体" w:cs="宋体"/>
          <w:b/>
          <w:bCs/>
        </w:rPr>
        <w:t>van Rossen ME</w:t>
      </w:r>
      <w:r w:rsidRPr="00044455">
        <w:rPr>
          <w:rFonts w:eastAsia="宋体" w:cs="宋体"/>
        </w:rPr>
        <w:t xml:space="preserve">, Hofland LJ, van den Tol MP, van Koetsveld PM, Jeekel J, Marquet RL, van Eijck CH. Effect of inflammatory cytokines and growth factors on tumour cell adhesion to the peritoneum. </w:t>
      </w:r>
      <w:r w:rsidRPr="00044455">
        <w:rPr>
          <w:rFonts w:eastAsia="宋体" w:cs="宋体"/>
          <w:i/>
          <w:iCs/>
        </w:rPr>
        <w:t>J Pathol</w:t>
      </w:r>
      <w:r w:rsidRPr="00044455">
        <w:rPr>
          <w:rFonts w:eastAsia="宋体" w:cs="宋体"/>
        </w:rPr>
        <w:t xml:space="preserve"> 2001; </w:t>
      </w:r>
      <w:r w:rsidRPr="00044455">
        <w:rPr>
          <w:rFonts w:eastAsia="宋体" w:cs="宋体"/>
          <w:b/>
          <w:bCs/>
        </w:rPr>
        <w:t>193</w:t>
      </w:r>
      <w:r w:rsidRPr="00044455">
        <w:rPr>
          <w:rFonts w:eastAsia="宋体" w:cs="宋体"/>
        </w:rPr>
        <w:t>: 530-537 [PMID: 11276014 DOI: 10.1002/1096-9896(2000)9999: 9999&lt;: : AID-PATH805&gt;3.0.CO; 2-O]</w:t>
      </w:r>
    </w:p>
    <w:p w14:paraId="6FDD37D3" w14:textId="77777777" w:rsidR="00F258E2" w:rsidRPr="00044455" w:rsidRDefault="00F258E2" w:rsidP="00F258E2">
      <w:pPr>
        <w:rPr>
          <w:rFonts w:eastAsia="宋体" w:cs="宋体"/>
        </w:rPr>
      </w:pPr>
      <w:r w:rsidRPr="00044455">
        <w:rPr>
          <w:rFonts w:eastAsia="宋体" w:cs="宋体"/>
        </w:rPr>
        <w:t xml:space="preserve">93 </w:t>
      </w:r>
      <w:r w:rsidRPr="00044455">
        <w:rPr>
          <w:rFonts w:eastAsia="宋体" w:cs="宋体"/>
          <w:b/>
          <w:bCs/>
        </w:rPr>
        <w:t>Ziprin P</w:t>
      </w:r>
      <w:r w:rsidRPr="00044455">
        <w:rPr>
          <w:rFonts w:eastAsia="宋体" w:cs="宋体"/>
        </w:rPr>
        <w:t xml:space="preserve">, Ridgway PF, Pfistermüller KL, Peck DH, Darzi AW. ICAM-1 mediated tumor-mesothelial cell adhesion is modulated by IL-6 and TNF-alpha: a potential mechanism by which surgical trauma increases peritoneal metastases. </w:t>
      </w:r>
      <w:r w:rsidRPr="00044455">
        <w:rPr>
          <w:rFonts w:eastAsia="宋体" w:cs="宋体"/>
          <w:i/>
          <w:iCs/>
        </w:rPr>
        <w:t>Cell Commun Adhes</w:t>
      </w:r>
      <w:r w:rsidRPr="00044455">
        <w:rPr>
          <w:rFonts w:eastAsia="宋体" w:cs="宋体"/>
        </w:rPr>
        <w:t xml:space="preserve"> </w:t>
      </w:r>
      <w:r>
        <w:rPr>
          <w:rFonts w:eastAsia="宋体" w:cs="宋体" w:hint="eastAsia"/>
        </w:rPr>
        <w:t>2003</w:t>
      </w:r>
      <w:r w:rsidRPr="00044455">
        <w:rPr>
          <w:rFonts w:eastAsia="宋体" w:cs="宋体"/>
        </w:rPr>
        <w:t xml:space="preserve">; </w:t>
      </w:r>
      <w:r w:rsidRPr="00044455">
        <w:rPr>
          <w:rFonts w:eastAsia="宋体" w:cs="宋体"/>
          <w:b/>
          <w:bCs/>
        </w:rPr>
        <w:t>10</w:t>
      </w:r>
      <w:r w:rsidRPr="00044455">
        <w:rPr>
          <w:rFonts w:eastAsia="宋体" w:cs="宋体"/>
        </w:rPr>
        <w:t>: 141-154 [PMID: 14668061]</w:t>
      </w:r>
    </w:p>
    <w:p w14:paraId="14B38C38" w14:textId="77777777" w:rsidR="00F258E2" w:rsidRPr="00044455" w:rsidRDefault="00F258E2" w:rsidP="00F258E2">
      <w:pPr>
        <w:rPr>
          <w:rFonts w:eastAsia="宋体" w:cs="宋体"/>
        </w:rPr>
      </w:pPr>
      <w:r w:rsidRPr="00044455">
        <w:rPr>
          <w:rFonts w:eastAsia="宋体" w:cs="宋体"/>
        </w:rPr>
        <w:t xml:space="preserve">94 </w:t>
      </w:r>
      <w:r w:rsidRPr="00044455">
        <w:rPr>
          <w:rFonts w:eastAsia="宋体" w:cs="宋体"/>
          <w:b/>
          <w:bCs/>
        </w:rPr>
        <w:t>Jayne DG</w:t>
      </w:r>
      <w:r w:rsidRPr="00044455">
        <w:rPr>
          <w:rFonts w:eastAsia="宋体" w:cs="宋体"/>
        </w:rPr>
        <w:t xml:space="preserve">, O'Leary R, Gill A, Hick A, Guillou PJ. A three-dimensional in-vitro model for the study of peritoneal tumour metastasis. </w:t>
      </w:r>
      <w:r w:rsidRPr="00044455">
        <w:rPr>
          <w:rFonts w:eastAsia="宋体" w:cs="宋体"/>
          <w:i/>
          <w:iCs/>
        </w:rPr>
        <w:t>Clin Exp Metastasis</w:t>
      </w:r>
      <w:r w:rsidRPr="00044455">
        <w:rPr>
          <w:rFonts w:eastAsia="宋体" w:cs="宋体"/>
        </w:rPr>
        <w:t xml:space="preserve"> 1999; </w:t>
      </w:r>
      <w:r w:rsidRPr="00044455">
        <w:rPr>
          <w:rFonts w:eastAsia="宋体" w:cs="宋体"/>
          <w:b/>
          <w:bCs/>
        </w:rPr>
        <w:t>17</w:t>
      </w:r>
      <w:r w:rsidRPr="00044455">
        <w:rPr>
          <w:rFonts w:eastAsia="宋体" w:cs="宋体"/>
        </w:rPr>
        <w:t>: 515-523 [PMID: 10763918]</w:t>
      </w:r>
    </w:p>
    <w:p w14:paraId="47170FD8" w14:textId="77777777" w:rsidR="00F258E2" w:rsidRPr="00044455" w:rsidRDefault="00F258E2" w:rsidP="00F258E2">
      <w:pPr>
        <w:rPr>
          <w:rFonts w:eastAsia="宋体" w:cs="宋体"/>
        </w:rPr>
      </w:pPr>
      <w:r w:rsidRPr="00044455">
        <w:rPr>
          <w:rFonts w:eastAsia="宋体" w:cs="宋体"/>
        </w:rPr>
        <w:lastRenderedPageBreak/>
        <w:t xml:space="preserve">95 </w:t>
      </w:r>
      <w:r w:rsidRPr="00044455">
        <w:rPr>
          <w:rFonts w:eastAsia="宋体" w:cs="宋体"/>
          <w:b/>
          <w:bCs/>
        </w:rPr>
        <w:t>Takatsuki H</w:t>
      </w:r>
      <w:r w:rsidRPr="00044455">
        <w:rPr>
          <w:rFonts w:eastAsia="宋体" w:cs="宋体"/>
        </w:rPr>
        <w:t xml:space="preserve">, Komatsu S, Sano R, Takada Y, Tsuji T. Adhesion of gastric carcinoma cells to peritoneum mediated by alpha3beta1 integrin (VLA-3). </w:t>
      </w:r>
      <w:r w:rsidRPr="00044455">
        <w:rPr>
          <w:rFonts w:eastAsia="宋体" w:cs="宋体"/>
          <w:i/>
          <w:iCs/>
        </w:rPr>
        <w:t>Cancer Res</w:t>
      </w:r>
      <w:r w:rsidRPr="00044455">
        <w:rPr>
          <w:rFonts w:eastAsia="宋体" w:cs="宋体"/>
        </w:rPr>
        <w:t xml:space="preserve"> 2004; </w:t>
      </w:r>
      <w:r w:rsidRPr="00044455">
        <w:rPr>
          <w:rFonts w:eastAsia="宋体" w:cs="宋体"/>
          <w:b/>
          <w:bCs/>
        </w:rPr>
        <w:t>64</w:t>
      </w:r>
      <w:r w:rsidRPr="00044455">
        <w:rPr>
          <w:rFonts w:eastAsia="宋体" w:cs="宋体"/>
        </w:rPr>
        <w:t>: 6065-6070 [PMID: 15342388 DOI: 10.1158/0008-5472.CAN-04-0321]</w:t>
      </w:r>
    </w:p>
    <w:p w14:paraId="5AC7A097" w14:textId="77777777" w:rsidR="00F258E2" w:rsidRPr="00044455" w:rsidRDefault="00F258E2" w:rsidP="00F258E2">
      <w:pPr>
        <w:rPr>
          <w:rFonts w:eastAsia="宋体" w:cs="宋体"/>
        </w:rPr>
      </w:pPr>
      <w:r w:rsidRPr="00044455">
        <w:rPr>
          <w:rFonts w:eastAsia="宋体" w:cs="宋体"/>
        </w:rPr>
        <w:t xml:space="preserve">96 </w:t>
      </w:r>
      <w:r w:rsidRPr="00044455">
        <w:rPr>
          <w:rFonts w:eastAsia="宋体" w:cs="宋体"/>
          <w:b/>
          <w:bCs/>
        </w:rPr>
        <w:t>van Grevenstein WM</w:t>
      </w:r>
      <w:r w:rsidRPr="00044455">
        <w:rPr>
          <w:rFonts w:eastAsia="宋体" w:cs="宋体"/>
        </w:rPr>
        <w:t xml:space="preserve">, Hofland LJ, van Rossen ME, van Koetsveld PM, Jeekel J, van Eijck CH. Inflammatory cytokines stimulate the adhesion of colon carcinoma cells to mesothelial monolayers. </w:t>
      </w:r>
      <w:r w:rsidRPr="00044455">
        <w:rPr>
          <w:rFonts w:eastAsia="宋体" w:cs="宋体"/>
          <w:i/>
          <w:iCs/>
        </w:rPr>
        <w:t>Dig Dis Sci</w:t>
      </w:r>
      <w:r w:rsidRPr="00044455">
        <w:rPr>
          <w:rFonts w:eastAsia="宋体" w:cs="宋体"/>
        </w:rPr>
        <w:t xml:space="preserve"> 2007; </w:t>
      </w:r>
      <w:r w:rsidRPr="00044455">
        <w:rPr>
          <w:rFonts w:eastAsia="宋体" w:cs="宋体"/>
          <w:b/>
          <w:bCs/>
        </w:rPr>
        <w:t>52</w:t>
      </w:r>
      <w:r w:rsidRPr="00044455">
        <w:rPr>
          <w:rFonts w:eastAsia="宋体" w:cs="宋体"/>
        </w:rPr>
        <w:t>: 2775-2783 [PMID: 17394066 DOI: 10.1007/s10620-007-9778-4]</w:t>
      </w:r>
    </w:p>
    <w:p w14:paraId="3768B9DE" w14:textId="77777777" w:rsidR="00F258E2" w:rsidRPr="00044455" w:rsidRDefault="00F258E2" w:rsidP="00F258E2">
      <w:pPr>
        <w:rPr>
          <w:rFonts w:eastAsia="宋体" w:cs="宋体"/>
        </w:rPr>
      </w:pPr>
      <w:r w:rsidRPr="00044455">
        <w:rPr>
          <w:rFonts w:eastAsia="宋体" w:cs="宋体"/>
        </w:rPr>
        <w:t xml:space="preserve">97 </w:t>
      </w:r>
      <w:r w:rsidRPr="00044455">
        <w:rPr>
          <w:rFonts w:eastAsia="宋体" w:cs="宋体"/>
          <w:b/>
          <w:bCs/>
        </w:rPr>
        <w:t>Yonemura Y</w:t>
      </w:r>
      <w:r w:rsidRPr="00044455">
        <w:rPr>
          <w:rFonts w:eastAsia="宋体" w:cs="宋体"/>
        </w:rPr>
        <w:t xml:space="preserve">, Endou Y, Nojima M, Kawamura T, Fujita H, Kaji M, Ajisaka H, Bandou E, Sasaki T, Yamaguchi T, Harada S, Yamamoto H. A possible role of cytokines in the formation of peritoneal dissemination. </w:t>
      </w:r>
      <w:r w:rsidRPr="00044455">
        <w:rPr>
          <w:rFonts w:eastAsia="宋体" w:cs="宋体"/>
          <w:i/>
          <w:iCs/>
        </w:rPr>
        <w:t>Int J Oncol</w:t>
      </w:r>
      <w:r w:rsidRPr="00044455">
        <w:rPr>
          <w:rFonts w:eastAsia="宋体" w:cs="宋体"/>
        </w:rPr>
        <w:t xml:space="preserve"> 1997; </w:t>
      </w:r>
      <w:r w:rsidRPr="00044455">
        <w:rPr>
          <w:rFonts w:eastAsia="宋体" w:cs="宋体"/>
          <w:b/>
          <w:bCs/>
        </w:rPr>
        <w:t>11</w:t>
      </w:r>
      <w:r w:rsidRPr="00044455">
        <w:rPr>
          <w:rFonts w:eastAsia="宋体" w:cs="宋体"/>
        </w:rPr>
        <w:t>: 349-358 [PMID: 21528221]</w:t>
      </w:r>
    </w:p>
    <w:p w14:paraId="47AF3A89" w14:textId="77777777" w:rsidR="00F258E2" w:rsidRPr="00044455" w:rsidRDefault="00F258E2" w:rsidP="00F258E2">
      <w:pPr>
        <w:rPr>
          <w:rFonts w:eastAsia="宋体" w:cs="宋体"/>
        </w:rPr>
      </w:pPr>
      <w:r w:rsidRPr="00044455">
        <w:rPr>
          <w:rFonts w:eastAsia="宋体" w:cs="宋体"/>
        </w:rPr>
        <w:t xml:space="preserve">98 </w:t>
      </w:r>
      <w:r w:rsidRPr="00044455">
        <w:rPr>
          <w:rFonts w:eastAsia="宋体" w:cs="宋体"/>
          <w:b/>
          <w:bCs/>
        </w:rPr>
        <w:t>Ziprin P</w:t>
      </w:r>
      <w:r w:rsidRPr="00044455">
        <w:rPr>
          <w:rFonts w:eastAsia="宋体" w:cs="宋体"/>
        </w:rPr>
        <w:t xml:space="preserve">, Alkhamesi NA, Ridgway PF, Peck DH, Darzi AW. Tumour-expressed CD43 (sialophorin) mediates tumourmesothelial cell adhesion. </w:t>
      </w:r>
      <w:r w:rsidRPr="00044455">
        <w:rPr>
          <w:rFonts w:eastAsia="宋体" w:cs="宋体"/>
          <w:i/>
          <w:iCs/>
        </w:rPr>
        <w:t>Biol Chem</w:t>
      </w:r>
      <w:r w:rsidRPr="00044455">
        <w:rPr>
          <w:rFonts w:eastAsia="宋体" w:cs="宋体"/>
        </w:rPr>
        <w:t xml:space="preserve"> 2004; </w:t>
      </w:r>
      <w:r w:rsidRPr="00044455">
        <w:rPr>
          <w:rFonts w:eastAsia="宋体" w:cs="宋体"/>
          <w:b/>
          <w:bCs/>
        </w:rPr>
        <w:t>385</w:t>
      </w:r>
      <w:r w:rsidRPr="00044455">
        <w:rPr>
          <w:rFonts w:eastAsia="宋体" w:cs="宋体"/>
        </w:rPr>
        <w:t>: 755-761 [PMID: 15449712 DOI: 10.1515/BC.2004.092]</w:t>
      </w:r>
    </w:p>
    <w:p w14:paraId="28657F26" w14:textId="77777777" w:rsidR="00F258E2" w:rsidRPr="00044455" w:rsidRDefault="00F258E2" w:rsidP="00F258E2">
      <w:pPr>
        <w:rPr>
          <w:rFonts w:eastAsia="宋体" w:cs="宋体"/>
        </w:rPr>
      </w:pPr>
      <w:r w:rsidRPr="00044455">
        <w:rPr>
          <w:rFonts w:eastAsia="宋体" w:cs="宋体"/>
        </w:rPr>
        <w:t xml:space="preserve">99 </w:t>
      </w:r>
      <w:r w:rsidRPr="00044455">
        <w:rPr>
          <w:rFonts w:eastAsia="宋体" w:cs="宋体"/>
          <w:b/>
          <w:bCs/>
        </w:rPr>
        <w:t>Harada N</w:t>
      </w:r>
      <w:r w:rsidRPr="00044455">
        <w:rPr>
          <w:rFonts w:eastAsia="宋体" w:cs="宋体"/>
        </w:rPr>
        <w:t xml:space="preserve">, Mizoi T, Kinouchi M, Hoshi K, Ishii S, Shiiba K, Sasaki I, Matsuno S. Introduction of antisense CD44S CDNA down-regulates expression of overall CD44 isoforms and inhibits tumor growth and metastasis in highly metastatic colon carcinoma cells. </w:t>
      </w:r>
      <w:r w:rsidRPr="00044455">
        <w:rPr>
          <w:rFonts w:eastAsia="宋体" w:cs="宋体"/>
          <w:i/>
          <w:iCs/>
        </w:rPr>
        <w:t>Int J Cancer</w:t>
      </w:r>
      <w:r w:rsidRPr="00044455">
        <w:rPr>
          <w:rFonts w:eastAsia="宋体" w:cs="宋体"/>
        </w:rPr>
        <w:t xml:space="preserve"> 2001; </w:t>
      </w:r>
      <w:r w:rsidRPr="00044455">
        <w:rPr>
          <w:rFonts w:eastAsia="宋体" w:cs="宋体"/>
          <w:b/>
          <w:bCs/>
        </w:rPr>
        <w:t>91</w:t>
      </w:r>
      <w:r w:rsidRPr="00044455">
        <w:rPr>
          <w:rFonts w:eastAsia="宋体" w:cs="宋体"/>
        </w:rPr>
        <w:t>: 67-75 [PMID: 11149422]</w:t>
      </w:r>
    </w:p>
    <w:p w14:paraId="58CBA56D" w14:textId="77777777" w:rsidR="00F258E2" w:rsidRPr="00044455" w:rsidRDefault="00F258E2" w:rsidP="00F258E2">
      <w:pPr>
        <w:rPr>
          <w:rFonts w:eastAsia="宋体" w:cs="宋体"/>
        </w:rPr>
      </w:pPr>
      <w:r w:rsidRPr="00044455">
        <w:rPr>
          <w:rFonts w:eastAsia="宋体" w:cs="宋体"/>
        </w:rPr>
        <w:t xml:space="preserve">100 </w:t>
      </w:r>
      <w:r w:rsidRPr="00044455">
        <w:rPr>
          <w:rFonts w:eastAsia="宋体" w:cs="宋体"/>
          <w:b/>
          <w:bCs/>
        </w:rPr>
        <w:t>Li CZ</w:t>
      </w:r>
      <w:r w:rsidRPr="00044455">
        <w:rPr>
          <w:rFonts w:eastAsia="宋体" w:cs="宋体"/>
        </w:rPr>
        <w:t xml:space="preserve">, Liu B, Wen ZQ, Li HY. Inhibition of CD44 expression by small interfering RNA to suppress the growth and metastasis of ovarian cancer cells in vitro and in vivo. </w:t>
      </w:r>
      <w:r w:rsidRPr="00044455">
        <w:rPr>
          <w:rFonts w:eastAsia="宋体" w:cs="宋体"/>
          <w:i/>
          <w:iCs/>
        </w:rPr>
        <w:t>Folia Biol (Praha)</w:t>
      </w:r>
      <w:r w:rsidRPr="00044455">
        <w:rPr>
          <w:rFonts w:eastAsia="宋体" w:cs="宋体"/>
        </w:rPr>
        <w:t xml:space="preserve"> 2008; </w:t>
      </w:r>
      <w:r w:rsidRPr="00044455">
        <w:rPr>
          <w:rFonts w:eastAsia="宋体" w:cs="宋体"/>
          <w:b/>
          <w:bCs/>
        </w:rPr>
        <w:t>54</w:t>
      </w:r>
      <w:r w:rsidRPr="00044455">
        <w:rPr>
          <w:rFonts w:eastAsia="宋体" w:cs="宋体"/>
        </w:rPr>
        <w:t>: 180-186 [PMID: 19393131]</w:t>
      </w:r>
    </w:p>
    <w:p w14:paraId="17963186" w14:textId="77777777" w:rsidR="00F258E2" w:rsidRPr="00044455" w:rsidRDefault="00F258E2" w:rsidP="00F258E2">
      <w:pPr>
        <w:rPr>
          <w:rFonts w:eastAsia="宋体" w:cs="宋体"/>
        </w:rPr>
      </w:pPr>
      <w:r w:rsidRPr="00044455">
        <w:rPr>
          <w:rFonts w:eastAsia="宋体" w:cs="宋体"/>
        </w:rPr>
        <w:t xml:space="preserve">101 </w:t>
      </w:r>
      <w:r w:rsidRPr="00044455">
        <w:rPr>
          <w:rFonts w:eastAsia="宋体" w:cs="宋体"/>
          <w:b/>
          <w:bCs/>
        </w:rPr>
        <w:t>Ween MP</w:t>
      </w:r>
      <w:r w:rsidRPr="00044455">
        <w:rPr>
          <w:rFonts w:eastAsia="宋体" w:cs="宋体"/>
        </w:rPr>
        <w:t xml:space="preserve">, Oehler MK, Ricciardelli C. Role of versican, hyaluronan and CD44 in ovarian cancer metastasis. </w:t>
      </w:r>
      <w:r w:rsidRPr="00044455">
        <w:rPr>
          <w:rFonts w:eastAsia="宋体" w:cs="宋体"/>
          <w:i/>
          <w:iCs/>
        </w:rPr>
        <w:t>Int J Mol Sci</w:t>
      </w:r>
      <w:r w:rsidRPr="00044455">
        <w:rPr>
          <w:rFonts w:eastAsia="宋体" w:cs="宋体"/>
        </w:rPr>
        <w:t xml:space="preserve"> 2011; </w:t>
      </w:r>
      <w:r w:rsidRPr="00044455">
        <w:rPr>
          <w:rFonts w:eastAsia="宋体" w:cs="宋体"/>
          <w:b/>
          <w:bCs/>
        </w:rPr>
        <w:t>12</w:t>
      </w:r>
      <w:r w:rsidRPr="00044455">
        <w:rPr>
          <w:rFonts w:eastAsia="宋体" w:cs="宋体"/>
        </w:rPr>
        <w:t>: 1009-1029 [PMID: 21541039 DOI: 10.3390/ijms12021009]</w:t>
      </w:r>
    </w:p>
    <w:p w14:paraId="77F69CDF" w14:textId="77777777" w:rsidR="00F258E2" w:rsidRPr="00044455" w:rsidRDefault="00F258E2" w:rsidP="00F258E2">
      <w:pPr>
        <w:rPr>
          <w:rFonts w:eastAsia="宋体" w:cs="宋体"/>
        </w:rPr>
      </w:pPr>
      <w:r w:rsidRPr="00044455">
        <w:rPr>
          <w:rFonts w:eastAsia="宋体" w:cs="宋体"/>
        </w:rPr>
        <w:t xml:space="preserve">102 </w:t>
      </w:r>
      <w:r w:rsidRPr="00044455">
        <w:rPr>
          <w:rFonts w:eastAsia="宋体" w:cs="宋体"/>
          <w:b/>
          <w:bCs/>
        </w:rPr>
        <w:t>Fujisaki T</w:t>
      </w:r>
      <w:r w:rsidRPr="00044455">
        <w:rPr>
          <w:rFonts w:eastAsia="宋体" w:cs="宋体"/>
        </w:rPr>
        <w:t xml:space="preserve">, Tanaka Y, Fujii K, Mine S, Saito K, Yamada S, Yamashita U, Irimura T, Eto S. CD44 stimulation induces integrin-mediated adhesion of colon cancer cell lines to endothelial cells by up-regulation of integrins and c-Met and activation of integrins. </w:t>
      </w:r>
      <w:r w:rsidRPr="00044455">
        <w:rPr>
          <w:rFonts w:eastAsia="宋体" w:cs="宋体"/>
          <w:i/>
          <w:iCs/>
        </w:rPr>
        <w:t>Cancer Res</w:t>
      </w:r>
      <w:r w:rsidRPr="00044455">
        <w:rPr>
          <w:rFonts w:eastAsia="宋体" w:cs="宋体"/>
        </w:rPr>
        <w:t xml:space="preserve"> 1999; </w:t>
      </w:r>
      <w:r w:rsidRPr="00044455">
        <w:rPr>
          <w:rFonts w:eastAsia="宋体" w:cs="宋体"/>
          <w:b/>
          <w:bCs/>
        </w:rPr>
        <w:t>59</w:t>
      </w:r>
      <w:r w:rsidRPr="00044455">
        <w:rPr>
          <w:rFonts w:eastAsia="宋体" w:cs="宋体"/>
        </w:rPr>
        <w:t>: 4427-4434 [PMID: 10485493]</w:t>
      </w:r>
    </w:p>
    <w:p w14:paraId="4AED03E2" w14:textId="77777777" w:rsidR="00F258E2" w:rsidRPr="00044455" w:rsidRDefault="00F258E2" w:rsidP="00F258E2">
      <w:pPr>
        <w:rPr>
          <w:rFonts w:eastAsia="宋体" w:cs="宋体"/>
        </w:rPr>
      </w:pPr>
      <w:r w:rsidRPr="00044455">
        <w:rPr>
          <w:rFonts w:eastAsia="宋体" w:cs="宋体"/>
        </w:rPr>
        <w:t xml:space="preserve">103 </w:t>
      </w:r>
      <w:r w:rsidRPr="00044455">
        <w:rPr>
          <w:rFonts w:eastAsia="宋体" w:cs="宋体"/>
          <w:b/>
          <w:bCs/>
        </w:rPr>
        <w:t>Zhao LH</w:t>
      </w:r>
      <w:r w:rsidRPr="00044455">
        <w:rPr>
          <w:rFonts w:eastAsia="宋体" w:cs="宋体"/>
        </w:rPr>
        <w:t xml:space="preserve">, Lin QL, Wei J, Huai YL, Wang KJ, Yan HY. CD44v6 expression in patients with stage II or stage III sporadic colorectal cancer is superior to CD44 </w:t>
      </w:r>
      <w:r w:rsidRPr="00044455">
        <w:rPr>
          <w:rFonts w:eastAsia="宋体" w:cs="宋体"/>
        </w:rPr>
        <w:lastRenderedPageBreak/>
        <w:t xml:space="preserve">expression for predicting progression. </w:t>
      </w:r>
      <w:r w:rsidRPr="00044455">
        <w:rPr>
          <w:rFonts w:eastAsia="宋体" w:cs="宋体"/>
          <w:i/>
          <w:iCs/>
        </w:rPr>
        <w:t>Int J Clin Exp Pathol</w:t>
      </w:r>
      <w:r w:rsidRPr="00044455">
        <w:rPr>
          <w:rFonts w:eastAsia="宋体" w:cs="宋体"/>
        </w:rPr>
        <w:t xml:space="preserve"> 2015; </w:t>
      </w:r>
      <w:r w:rsidRPr="00044455">
        <w:rPr>
          <w:rFonts w:eastAsia="宋体" w:cs="宋体"/>
          <w:b/>
          <w:bCs/>
        </w:rPr>
        <w:t>8</w:t>
      </w:r>
      <w:r w:rsidRPr="00044455">
        <w:rPr>
          <w:rFonts w:eastAsia="宋体" w:cs="宋体"/>
        </w:rPr>
        <w:t>: 692-701 [PMID: 25755763]</w:t>
      </w:r>
    </w:p>
    <w:p w14:paraId="01BACC19" w14:textId="77777777" w:rsidR="00F258E2" w:rsidRPr="00044455" w:rsidRDefault="00F258E2" w:rsidP="00F258E2">
      <w:pPr>
        <w:rPr>
          <w:rFonts w:eastAsia="宋体" w:cs="宋体"/>
        </w:rPr>
      </w:pPr>
      <w:r w:rsidRPr="00044455">
        <w:rPr>
          <w:rFonts w:eastAsia="宋体" w:cs="宋体"/>
        </w:rPr>
        <w:t xml:space="preserve">104 </w:t>
      </w:r>
      <w:r w:rsidRPr="00044455">
        <w:rPr>
          <w:rFonts w:eastAsia="宋体" w:cs="宋体"/>
          <w:b/>
          <w:bCs/>
        </w:rPr>
        <w:t>Screaton GR</w:t>
      </w:r>
      <w:r w:rsidRPr="00044455">
        <w:rPr>
          <w:rFonts w:eastAsia="宋体" w:cs="宋体"/>
        </w:rPr>
        <w:t xml:space="preserve">, Bell MV, Jackson DG, Cornelis FB, Gerth U, Bell JI. Genomic structure of DNA encoding the lymphocyte homing receptor CD44 reveals at least 12 alternatively spliced exons. </w:t>
      </w:r>
      <w:r w:rsidRPr="00044455">
        <w:rPr>
          <w:rFonts w:eastAsia="宋体" w:cs="宋体"/>
          <w:i/>
          <w:iCs/>
        </w:rPr>
        <w:t>Proc Natl Acad Sci U S A</w:t>
      </w:r>
      <w:r w:rsidRPr="00044455">
        <w:rPr>
          <w:rFonts w:eastAsia="宋体" w:cs="宋体"/>
        </w:rPr>
        <w:t xml:space="preserve"> 1992; </w:t>
      </w:r>
      <w:r w:rsidRPr="00044455">
        <w:rPr>
          <w:rFonts w:eastAsia="宋体" w:cs="宋体"/>
          <w:b/>
          <w:bCs/>
        </w:rPr>
        <w:t>89</w:t>
      </w:r>
      <w:r w:rsidRPr="00044455">
        <w:rPr>
          <w:rFonts w:eastAsia="宋体" w:cs="宋体"/>
        </w:rPr>
        <w:t>: 12160-12164 [PMID: 1465456]</w:t>
      </w:r>
    </w:p>
    <w:p w14:paraId="76348A22" w14:textId="77777777" w:rsidR="00F258E2" w:rsidRPr="00044455" w:rsidRDefault="00F258E2" w:rsidP="00F258E2">
      <w:pPr>
        <w:rPr>
          <w:rFonts w:eastAsia="宋体" w:cs="宋体"/>
        </w:rPr>
      </w:pPr>
      <w:r w:rsidRPr="00044455">
        <w:rPr>
          <w:rFonts w:eastAsia="宋体" w:cs="宋体"/>
        </w:rPr>
        <w:t xml:space="preserve">105 </w:t>
      </w:r>
      <w:r w:rsidRPr="00044455">
        <w:rPr>
          <w:rFonts w:eastAsia="宋体" w:cs="宋体"/>
          <w:b/>
          <w:bCs/>
        </w:rPr>
        <w:t>Wielenga VJ</w:t>
      </w:r>
      <w:r w:rsidRPr="00044455">
        <w:rPr>
          <w:rFonts w:eastAsia="宋体" w:cs="宋体"/>
        </w:rPr>
        <w:t xml:space="preserve">, Heider KH, Offerhaus GJ, Adolf GR, van den Berg FM, Ponta H, Herrlich P, Pals ST. Expression of CD44 variant proteins in human colorectal cancer is related to tumor progression. </w:t>
      </w:r>
      <w:r w:rsidRPr="00044455">
        <w:rPr>
          <w:rFonts w:eastAsia="宋体" w:cs="宋体"/>
          <w:i/>
          <w:iCs/>
        </w:rPr>
        <w:t>Cancer Res</w:t>
      </w:r>
      <w:r w:rsidRPr="00044455">
        <w:rPr>
          <w:rFonts w:eastAsia="宋体" w:cs="宋体"/>
        </w:rPr>
        <w:t xml:space="preserve"> 1993; </w:t>
      </w:r>
      <w:r w:rsidRPr="00044455">
        <w:rPr>
          <w:rFonts w:eastAsia="宋体" w:cs="宋体"/>
          <w:b/>
          <w:bCs/>
        </w:rPr>
        <w:t>53</w:t>
      </w:r>
      <w:r w:rsidRPr="00044455">
        <w:rPr>
          <w:rFonts w:eastAsia="宋体" w:cs="宋体"/>
        </w:rPr>
        <w:t>: 4754-4756 [PMID: 7691404]</w:t>
      </w:r>
    </w:p>
    <w:p w14:paraId="58A43D41" w14:textId="77777777" w:rsidR="00F258E2" w:rsidRPr="00044455" w:rsidRDefault="00F258E2" w:rsidP="00F258E2">
      <w:pPr>
        <w:rPr>
          <w:rFonts w:eastAsia="宋体" w:cs="宋体"/>
        </w:rPr>
      </w:pPr>
      <w:r w:rsidRPr="00044455">
        <w:rPr>
          <w:rFonts w:eastAsia="宋体" w:cs="宋体"/>
        </w:rPr>
        <w:t xml:space="preserve">106 </w:t>
      </w:r>
      <w:r w:rsidRPr="00044455">
        <w:rPr>
          <w:rFonts w:eastAsia="宋体" w:cs="宋体"/>
          <w:b/>
          <w:bCs/>
        </w:rPr>
        <w:t>Saito S</w:t>
      </w:r>
      <w:r w:rsidRPr="00044455">
        <w:rPr>
          <w:rFonts w:eastAsia="宋体" w:cs="宋体"/>
        </w:rPr>
        <w:t xml:space="preserve">, Okabe H, Watanabe M, Ishimoto T, Iwatsuki M, Baba Y, Tanaka Y, Kurashige J, Miyamoto Y, Baba H. CD44v6 expression is related to mesenchymal phenotype and poor prognosis in patients with colorectal cancer. </w:t>
      </w:r>
      <w:r w:rsidRPr="00044455">
        <w:rPr>
          <w:rFonts w:eastAsia="宋体" w:cs="宋体"/>
          <w:i/>
          <w:iCs/>
        </w:rPr>
        <w:t>Oncol Rep</w:t>
      </w:r>
      <w:r w:rsidRPr="00044455">
        <w:rPr>
          <w:rFonts w:eastAsia="宋体" w:cs="宋体"/>
        </w:rPr>
        <w:t xml:space="preserve"> 2013; </w:t>
      </w:r>
      <w:r w:rsidRPr="00044455">
        <w:rPr>
          <w:rFonts w:eastAsia="宋体" w:cs="宋体"/>
          <w:b/>
          <w:bCs/>
        </w:rPr>
        <w:t>29</w:t>
      </w:r>
      <w:r w:rsidRPr="00044455">
        <w:rPr>
          <w:rFonts w:eastAsia="宋体" w:cs="宋体"/>
        </w:rPr>
        <w:t>: 1570-1578 [PMID: 23404221 DOI: 10.3892/or.2013.2273]</w:t>
      </w:r>
    </w:p>
    <w:p w14:paraId="2FCEBD9B" w14:textId="77777777" w:rsidR="00F258E2" w:rsidRPr="00044455" w:rsidRDefault="00F258E2" w:rsidP="00F258E2">
      <w:pPr>
        <w:rPr>
          <w:rFonts w:eastAsia="宋体" w:cs="宋体"/>
        </w:rPr>
      </w:pPr>
      <w:r w:rsidRPr="00044455">
        <w:rPr>
          <w:rFonts w:eastAsia="宋体" w:cs="宋体"/>
        </w:rPr>
        <w:t xml:space="preserve">107 </w:t>
      </w:r>
      <w:r w:rsidRPr="00044455">
        <w:rPr>
          <w:rFonts w:eastAsia="宋体" w:cs="宋体"/>
          <w:b/>
          <w:bCs/>
        </w:rPr>
        <w:t>Wang ZB</w:t>
      </w:r>
      <w:r w:rsidRPr="00044455">
        <w:rPr>
          <w:rFonts w:eastAsia="宋体" w:cs="宋体"/>
        </w:rPr>
        <w:t xml:space="preserve">, Li M, Li JC. Recent advances in the research of lymphatic stomata. </w:t>
      </w:r>
      <w:r w:rsidRPr="00044455">
        <w:rPr>
          <w:rFonts w:eastAsia="宋体" w:cs="宋体"/>
          <w:i/>
          <w:iCs/>
        </w:rPr>
        <w:t>Anat Rec (Hoboken)</w:t>
      </w:r>
      <w:r w:rsidRPr="00044455">
        <w:rPr>
          <w:rFonts w:eastAsia="宋体" w:cs="宋体"/>
        </w:rPr>
        <w:t xml:space="preserve"> 2010; </w:t>
      </w:r>
      <w:r w:rsidRPr="00044455">
        <w:rPr>
          <w:rFonts w:eastAsia="宋体" w:cs="宋体"/>
          <w:b/>
          <w:bCs/>
        </w:rPr>
        <w:t>293</w:t>
      </w:r>
      <w:r w:rsidRPr="00044455">
        <w:rPr>
          <w:rFonts w:eastAsia="宋体" w:cs="宋体"/>
        </w:rPr>
        <w:t>: 754-761 [PMID: 20186966 DOI: 10.1002/ar.21101]</w:t>
      </w:r>
    </w:p>
    <w:p w14:paraId="294CB8BB" w14:textId="77777777" w:rsidR="00F258E2" w:rsidRPr="00044455" w:rsidRDefault="00F258E2" w:rsidP="00F258E2">
      <w:pPr>
        <w:rPr>
          <w:rFonts w:eastAsia="宋体" w:cs="宋体"/>
        </w:rPr>
      </w:pPr>
      <w:r w:rsidRPr="00044455">
        <w:rPr>
          <w:rFonts w:eastAsia="宋体" w:cs="宋体"/>
        </w:rPr>
        <w:t xml:space="preserve">108 </w:t>
      </w:r>
      <w:r w:rsidRPr="00044455">
        <w:rPr>
          <w:rFonts w:eastAsia="宋体" w:cs="宋体"/>
          <w:b/>
          <w:bCs/>
        </w:rPr>
        <w:t>Krist LF</w:t>
      </w:r>
      <w:r w:rsidRPr="00044455">
        <w:rPr>
          <w:rFonts w:eastAsia="宋体" w:cs="宋体"/>
        </w:rPr>
        <w:t xml:space="preserve">, Eestermans IL, Steenbergen JJ, Hoefsmit EC, Cuesta MA, Meyer S, Beelen RH. Cellular composition of milky spots in the human greater omentum: an immunochemical and ultrastructural study. </w:t>
      </w:r>
      <w:r w:rsidRPr="00044455">
        <w:rPr>
          <w:rFonts w:eastAsia="宋体" w:cs="宋体"/>
          <w:i/>
          <w:iCs/>
        </w:rPr>
        <w:t>Anat Rec</w:t>
      </w:r>
      <w:r w:rsidRPr="00044455">
        <w:rPr>
          <w:rFonts w:eastAsia="宋体" w:cs="宋体"/>
        </w:rPr>
        <w:t xml:space="preserve"> 1995; </w:t>
      </w:r>
      <w:r w:rsidRPr="00044455">
        <w:rPr>
          <w:rFonts w:eastAsia="宋体" w:cs="宋体"/>
          <w:b/>
          <w:bCs/>
        </w:rPr>
        <w:t>241</w:t>
      </w:r>
      <w:r w:rsidRPr="00044455">
        <w:rPr>
          <w:rFonts w:eastAsia="宋体" w:cs="宋体"/>
        </w:rPr>
        <w:t>: 163-174 [PMID: 7710133 DOI: 10.1002/ar.1092410204]</w:t>
      </w:r>
    </w:p>
    <w:p w14:paraId="7F57941A" w14:textId="77777777" w:rsidR="00F258E2" w:rsidRPr="00044455" w:rsidRDefault="00F258E2" w:rsidP="00F258E2">
      <w:pPr>
        <w:rPr>
          <w:rFonts w:eastAsia="宋体" w:cs="宋体"/>
        </w:rPr>
      </w:pPr>
      <w:r w:rsidRPr="00044455">
        <w:rPr>
          <w:rFonts w:eastAsia="宋体" w:cs="宋体"/>
        </w:rPr>
        <w:t xml:space="preserve">109 </w:t>
      </w:r>
      <w:r w:rsidRPr="00044455">
        <w:rPr>
          <w:rFonts w:eastAsia="宋体" w:cs="宋体"/>
          <w:b/>
          <w:bCs/>
        </w:rPr>
        <w:t>Shimotsuma M</w:t>
      </w:r>
      <w:r w:rsidRPr="00044455">
        <w:rPr>
          <w:rFonts w:eastAsia="宋体" w:cs="宋体"/>
        </w:rPr>
        <w:t xml:space="preserve">, Shields JW, Simpson-Morgan MW, Sakuyama A, Shirasu M, Hagiwara A, Takahashi T. Morpho-physiological function and role of omental milky spots as omentum-associated lymphoid tissue (OALT) in the peritoneal cavity. </w:t>
      </w:r>
      <w:r w:rsidRPr="00044455">
        <w:rPr>
          <w:rFonts w:eastAsia="宋体" w:cs="宋体"/>
          <w:i/>
          <w:iCs/>
        </w:rPr>
        <w:t>Lymphology</w:t>
      </w:r>
      <w:r w:rsidRPr="00044455">
        <w:rPr>
          <w:rFonts w:eastAsia="宋体" w:cs="宋体"/>
        </w:rPr>
        <w:t xml:space="preserve"> 1993; </w:t>
      </w:r>
      <w:r w:rsidRPr="00044455">
        <w:rPr>
          <w:rFonts w:eastAsia="宋体" w:cs="宋体"/>
          <w:b/>
          <w:bCs/>
        </w:rPr>
        <w:t>26</w:t>
      </w:r>
      <w:r w:rsidRPr="00044455">
        <w:rPr>
          <w:rFonts w:eastAsia="宋体" w:cs="宋体"/>
        </w:rPr>
        <w:t>: 90-101 [PMID: 8355522]</w:t>
      </w:r>
    </w:p>
    <w:p w14:paraId="5DD9B629" w14:textId="77777777" w:rsidR="00F258E2" w:rsidRPr="00044455" w:rsidRDefault="00F258E2" w:rsidP="00F258E2">
      <w:pPr>
        <w:rPr>
          <w:rFonts w:eastAsia="宋体" w:cs="宋体"/>
        </w:rPr>
      </w:pPr>
      <w:r w:rsidRPr="00044455">
        <w:rPr>
          <w:rFonts w:eastAsia="宋体" w:cs="宋体"/>
        </w:rPr>
        <w:t xml:space="preserve">110 </w:t>
      </w:r>
      <w:r w:rsidRPr="00044455">
        <w:rPr>
          <w:rFonts w:eastAsia="宋体" w:cs="宋体"/>
          <w:b/>
          <w:bCs/>
        </w:rPr>
        <w:t>Cao L</w:t>
      </w:r>
      <w:r w:rsidRPr="00044455">
        <w:rPr>
          <w:rFonts w:eastAsia="宋体" w:cs="宋体"/>
        </w:rPr>
        <w:t xml:space="preserve">, Hu X, Zhang Y, Sun XT. Omental milky spots in screening gastric cancer stem cells. </w:t>
      </w:r>
      <w:r w:rsidRPr="00044455">
        <w:rPr>
          <w:rFonts w:eastAsia="宋体" w:cs="宋体"/>
          <w:i/>
          <w:iCs/>
        </w:rPr>
        <w:t>Neoplasma</w:t>
      </w:r>
      <w:r w:rsidRPr="00044455">
        <w:rPr>
          <w:rFonts w:eastAsia="宋体" w:cs="宋体"/>
        </w:rPr>
        <w:t xml:space="preserve"> 2011; </w:t>
      </w:r>
      <w:r w:rsidRPr="00044455">
        <w:rPr>
          <w:rFonts w:eastAsia="宋体" w:cs="宋体"/>
          <w:b/>
          <w:bCs/>
        </w:rPr>
        <w:t>58</w:t>
      </w:r>
      <w:r w:rsidRPr="00044455">
        <w:rPr>
          <w:rFonts w:eastAsia="宋体" w:cs="宋体"/>
        </w:rPr>
        <w:t>: 20-26 [PMID: 21067262]</w:t>
      </w:r>
    </w:p>
    <w:p w14:paraId="042E2162" w14:textId="77777777" w:rsidR="00F258E2" w:rsidRPr="00044455" w:rsidRDefault="00F258E2" w:rsidP="00F258E2">
      <w:pPr>
        <w:rPr>
          <w:rFonts w:eastAsia="宋体" w:cs="宋体"/>
        </w:rPr>
      </w:pPr>
      <w:r w:rsidRPr="00044455">
        <w:rPr>
          <w:rFonts w:eastAsia="宋体" w:cs="宋体"/>
        </w:rPr>
        <w:t xml:space="preserve">111 </w:t>
      </w:r>
      <w:r w:rsidRPr="00044455">
        <w:rPr>
          <w:rFonts w:eastAsia="宋体" w:cs="宋体"/>
          <w:b/>
          <w:bCs/>
        </w:rPr>
        <w:t>Gerber SA</w:t>
      </w:r>
      <w:r w:rsidRPr="00044455">
        <w:rPr>
          <w:rFonts w:eastAsia="宋体" w:cs="宋体"/>
        </w:rPr>
        <w:t xml:space="preserve">, Rybalko VY, Bigelow CE, Lugade AA, Foster TH, Frelinger JG, Lord EM. Preferential attachment of peritoneal tumor metastases to omental immune aggregates and possible role of a unique vascular microenvironment in metastatic survival and growth. </w:t>
      </w:r>
      <w:r w:rsidRPr="00044455">
        <w:rPr>
          <w:rFonts w:eastAsia="宋体" w:cs="宋体"/>
          <w:i/>
          <w:iCs/>
        </w:rPr>
        <w:t>Am J Pathol</w:t>
      </w:r>
      <w:r w:rsidRPr="00044455">
        <w:rPr>
          <w:rFonts w:eastAsia="宋体" w:cs="宋体"/>
        </w:rPr>
        <w:t xml:space="preserve"> 2006; </w:t>
      </w:r>
      <w:r w:rsidRPr="00044455">
        <w:rPr>
          <w:rFonts w:eastAsia="宋体" w:cs="宋体"/>
          <w:b/>
          <w:bCs/>
        </w:rPr>
        <w:t>169</w:t>
      </w:r>
      <w:r w:rsidRPr="00044455">
        <w:rPr>
          <w:rFonts w:eastAsia="宋体" w:cs="宋体"/>
        </w:rPr>
        <w:t>: 1739-1752 [PMID: 17071597 DOI: 10.2353/ajpath.2006.051222]</w:t>
      </w:r>
    </w:p>
    <w:p w14:paraId="78C361F3" w14:textId="77777777" w:rsidR="00F258E2" w:rsidRPr="00044455" w:rsidRDefault="00F258E2" w:rsidP="00F258E2">
      <w:pPr>
        <w:rPr>
          <w:rFonts w:eastAsia="宋体" w:cs="宋体"/>
        </w:rPr>
      </w:pPr>
      <w:r w:rsidRPr="00044455">
        <w:rPr>
          <w:rFonts w:eastAsia="宋体" w:cs="宋体"/>
        </w:rPr>
        <w:lastRenderedPageBreak/>
        <w:t xml:space="preserve">112 </w:t>
      </w:r>
      <w:r w:rsidRPr="00044455">
        <w:rPr>
          <w:rFonts w:eastAsia="宋体" w:cs="宋体"/>
          <w:b/>
          <w:bCs/>
        </w:rPr>
        <w:t>Lopes Cardozo AM</w:t>
      </w:r>
      <w:r w:rsidRPr="00044455">
        <w:rPr>
          <w:rFonts w:eastAsia="宋体" w:cs="宋体"/>
        </w:rPr>
        <w:t xml:space="preserve">, Gupta A, Koppe MJ, Meijer S, van Leeuwen PA, Beelen RJ, Bleichrodt RP. Metastatic pattern of CC531 colon carcinoma cells in the abdominal cavity: an experimental model of peritoneal carcinomatosis in rats. </w:t>
      </w:r>
      <w:r w:rsidRPr="00044455">
        <w:rPr>
          <w:rFonts w:eastAsia="宋体" w:cs="宋体"/>
          <w:i/>
          <w:iCs/>
        </w:rPr>
        <w:t>Eur J Surg Oncol</w:t>
      </w:r>
      <w:r w:rsidRPr="00044455">
        <w:rPr>
          <w:rFonts w:eastAsia="宋体" w:cs="宋体"/>
        </w:rPr>
        <w:t xml:space="preserve"> 2001; </w:t>
      </w:r>
      <w:r w:rsidRPr="00044455">
        <w:rPr>
          <w:rFonts w:eastAsia="宋体" w:cs="宋体"/>
          <w:b/>
          <w:bCs/>
        </w:rPr>
        <w:t>27</w:t>
      </w:r>
      <w:r w:rsidRPr="00044455">
        <w:rPr>
          <w:rFonts w:eastAsia="宋体" w:cs="宋体"/>
        </w:rPr>
        <w:t>: 359-363 [PMID: 11417980 DOI: 10.1053/ejso.2001.1117]</w:t>
      </w:r>
    </w:p>
    <w:p w14:paraId="7A918DB3" w14:textId="77777777" w:rsidR="00F258E2" w:rsidRPr="00044455" w:rsidRDefault="00F258E2" w:rsidP="00F258E2">
      <w:pPr>
        <w:rPr>
          <w:rFonts w:eastAsia="宋体" w:cs="宋体"/>
        </w:rPr>
      </w:pPr>
      <w:r w:rsidRPr="00044455">
        <w:rPr>
          <w:rFonts w:eastAsia="宋体" w:cs="宋体"/>
        </w:rPr>
        <w:t xml:space="preserve">113 </w:t>
      </w:r>
      <w:r w:rsidRPr="00044455">
        <w:rPr>
          <w:rFonts w:eastAsia="宋体" w:cs="宋体"/>
          <w:b/>
          <w:bCs/>
        </w:rPr>
        <w:t>Ma PC</w:t>
      </w:r>
      <w:r w:rsidRPr="00044455">
        <w:rPr>
          <w:rFonts w:eastAsia="宋体" w:cs="宋体"/>
        </w:rPr>
        <w:t xml:space="preserve">, Maulik G, Christensen J, Salgia R. c-Met: structure, functions and potential for therapeutic inhibition. </w:t>
      </w:r>
      <w:r w:rsidRPr="00044455">
        <w:rPr>
          <w:rFonts w:eastAsia="宋体" w:cs="宋体"/>
          <w:i/>
          <w:iCs/>
        </w:rPr>
        <w:t>Cancer Metastasis Rev</w:t>
      </w:r>
      <w:r w:rsidRPr="00044455">
        <w:rPr>
          <w:rFonts w:eastAsia="宋体" w:cs="宋体"/>
        </w:rPr>
        <w:t xml:space="preserve"> 2003; </w:t>
      </w:r>
      <w:r w:rsidRPr="00044455">
        <w:rPr>
          <w:rFonts w:eastAsia="宋体" w:cs="宋体"/>
          <w:b/>
          <w:bCs/>
        </w:rPr>
        <w:t>22</w:t>
      </w:r>
      <w:r w:rsidRPr="00044455">
        <w:rPr>
          <w:rFonts w:eastAsia="宋体" w:cs="宋体"/>
        </w:rPr>
        <w:t>: 309-325 [PMID: 12884908]</w:t>
      </w:r>
    </w:p>
    <w:p w14:paraId="3CF617EB" w14:textId="77777777" w:rsidR="00F258E2" w:rsidRPr="00044455" w:rsidRDefault="00F258E2" w:rsidP="00F258E2">
      <w:pPr>
        <w:rPr>
          <w:rFonts w:eastAsia="宋体" w:cs="宋体"/>
        </w:rPr>
      </w:pPr>
      <w:r w:rsidRPr="00044455">
        <w:rPr>
          <w:rFonts w:eastAsia="宋体" w:cs="宋体"/>
        </w:rPr>
        <w:t xml:space="preserve">114 </w:t>
      </w:r>
      <w:r w:rsidRPr="00044455">
        <w:rPr>
          <w:rFonts w:eastAsia="宋体" w:cs="宋体"/>
          <w:b/>
          <w:bCs/>
        </w:rPr>
        <w:t>Gentile A</w:t>
      </w:r>
      <w:r w:rsidRPr="00044455">
        <w:rPr>
          <w:rFonts w:eastAsia="宋体" w:cs="宋体"/>
        </w:rPr>
        <w:t xml:space="preserve">, D'Alessandro L, Lazzari L, Martinoglio B, Bertotti A, Mira A, Lanzetti L, Comoglio PM, Medico E. Met-driven invasive growth involves transcriptional regulation of Arhgap12. </w:t>
      </w:r>
      <w:r w:rsidRPr="00044455">
        <w:rPr>
          <w:rFonts w:eastAsia="宋体" w:cs="宋体"/>
          <w:i/>
          <w:iCs/>
        </w:rPr>
        <w:t>Oncogene</w:t>
      </w:r>
      <w:r w:rsidRPr="00044455">
        <w:rPr>
          <w:rFonts w:eastAsia="宋体" w:cs="宋体"/>
        </w:rPr>
        <w:t xml:space="preserve"> 2008; </w:t>
      </w:r>
      <w:r w:rsidRPr="00044455">
        <w:rPr>
          <w:rFonts w:eastAsia="宋体" w:cs="宋体"/>
          <w:b/>
          <w:bCs/>
        </w:rPr>
        <w:t>27</w:t>
      </w:r>
      <w:r w:rsidRPr="00044455">
        <w:rPr>
          <w:rFonts w:eastAsia="宋体" w:cs="宋体"/>
        </w:rPr>
        <w:t>: 5590-5598 [PMID: 18504429 DOI: 10.1038/onc.2008.173]</w:t>
      </w:r>
    </w:p>
    <w:p w14:paraId="48007101" w14:textId="77777777" w:rsidR="00F258E2" w:rsidRPr="00044455" w:rsidRDefault="00F258E2" w:rsidP="00F258E2">
      <w:pPr>
        <w:rPr>
          <w:rFonts w:eastAsia="宋体" w:cs="宋体"/>
        </w:rPr>
      </w:pPr>
      <w:r w:rsidRPr="00044455">
        <w:rPr>
          <w:rFonts w:eastAsia="宋体" w:cs="宋体"/>
        </w:rPr>
        <w:t xml:space="preserve">115 </w:t>
      </w:r>
      <w:r w:rsidRPr="00044455">
        <w:rPr>
          <w:rFonts w:eastAsia="宋体" w:cs="宋体"/>
          <w:b/>
          <w:bCs/>
        </w:rPr>
        <w:t>Boccaccio C</w:t>
      </w:r>
      <w:r w:rsidRPr="00044455">
        <w:rPr>
          <w:rFonts w:eastAsia="宋体" w:cs="宋体"/>
        </w:rPr>
        <w:t xml:space="preserve">, Comoglio PM. Invasive growth: a MET-driven genetic programme for cancer and stem cells. </w:t>
      </w:r>
      <w:r w:rsidRPr="00044455">
        <w:rPr>
          <w:rFonts w:eastAsia="宋体" w:cs="宋体"/>
          <w:i/>
          <w:iCs/>
        </w:rPr>
        <w:t>Nat Rev Cancer</w:t>
      </w:r>
      <w:r w:rsidRPr="00044455">
        <w:rPr>
          <w:rFonts w:eastAsia="宋体" w:cs="宋体"/>
        </w:rPr>
        <w:t xml:space="preserve"> 2006; </w:t>
      </w:r>
      <w:r w:rsidRPr="00044455">
        <w:rPr>
          <w:rFonts w:eastAsia="宋体" w:cs="宋体"/>
          <w:b/>
          <w:bCs/>
        </w:rPr>
        <w:t>6</w:t>
      </w:r>
      <w:r w:rsidRPr="00044455">
        <w:rPr>
          <w:rFonts w:eastAsia="宋体" w:cs="宋体"/>
        </w:rPr>
        <w:t>: 637-645 [PMID: 16862193 DOI: 10.1038/nrc1912]</w:t>
      </w:r>
    </w:p>
    <w:p w14:paraId="53FC1D03" w14:textId="77777777" w:rsidR="00F258E2" w:rsidRPr="00044455" w:rsidRDefault="00F258E2" w:rsidP="00F258E2">
      <w:pPr>
        <w:rPr>
          <w:rFonts w:eastAsia="宋体" w:cs="宋体"/>
        </w:rPr>
      </w:pPr>
      <w:r w:rsidRPr="00044455">
        <w:rPr>
          <w:rFonts w:eastAsia="宋体" w:cs="宋体"/>
        </w:rPr>
        <w:t xml:space="preserve">116 </w:t>
      </w:r>
      <w:r w:rsidRPr="00044455">
        <w:rPr>
          <w:rFonts w:eastAsia="宋体" w:cs="宋体"/>
          <w:b/>
          <w:bCs/>
        </w:rPr>
        <w:t>Sawada K</w:t>
      </w:r>
      <w:r w:rsidRPr="00044455">
        <w:rPr>
          <w:rFonts w:eastAsia="宋体" w:cs="宋体"/>
        </w:rPr>
        <w:t xml:space="preserve">, Radjabi AR, Shinomiya N, Kistner E, Kenny H, Becker AR, Turkyilmaz MA, Salgia R, Yamada SD, Vande Woude GF, Tretiakova MS, Lengyel E. c-Met overexpression is a prognostic factor in ovarian cancer and an effective target for inhibition of peritoneal dissemination and invasion. </w:t>
      </w:r>
      <w:r w:rsidRPr="00044455">
        <w:rPr>
          <w:rFonts w:eastAsia="宋体" w:cs="宋体"/>
          <w:i/>
          <w:iCs/>
        </w:rPr>
        <w:t>Cancer Res</w:t>
      </w:r>
      <w:r w:rsidRPr="00044455">
        <w:rPr>
          <w:rFonts w:eastAsia="宋体" w:cs="宋体"/>
        </w:rPr>
        <w:t xml:space="preserve"> 2007; </w:t>
      </w:r>
      <w:r w:rsidRPr="00044455">
        <w:rPr>
          <w:rFonts w:eastAsia="宋体" w:cs="宋体"/>
          <w:b/>
          <w:bCs/>
        </w:rPr>
        <w:t>67</w:t>
      </w:r>
      <w:r w:rsidRPr="00044455">
        <w:rPr>
          <w:rFonts w:eastAsia="宋体" w:cs="宋体"/>
        </w:rPr>
        <w:t>: 1670-1679 [PMID: 17308108 DOI: 10.1158/0008-5472.CAN-06-1147]</w:t>
      </w:r>
    </w:p>
    <w:p w14:paraId="09F1DA47" w14:textId="77777777" w:rsidR="00F258E2" w:rsidRPr="00044455" w:rsidRDefault="00F258E2" w:rsidP="00F258E2">
      <w:pPr>
        <w:rPr>
          <w:rFonts w:eastAsia="宋体" w:cs="宋体"/>
        </w:rPr>
      </w:pPr>
      <w:r w:rsidRPr="00044455">
        <w:rPr>
          <w:rFonts w:eastAsia="宋体" w:cs="宋体"/>
        </w:rPr>
        <w:t xml:space="preserve">117 </w:t>
      </w:r>
      <w:r w:rsidRPr="00044455">
        <w:rPr>
          <w:rFonts w:eastAsia="宋体" w:cs="宋体"/>
          <w:b/>
          <w:bCs/>
        </w:rPr>
        <w:t>Osada S</w:t>
      </w:r>
      <w:r w:rsidRPr="00044455">
        <w:rPr>
          <w:rFonts w:eastAsia="宋体" w:cs="宋体"/>
        </w:rPr>
        <w:t xml:space="preserve">, Matsui S, Komori S, Yamada J, Sanada Y, Ihawa A, Tanaka Y, Tokuyama Y, Okumura N, Nonaka K, Hosono Y, Takahashi T, Yamaguchi K, Yoshida K. Effect of hepatocyte growth factor on progression of liver metastasis in colorectal cancer. </w:t>
      </w:r>
      <w:r w:rsidRPr="00044455">
        <w:rPr>
          <w:rFonts w:eastAsia="宋体" w:cs="宋体"/>
          <w:i/>
          <w:iCs/>
        </w:rPr>
        <w:t>Hepatogastroenterology</w:t>
      </w:r>
      <w:r w:rsidRPr="00044455">
        <w:rPr>
          <w:rFonts w:eastAsia="宋体" w:cs="宋体"/>
        </w:rPr>
        <w:t xml:space="preserve"> </w:t>
      </w:r>
      <w:r>
        <w:rPr>
          <w:rFonts w:eastAsia="宋体" w:cs="宋体" w:hint="eastAsia"/>
        </w:rPr>
        <w:t>2010</w:t>
      </w:r>
      <w:r w:rsidRPr="00044455">
        <w:rPr>
          <w:rFonts w:eastAsia="宋体" w:cs="宋体"/>
        </w:rPr>
        <w:t xml:space="preserve">; </w:t>
      </w:r>
      <w:r w:rsidRPr="00044455">
        <w:rPr>
          <w:rFonts w:eastAsia="宋体" w:cs="宋体"/>
          <w:b/>
          <w:bCs/>
        </w:rPr>
        <w:t>57</w:t>
      </w:r>
      <w:r w:rsidRPr="00044455">
        <w:rPr>
          <w:rFonts w:eastAsia="宋体" w:cs="宋体"/>
        </w:rPr>
        <w:t>: 76-80 [PMID: 20422876]</w:t>
      </w:r>
    </w:p>
    <w:p w14:paraId="1E4F95A2" w14:textId="77777777" w:rsidR="00F258E2" w:rsidRPr="00044455" w:rsidRDefault="00F258E2" w:rsidP="00F258E2">
      <w:pPr>
        <w:rPr>
          <w:rFonts w:eastAsia="宋体" w:cs="宋体"/>
        </w:rPr>
      </w:pPr>
      <w:r w:rsidRPr="00044455">
        <w:rPr>
          <w:rFonts w:eastAsia="宋体" w:cs="宋体"/>
        </w:rPr>
        <w:t xml:space="preserve">118 </w:t>
      </w:r>
      <w:r w:rsidRPr="00044455">
        <w:rPr>
          <w:rFonts w:eastAsia="宋体" w:cs="宋体"/>
          <w:b/>
          <w:bCs/>
        </w:rPr>
        <w:t>Akedo H</w:t>
      </w:r>
      <w:r w:rsidRPr="00044455">
        <w:rPr>
          <w:rFonts w:eastAsia="宋体" w:cs="宋体"/>
        </w:rPr>
        <w:t xml:space="preserve">, Shinkai K, Mukai M, Mori Y, Tateishi R, Tanaka K, Yamamoto R, Morishita T. Interaction of rat ascites hepatoma cells with cultured mesothelial cell layers: a model for tumor invasion. </w:t>
      </w:r>
      <w:r w:rsidRPr="00044455">
        <w:rPr>
          <w:rFonts w:eastAsia="宋体" w:cs="宋体"/>
          <w:i/>
          <w:iCs/>
        </w:rPr>
        <w:t>Cancer Res</w:t>
      </w:r>
      <w:r w:rsidRPr="00044455">
        <w:rPr>
          <w:rFonts w:eastAsia="宋体" w:cs="宋体"/>
        </w:rPr>
        <w:t xml:space="preserve"> 1986; </w:t>
      </w:r>
      <w:r w:rsidRPr="00044455">
        <w:rPr>
          <w:rFonts w:eastAsia="宋体" w:cs="宋体"/>
          <w:b/>
          <w:bCs/>
        </w:rPr>
        <w:t>46</w:t>
      </w:r>
      <w:r w:rsidRPr="00044455">
        <w:rPr>
          <w:rFonts w:eastAsia="宋体" w:cs="宋体"/>
        </w:rPr>
        <w:t>: 2416-2422 [PMID: 3697985]</w:t>
      </w:r>
    </w:p>
    <w:p w14:paraId="6E2C3866" w14:textId="77777777" w:rsidR="00F258E2" w:rsidRPr="00044455" w:rsidRDefault="00F258E2" w:rsidP="00F258E2">
      <w:pPr>
        <w:rPr>
          <w:rFonts w:eastAsia="宋体" w:cs="宋体"/>
        </w:rPr>
      </w:pPr>
      <w:r w:rsidRPr="00044455">
        <w:rPr>
          <w:rFonts w:eastAsia="宋体" w:cs="宋体"/>
        </w:rPr>
        <w:t xml:space="preserve">119 </w:t>
      </w:r>
      <w:r w:rsidRPr="00044455">
        <w:rPr>
          <w:rFonts w:eastAsia="宋体" w:cs="宋体"/>
          <w:b/>
          <w:bCs/>
        </w:rPr>
        <w:t>Heath RM</w:t>
      </w:r>
      <w:r w:rsidRPr="00044455">
        <w:rPr>
          <w:rFonts w:eastAsia="宋体" w:cs="宋体"/>
        </w:rPr>
        <w:t xml:space="preserve">, Jayne DG, O'Leary R, Morrison EE, Guillou PJ. Tumour-induced apoptosis in human mesothelial cells: a mechanism of peritoneal invasion by Fas Ligand/Fas interaction. </w:t>
      </w:r>
      <w:r w:rsidRPr="00044455">
        <w:rPr>
          <w:rFonts w:eastAsia="宋体" w:cs="宋体"/>
          <w:i/>
          <w:iCs/>
        </w:rPr>
        <w:t>Br J Cancer</w:t>
      </w:r>
      <w:r w:rsidRPr="00044455">
        <w:rPr>
          <w:rFonts w:eastAsia="宋体" w:cs="宋体"/>
        </w:rPr>
        <w:t xml:space="preserve"> 2004; </w:t>
      </w:r>
      <w:r w:rsidRPr="00044455">
        <w:rPr>
          <w:rFonts w:eastAsia="宋体" w:cs="宋体"/>
          <w:b/>
          <w:bCs/>
        </w:rPr>
        <w:t>90</w:t>
      </w:r>
      <w:r w:rsidRPr="00044455">
        <w:rPr>
          <w:rFonts w:eastAsia="宋体" w:cs="宋体"/>
        </w:rPr>
        <w:t>: 1437-1442 [PMID: 15054468 DOI: 10.1038/sj.bjc.6601635]</w:t>
      </w:r>
    </w:p>
    <w:p w14:paraId="317C8503" w14:textId="77777777" w:rsidR="00F258E2" w:rsidRPr="00044455" w:rsidRDefault="00F258E2" w:rsidP="00F258E2">
      <w:pPr>
        <w:rPr>
          <w:rFonts w:eastAsia="宋体" w:cs="宋体"/>
        </w:rPr>
      </w:pPr>
      <w:r w:rsidRPr="00044455">
        <w:rPr>
          <w:rFonts w:eastAsia="宋体" w:cs="宋体"/>
        </w:rPr>
        <w:lastRenderedPageBreak/>
        <w:t xml:space="preserve">120 </w:t>
      </w:r>
      <w:r w:rsidRPr="00044455">
        <w:rPr>
          <w:rFonts w:eastAsia="宋体" w:cs="宋体"/>
          <w:b/>
          <w:bCs/>
        </w:rPr>
        <w:t>Yonemura Y</w:t>
      </w:r>
      <w:r w:rsidRPr="00044455">
        <w:rPr>
          <w:rFonts w:eastAsia="宋体" w:cs="宋体"/>
        </w:rPr>
        <w:t xml:space="preserve">, Endou Y, Yamaguchi T, Nojima N, Kawamura T, Fujimura T, Obata T, Kim B, Miyazaki I, Sasaki T. Roles of VLA-2 and VLA-3 on the formation of peritoneal dissemination in gastric cancer. </w:t>
      </w:r>
      <w:r w:rsidRPr="00044455">
        <w:rPr>
          <w:rFonts w:eastAsia="宋体" w:cs="宋体"/>
          <w:i/>
          <w:iCs/>
        </w:rPr>
        <w:t>Int J Oncol</w:t>
      </w:r>
      <w:r w:rsidRPr="00044455">
        <w:rPr>
          <w:rFonts w:eastAsia="宋体" w:cs="宋体"/>
        </w:rPr>
        <w:t xml:space="preserve"> 1996; </w:t>
      </w:r>
      <w:r w:rsidRPr="00044455">
        <w:rPr>
          <w:rFonts w:eastAsia="宋体" w:cs="宋体"/>
          <w:b/>
          <w:bCs/>
        </w:rPr>
        <w:t>8</w:t>
      </w:r>
      <w:r w:rsidRPr="00044455">
        <w:rPr>
          <w:rFonts w:eastAsia="宋体" w:cs="宋体"/>
        </w:rPr>
        <w:t>: 925-931 [PMID: 21544447]</w:t>
      </w:r>
    </w:p>
    <w:p w14:paraId="11078368" w14:textId="77777777" w:rsidR="00F258E2" w:rsidRPr="00044455" w:rsidRDefault="00F258E2" w:rsidP="00F258E2">
      <w:pPr>
        <w:rPr>
          <w:rFonts w:eastAsia="宋体" w:cs="宋体"/>
        </w:rPr>
      </w:pPr>
      <w:r w:rsidRPr="00044455">
        <w:rPr>
          <w:rFonts w:eastAsia="宋体" w:cs="宋体"/>
        </w:rPr>
        <w:t xml:space="preserve">121 </w:t>
      </w:r>
      <w:r w:rsidRPr="00044455">
        <w:rPr>
          <w:rFonts w:eastAsia="宋体" w:cs="宋体"/>
          <w:b/>
          <w:bCs/>
        </w:rPr>
        <w:t>Kataoka H</w:t>
      </w:r>
      <w:r w:rsidRPr="00044455">
        <w:rPr>
          <w:rFonts w:eastAsia="宋体" w:cs="宋体"/>
        </w:rPr>
        <w:t xml:space="preserve">, Tanaka H, Nagaike K, Uchiyama S, Itoh H. Role of cancer cell-stroma interaction in invasive growth of cancer cells. </w:t>
      </w:r>
      <w:r w:rsidRPr="00044455">
        <w:rPr>
          <w:rFonts w:eastAsia="宋体" w:cs="宋体"/>
          <w:i/>
          <w:iCs/>
        </w:rPr>
        <w:t>Hum Cell</w:t>
      </w:r>
      <w:r w:rsidRPr="00044455">
        <w:rPr>
          <w:rFonts w:eastAsia="宋体" w:cs="宋体"/>
        </w:rPr>
        <w:t xml:space="preserve"> 2003; </w:t>
      </w:r>
      <w:r w:rsidRPr="00044455">
        <w:rPr>
          <w:rFonts w:eastAsia="宋体" w:cs="宋体"/>
          <w:b/>
          <w:bCs/>
        </w:rPr>
        <w:t>16</w:t>
      </w:r>
      <w:r w:rsidRPr="00044455">
        <w:rPr>
          <w:rFonts w:eastAsia="宋体" w:cs="宋体"/>
        </w:rPr>
        <w:t>: 1-14 [PMID: 12971620]</w:t>
      </w:r>
    </w:p>
    <w:p w14:paraId="6848F2E9" w14:textId="77777777" w:rsidR="00F258E2" w:rsidRPr="00044455" w:rsidRDefault="00F258E2" w:rsidP="00F258E2">
      <w:pPr>
        <w:rPr>
          <w:rFonts w:eastAsia="宋体" w:cs="宋体"/>
        </w:rPr>
      </w:pPr>
      <w:r w:rsidRPr="00044455">
        <w:rPr>
          <w:rFonts w:eastAsia="宋体" w:cs="宋体"/>
        </w:rPr>
        <w:t xml:space="preserve">122 </w:t>
      </w:r>
      <w:r w:rsidRPr="00044455">
        <w:rPr>
          <w:rFonts w:eastAsia="宋体" w:cs="宋体"/>
          <w:b/>
          <w:bCs/>
        </w:rPr>
        <w:t>Brinckerhoff CE</w:t>
      </w:r>
      <w:r w:rsidRPr="00044455">
        <w:rPr>
          <w:rFonts w:eastAsia="宋体" w:cs="宋体"/>
        </w:rPr>
        <w:t xml:space="preserve">, Matrisian LM. Matrix metalloproteinases: a tail of a frog that became a prince. </w:t>
      </w:r>
      <w:r w:rsidRPr="00044455">
        <w:rPr>
          <w:rFonts w:eastAsia="宋体" w:cs="宋体"/>
          <w:i/>
          <w:iCs/>
        </w:rPr>
        <w:t>Nat Rev Mol Cell Biol</w:t>
      </w:r>
      <w:r w:rsidRPr="00044455">
        <w:rPr>
          <w:rFonts w:eastAsia="宋体" w:cs="宋体"/>
        </w:rPr>
        <w:t xml:space="preserve"> 2002; </w:t>
      </w:r>
      <w:r w:rsidRPr="00044455">
        <w:rPr>
          <w:rFonts w:eastAsia="宋体" w:cs="宋体"/>
          <w:b/>
          <w:bCs/>
        </w:rPr>
        <w:t>3</w:t>
      </w:r>
      <w:r w:rsidRPr="00044455">
        <w:rPr>
          <w:rFonts w:eastAsia="宋体" w:cs="宋体"/>
        </w:rPr>
        <w:t>: 207-214 [PMID: 11994741 DOI: 10.1038/nrm763]</w:t>
      </w:r>
    </w:p>
    <w:p w14:paraId="519BD572" w14:textId="77777777" w:rsidR="00F258E2" w:rsidRPr="00044455" w:rsidRDefault="00F258E2" w:rsidP="00F258E2">
      <w:pPr>
        <w:rPr>
          <w:rFonts w:eastAsia="宋体" w:cs="宋体"/>
        </w:rPr>
      </w:pPr>
      <w:r w:rsidRPr="00044455">
        <w:rPr>
          <w:rFonts w:eastAsia="宋体" w:cs="宋体"/>
        </w:rPr>
        <w:t xml:space="preserve">123 </w:t>
      </w:r>
      <w:r w:rsidRPr="00044455">
        <w:rPr>
          <w:rFonts w:eastAsia="宋体" w:cs="宋体"/>
          <w:b/>
          <w:bCs/>
        </w:rPr>
        <w:t>Nagase H</w:t>
      </w:r>
      <w:r w:rsidRPr="00044455">
        <w:rPr>
          <w:rFonts w:eastAsia="宋体" w:cs="宋体"/>
        </w:rPr>
        <w:t xml:space="preserve">, Visse R, Murphy G. Structure and function of matrix metalloproteinases and TIMPs. </w:t>
      </w:r>
      <w:r w:rsidRPr="00044455">
        <w:rPr>
          <w:rFonts w:eastAsia="宋体" w:cs="宋体"/>
          <w:i/>
          <w:iCs/>
        </w:rPr>
        <w:t>Cardiovasc Res</w:t>
      </w:r>
      <w:r w:rsidRPr="00044455">
        <w:rPr>
          <w:rFonts w:eastAsia="宋体" w:cs="宋体"/>
        </w:rPr>
        <w:t xml:space="preserve"> 2006; </w:t>
      </w:r>
      <w:r w:rsidRPr="00044455">
        <w:rPr>
          <w:rFonts w:eastAsia="宋体" w:cs="宋体"/>
          <w:b/>
          <w:bCs/>
        </w:rPr>
        <w:t>69</w:t>
      </w:r>
      <w:r w:rsidRPr="00044455">
        <w:rPr>
          <w:rFonts w:eastAsia="宋体" w:cs="宋体"/>
        </w:rPr>
        <w:t>: 562-573 [PMID: 16405877 DOI: 10.1016/j.cardiores.2005.12.002]</w:t>
      </w:r>
    </w:p>
    <w:p w14:paraId="62585978" w14:textId="77777777" w:rsidR="00F258E2" w:rsidRPr="00044455" w:rsidRDefault="00F258E2" w:rsidP="00F258E2">
      <w:pPr>
        <w:rPr>
          <w:rFonts w:eastAsia="宋体" w:cs="宋体"/>
        </w:rPr>
      </w:pPr>
      <w:r w:rsidRPr="00044455">
        <w:rPr>
          <w:rFonts w:eastAsia="宋体" w:cs="宋体"/>
        </w:rPr>
        <w:t xml:space="preserve">124 </w:t>
      </w:r>
      <w:r w:rsidRPr="00044455">
        <w:rPr>
          <w:rFonts w:eastAsia="宋体" w:cs="宋体"/>
          <w:b/>
          <w:bCs/>
        </w:rPr>
        <w:t>Yonemura Y</w:t>
      </w:r>
      <w:r w:rsidRPr="00044455">
        <w:rPr>
          <w:rFonts w:eastAsia="宋体" w:cs="宋体"/>
        </w:rPr>
        <w:t xml:space="preserve">, Endo Y, Yamaguchi T, Fujimura T, Obata T, Kawamura T, Nojima N, Miyazaki I, Sasaki T. Mechanisms of the formation of the peritoneal dissemination in gastric cancer. </w:t>
      </w:r>
      <w:r w:rsidRPr="00044455">
        <w:rPr>
          <w:rFonts w:eastAsia="宋体" w:cs="宋体"/>
          <w:i/>
          <w:iCs/>
        </w:rPr>
        <w:t>Int J Oncol</w:t>
      </w:r>
      <w:r w:rsidRPr="00044455">
        <w:rPr>
          <w:rFonts w:eastAsia="宋体" w:cs="宋体"/>
        </w:rPr>
        <w:t xml:space="preserve"> 1996; </w:t>
      </w:r>
      <w:r w:rsidRPr="00044455">
        <w:rPr>
          <w:rFonts w:eastAsia="宋体" w:cs="宋体"/>
          <w:b/>
          <w:bCs/>
        </w:rPr>
        <w:t>8</w:t>
      </w:r>
      <w:r w:rsidRPr="00044455">
        <w:rPr>
          <w:rFonts w:eastAsia="宋体" w:cs="宋体"/>
        </w:rPr>
        <w:t>: 795-802 [PMID: 21544429]</w:t>
      </w:r>
    </w:p>
    <w:p w14:paraId="726D2F60" w14:textId="77777777" w:rsidR="00F258E2" w:rsidRPr="00044455" w:rsidRDefault="00F258E2" w:rsidP="00F258E2">
      <w:pPr>
        <w:rPr>
          <w:rFonts w:eastAsia="宋体" w:cs="宋体"/>
        </w:rPr>
      </w:pPr>
      <w:r w:rsidRPr="00044455">
        <w:rPr>
          <w:rFonts w:eastAsia="宋体" w:cs="宋体"/>
        </w:rPr>
        <w:t xml:space="preserve">125 </w:t>
      </w:r>
      <w:r w:rsidRPr="00044455">
        <w:rPr>
          <w:rFonts w:eastAsia="宋体" w:cs="宋体"/>
          <w:b/>
          <w:bCs/>
        </w:rPr>
        <w:t>Garcia-Albeniz X</w:t>
      </w:r>
      <w:r w:rsidRPr="00044455">
        <w:rPr>
          <w:rFonts w:eastAsia="宋体" w:cs="宋体"/>
        </w:rPr>
        <w:t xml:space="preserve">, Pericay C, Alonso-Espinaco V, Alonso V, Escudero P, Fernández-Martos C, Gallego R, Gascón P, Castellví-Bel S, Maurel J. Serum matrilysin correlates with poor survival independently of KRAS and BRAF status in refractory advanced colorectal cancer patients treated with irinotecan plus cetuximab. </w:t>
      </w:r>
      <w:r w:rsidRPr="00044455">
        <w:rPr>
          <w:rFonts w:eastAsia="宋体" w:cs="宋体"/>
          <w:i/>
          <w:iCs/>
        </w:rPr>
        <w:t>Tumour Biol</w:t>
      </w:r>
      <w:r w:rsidRPr="00044455">
        <w:rPr>
          <w:rFonts w:eastAsia="宋体" w:cs="宋体"/>
        </w:rPr>
        <w:t xml:space="preserve"> 2011; </w:t>
      </w:r>
      <w:r w:rsidRPr="00044455">
        <w:rPr>
          <w:rFonts w:eastAsia="宋体" w:cs="宋体"/>
          <w:b/>
          <w:bCs/>
        </w:rPr>
        <w:t>32</w:t>
      </w:r>
      <w:r w:rsidRPr="00044455">
        <w:rPr>
          <w:rFonts w:eastAsia="宋体" w:cs="宋体"/>
        </w:rPr>
        <w:t>: 417-424 [PMID: 21104178 DOI: 10.1007/s13277-010-0136-3]</w:t>
      </w:r>
    </w:p>
    <w:p w14:paraId="61BF6D75" w14:textId="77777777" w:rsidR="00F258E2" w:rsidRPr="00044455" w:rsidRDefault="00F258E2" w:rsidP="00F258E2">
      <w:pPr>
        <w:rPr>
          <w:rFonts w:eastAsia="宋体" w:cs="宋体"/>
        </w:rPr>
      </w:pPr>
      <w:r w:rsidRPr="00044455">
        <w:rPr>
          <w:rFonts w:eastAsia="宋体" w:cs="宋体"/>
        </w:rPr>
        <w:t xml:space="preserve">126 </w:t>
      </w:r>
      <w:r w:rsidRPr="00044455">
        <w:rPr>
          <w:rFonts w:eastAsia="宋体" w:cs="宋体"/>
          <w:b/>
          <w:bCs/>
        </w:rPr>
        <w:t>Hilska M</w:t>
      </w:r>
      <w:r w:rsidRPr="00044455">
        <w:rPr>
          <w:rFonts w:eastAsia="宋体" w:cs="宋体"/>
        </w:rPr>
        <w:t xml:space="preserve">, Roberts PJ, Collan YU, Laine VJ, Kössi J, Hirsimäki P, Rahkonen O, Laato M. Prognostic significance of matrix metalloproteinases-1, -2, -7 and -13 and tissue inhibitors of metalloproteinases-1, -2, -3 and -4 in colorectal cancer. </w:t>
      </w:r>
      <w:r w:rsidRPr="00044455">
        <w:rPr>
          <w:rFonts w:eastAsia="宋体" w:cs="宋体"/>
          <w:i/>
          <w:iCs/>
        </w:rPr>
        <w:t>Int J Cancer</w:t>
      </w:r>
      <w:r w:rsidRPr="00044455">
        <w:rPr>
          <w:rFonts w:eastAsia="宋体" w:cs="宋体"/>
        </w:rPr>
        <w:t xml:space="preserve"> 2007; </w:t>
      </w:r>
      <w:r w:rsidRPr="00044455">
        <w:rPr>
          <w:rFonts w:eastAsia="宋体" w:cs="宋体"/>
          <w:b/>
          <w:bCs/>
        </w:rPr>
        <w:t>121</w:t>
      </w:r>
      <w:r w:rsidRPr="00044455">
        <w:rPr>
          <w:rFonts w:eastAsia="宋体" w:cs="宋体"/>
        </w:rPr>
        <w:t>: 714-723 [PMID: 17455256 DOI: 10.1002/ijc.22747]</w:t>
      </w:r>
    </w:p>
    <w:p w14:paraId="07D71DD0" w14:textId="77777777" w:rsidR="00F258E2" w:rsidRPr="00044455" w:rsidRDefault="00F258E2" w:rsidP="00F258E2">
      <w:pPr>
        <w:rPr>
          <w:rFonts w:eastAsia="宋体" w:cs="宋体"/>
        </w:rPr>
      </w:pPr>
      <w:r w:rsidRPr="00044455">
        <w:rPr>
          <w:rFonts w:eastAsia="宋体" w:cs="宋体"/>
        </w:rPr>
        <w:t xml:space="preserve">127 </w:t>
      </w:r>
      <w:r w:rsidRPr="00044455">
        <w:rPr>
          <w:rFonts w:eastAsia="宋体" w:cs="宋体"/>
          <w:b/>
          <w:bCs/>
        </w:rPr>
        <w:t>Koskensalo S</w:t>
      </w:r>
      <w:r w:rsidRPr="00044455">
        <w:rPr>
          <w:rFonts w:eastAsia="宋体" w:cs="宋体"/>
        </w:rPr>
        <w:t xml:space="preserve">, Louhimo J, Nordling S, Hagström J, Haglund C. MMP-7 as a prognostic marker in colorectal cancer. </w:t>
      </w:r>
      <w:r w:rsidRPr="00044455">
        <w:rPr>
          <w:rFonts w:eastAsia="宋体" w:cs="宋体"/>
          <w:i/>
          <w:iCs/>
        </w:rPr>
        <w:t>Tumour Biol</w:t>
      </w:r>
      <w:r w:rsidRPr="00044455">
        <w:rPr>
          <w:rFonts w:eastAsia="宋体" w:cs="宋体"/>
        </w:rPr>
        <w:t xml:space="preserve"> 2011; </w:t>
      </w:r>
      <w:r w:rsidRPr="00044455">
        <w:rPr>
          <w:rFonts w:eastAsia="宋体" w:cs="宋体"/>
          <w:b/>
          <w:bCs/>
        </w:rPr>
        <w:t>32</w:t>
      </w:r>
      <w:r w:rsidRPr="00044455">
        <w:rPr>
          <w:rFonts w:eastAsia="宋体" w:cs="宋体"/>
        </w:rPr>
        <w:t>: 259-264 [PMID: 21207220 DOI: 10.1007/s13277-010-0080-2]</w:t>
      </w:r>
    </w:p>
    <w:p w14:paraId="629F7526" w14:textId="77777777" w:rsidR="00F258E2" w:rsidRPr="00044455" w:rsidRDefault="00F258E2" w:rsidP="00F258E2">
      <w:pPr>
        <w:rPr>
          <w:rFonts w:eastAsia="宋体" w:cs="宋体"/>
        </w:rPr>
      </w:pPr>
      <w:r w:rsidRPr="00044455">
        <w:rPr>
          <w:rFonts w:eastAsia="宋体" w:cs="宋体"/>
        </w:rPr>
        <w:t xml:space="preserve">128 </w:t>
      </w:r>
      <w:r w:rsidRPr="00044455">
        <w:rPr>
          <w:rFonts w:eastAsia="宋体" w:cs="宋体"/>
          <w:b/>
          <w:bCs/>
        </w:rPr>
        <w:t>Ring P</w:t>
      </w:r>
      <w:r w:rsidRPr="00044455">
        <w:rPr>
          <w:rFonts w:eastAsia="宋体" w:cs="宋体"/>
        </w:rPr>
        <w:t xml:space="preserve">, Johansson K, Höyhtyä M, Rubin K, Lindmark G. Expression of tissue inhibitor of metalloproteinases TIMP-2 in human colorectal cancer--a predictor of tumour stage. </w:t>
      </w:r>
      <w:r w:rsidRPr="00044455">
        <w:rPr>
          <w:rFonts w:eastAsia="宋体" w:cs="宋体"/>
          <w:i/>
          <w:iCs/>
        </w:rPr>
        <w:t>Br J Cancer</w:t>
      </w:r>
      <w:r w:rsidRPr="00044455">
        <w:rPr>
          <w:rFonts w:eastAsia="宋体" w:cs="宋体"/>
        </w:rPr>
        <w:t xml:space="preserve"> 1997; </w:t>
      </w:r>
      <w:r w:rsidRPr="00044455">
        <w:rPr>
          <w:rFonts w:eastAsia="宋体" w:cs="宋体"/>
          <w:b/>
          <w:bCs/>
        </w:rPr>
        <w:t>76</w:t>
      </w:r>
      <w:r w:rsidRPr="00044455">
        <w:rPr>
          <w:rFonts w:eastAsia="宋体" w:cs="宋体"/>
        </w:rPr>
        <w:t>: 805-811 [PMID: 9310250]</w:t>
      </w:r>
    </w:p>
    <w:p w14:paraId="1A5E22AD" w14:textId="77777777" w:rsidR="00F258E2" w:rsidRPr="00044455" w:rsidRDefault="00F258E2" w:rsidP="00F258E2">
      <w:pPr>
        <w:rPr>
          <w:rFonts w:eastAsia="宋体" w:cs="宋体"/>
        </w:rPr>
      </w:pPr>
      <w:r w:rsidRPr="00044455">
        <w:rPr>
          <w:rFonts w:eastAsia="宋体" w:cs="宋体"/>
        </w:rPr>
        <w:lastRenderedPageBreak/>
        <w:t xml:space="preserve">129 </w:t>
      </w:r>
      <w:r w:rsidRPr="00044455">
        <w:rPr>
          <w:rFonts w:eastAsia="宋体" w:cs="宋体"/>
          <w:b/>
          <w:bCs/>
        </w:rPr>
        <w:t>Tahara K</w:t>
      </w:r>
      <w:r w:rsidRPr="00044455">
        <w:rPr>
          <w:rFonts w:eastAsia="宋体" w:cs="宋体"/>
        </w:rPr>
        <w:t xml:space="preserve">, Mimori K, Iinuma H, Iwatsuki M, Yokobori T, Ishii H, Anai H, Kitano S, Mori M. Serum matrix-metalloproteinase-1 is a bona fide prognostic marker for colorectal cancer. </w:t>
      </w:r>
      <w:r w:rsidRPr="00044455">
        <w:rPr>
          <w:rFonts w:eastAsia="宋体" w:cs="宋体"/>
          <w:i/>
          <w:iCs/>
        </w:rPr>
        <w:t>Ann Surg Oncol</w:t>
      </w:r>
      <w:r w:rsidRPr="00044455">
        <w:rPr>
          <w:rFonts w:eastAsia="宋体" w:cs="宋体"/>
        </w:rPr>
        <w:t xml:space="preserve"> 2010; </w:t>
      </w:r>
      <w:r w:rsidRPr="00044455">
        <w:rPr>
          <w:rFonts w:eastAsia="宋体" w:cs="宋体"/>
          <w:b/>
          <w:bCs/>
        </w:rPr>
        <w:t>17</w:t>
      </w:r>
      <w:r w:rsidRPr="00044455">
        <w:rPr>
          <w:rFonts w:eastAsia="宋体" w:cs="宋体"/>
        </w:rPr>
        <w:t>: 3362-3369 [PMID: 20617463 DOI: 10.1245/s10434-010-1149-2]</w:t>
      </w:r>
    </w:p>
    <w:p w14:paraId="28650198" w14:textId="77777777" w:rsidR="00F258E2" w:rsidRPr="00044455" w:rsidRDefault="00F258E2" w:rsidP="00F258E2">
      <w:pPr>
        <w:rPr>
          <w:rFonts w:eastAsia="宋体" w:cs="宋体"/>
        </w:rPr>
      </w:pPr>
      <w:r w:rsidRPr="00044455">
        <w:rPr>
          <w:rFonts w:eastAsia="宋体" w:cs="宋体"/>
        </w:rPr>
        <w:t xml:space="preserve">130 </w:t>
      </w:r>
      <w:r w:rsidRPr="00044455">
        <w:rPr>
          <w:rFonts w:eastAsia="宋体" w:cs="宋体"/>
          <w:b/>
          <w:bCs/>
        </w:rPr>
        <w:t>Murray GI</w:t>
      </w:r>
      <w:r w:rsidRPr="00044455">
        <w:rPr>
          <w:rFonts w:eastAsia="宋体" w:cs="宋体"/>
        </w:rPr>
        <w:t xml:space="preserve">, Duncan ME, O'Neil P, Melvin WT, Fothergill JE. Matrix metalloproteinase-1 is associated with poor prognosis in colorectal cancer. </w:t>
      </w:r>
      <w:r w:rsidRPr="00044455">
        <w:rPr>
          <w:rFonts w:eastAsia="宋体" w:cs="宋体"/>
          <w:i/>
          <w:iCs/>
        </w:rPr>
        <w:t>Nat Med</w:t>
      </w:r>
      <w:r w:rsidRPr="00044455">
        <w:rPr>
          <w:rFonts w:eastAsia="宋体" w:cs="宋体"/>
        </w:rPr>
        <w:t xml:space="preserve"> 1996; </w:t>
      </w:r>
      <w:r w:rsidRPr="00044455">
        <w:rPr>
          <w:rFonts w:eastAsia="宋体" w:cs="宋体"/>
          <w:b/>
          <w:bCs/>
        </w:rPr>
        <w:t>2</w:t>
      </w:r>
      <w:r w:rsidRPr="00044455">
        <w:rPr>
          <w:rFonts w:eastAsia="宋体" w:cs="宋体"/>
        </w:rPr>
        <w:t>: 461-462 [PMID: 8597958]</w:t>
      </w:r>
    </w:p>
    <w:p w14:paraId="45FAE748" w14:textId="77777777" w:rsidR="00F258E2" w:rsidRPr="00044455" w:rsidRDefault="00F258E2" w:rsidP="00F258E2">
      <w:pPr>
        <w:rPr>
          <w:rFonts w:eastAsia="宋体" w:cs="宋体"/>
        </w:rPr>
      </w:pPr>
      <w:r w:rsidRPr="00044455">
        <w:rPr>
          <w:rFonts w:eastAsia="宋体" w:cs="宋体"/>
        </w:rPr>
        <w:t xml:space="preserve">131 </w:t>
      </w:r>
      <w:r w:rsidRPr="00044455">
        <w:rPr>
          <w:rFonts w:eastAsia="宋体" w:cs="宋体"/>
          <w:b/>
          <w:bCs/>
        </w:rPr>
        <w:t>Sunami E</w:t>
      </w:r>
      <w:r w:rsidRPr="00044455">
        <w:rPr>
          <w:rFonts w:eastAsia="宋体" w:cs="宋体"/>
        </w:rPr>
        <w:t xml:space="preserve">, Tsuno N, Osada T, Saito S, Kitayama J, Tomozawa S, Tsuruo T, Shibata Y, Muto T, Nagawa H. MMP-1 is a prognostic marker for hematogenous metastasis of colorectal cancer. </w:t>
      </w:r>
      <w:r w:rsidRPr="00044455">
        <w:rPr>
          <w:rFonts w:eastAsia="宋体" w:cs="宋体"/>
          <w:i/>
          <w:iCs/>
        </w:rPr>
        <w:t>Oncologist</w:t>
      </w:r>
      <w:r w:rsidRPr="00044455">
        <w:rPr>
          <w:rFonts w:eastAsia="宋体" w:cs="宋体"/>
        </w:rPr>
        <w:t xml:space="preserve"> 2000; </w:t>
      </w:r>
      <w:r w:rsidRPr="00044455">
        <w:rPr>
          <w:rFonts w:eastAsia="宋体" w:cs="宋体"/>
          <w:b/>
          <w:bCs/>
        </w:rPr>
        <w:t>5</w:t>
      </w:r>
      <w:r w:rsidRPr="00044455">
        <w:rPr>
          <w:rFonts w:eastAsia="宋体" w:cs="宋体"/>
        </w:rPr>
        <w:t>: 108-114 [PMID: 10794801]</w:t>
      </w:r>
    </w:p>
    <w:p w14:paraId="45877E70" w14:textId="77777777" w:rsidR="00F258E2" w:rsidRPr="00044455" w:rsidRDefault="00F258E2" w:rsidP="00F258E2">
      <w:pPr>
        <w:rPr>
          <w:rFonts w:eastAsia="宋体" w:cs="宋体"/>
        </w:rPr>
      </w:pPr>
      <w:r w:rsidRPr="00044455">
        <w:rPr>
          <w:rFonts w:eastAsia="宋体" w:cs="宋体"/>
        </w:rPr>
        <w:t xml:space="preserve">132 </w:t>
      </w:r>
      <w:r w:rsidRPr="00044455">
        <w:rPr>
          <w:rFonts w:eastAsia="宋体" w:cs="宋体"/>
          <w:b/>
          <w:bCs/>
        </w:rPr>
        <w:t>Sun Y</w:t>
      </w:r>
      <w:r w:rsidRPr="00044455">
        <w:rPr>
          <w:rFonts w:eastAsia="宋体" w:cs="宋体"/>
        </w:rPr>
        <w:t xml:space="preserve">, Wenger L, Brinckerhoff CE, Misra RR, Cheung HS. Basic calcium phosphate crystals induce matrix metalloproteinase-1 through the Ras/mitogen-activated protein kinase/c-Fos/AP-1/metalloproteinase 1 pathway. Involvement of transcription factor binding sites AP-1 and PEA-3. </w:t>
      </w:r>
      <w:r w:rsidRPr="00044455">
        <w:rPr>
          <w:rFonts w:eastAsia="宋体" w:cs="宋体"/>
          <w:i/>
          <w:iCs/>
        </w:rPr>
        <w:t>J Biol Chem</w:t>
      </w:r>
      <w:r w:rsidRPr="00044455">
        <w:rPr>
          <w:rFonts w:eastAsia="宋体" w:cs="宋体"/>
        </w:rPr>
        <w:t xml:space="preserve"> 2002; </w:t>
      </w:r>
      <w:r w:rsidRPr="00044455">
        <w:rPr>
          <w:rFonts w:eastAsia="宋体" w:cs="宋体"/>
          <w:b/>
          <w:bCs/>
        </w:rPr>
        <w:t>277</w:t>
      </w:r>
      <w:r w:rsidRPr="00044455">
        <w:rPr>
          <w:rFonts w:eastAsia="宋体" w:cs="宋体"/>
        </w:rPr>
        <w:t>: 1544-1552 [PMID: 11682465 DOI: 10.1074/jbc.M100567200]</w:t>
      </w:r>
    </w:p>
    <w:p w14:paraId="7A0A5AE3" w14:textId="77777777" w:rsidR="00F258E2" w:rsidRPr="00044455" w:rsidRDefault="00F258E2" w:rsidP="00F258E2">
      <w:pPr>
        <w:rPr>
          <w:rFonts w:eastAsia="宋体" w:cs="宋体"/>
        </w:rPr>
      </w:pPr>
      <w:r w:rsidRPr="00044455">
        <w:rPr>
          <w:rFonts w:eastAsia="宋体" w:cs="宋体"/>
        </w:rPr>
        <w:t xml:space="preserve">133 </w:t>
      </w:r>
      <w:r w:rsidRPr="00044455">
        <w:rPr>
          <w:rFonts w:eastAsia="宋体" w:cs="宋体"/>
          <w:b/>
          <w:bCs/>
        </w:rPr>
        <w:t>Hettiaratchi A</w:t>
      </w:r>
      <w:r w:rsidRPr="00044455">
        <w:rPr>
          <w:rFonts w:eastAsia="宋体" w:cs="宋体"/>
        </w:rPr>
        <w:t xml:space="preserve">, Hawkins NJ, McKenzie G, Ward RL, Hunt JE, Wakefield D, Di Girolamo N. The collagenase-1 (MMP-1) gene promoter polymorphism - 1607/2G is associated with favourable prognosis in patients with colorectal cancer. </w:t>
      </w:r>
      <w:r w:rsidRPr="00044455">
        <w:rPr>
          <w:rFonts w:eastAsia="宋体" w:cs="宋体"/>
          <w:i/>
          <w:iCs/>
        </w:rPr>
        <w:t>Br J Cancer</w:t>
      </w:r>
      <w:r w:rsidRPr="00044455">
        <w:rPr>
          <w:rFonts w:eastAsia="宋体" w:cs="宋体"/>
        </w:rPr>
        <w:t xml:space="preserve"> 2007; </w:t>
      </w:r>
      <w:r w:rsidRPr="00044455">
        <w:rPr>
          <w:rFonts w:eastAsia="宋体" w:cs="宋体"/>
          <w:b/>
          <w:bCs/>
        </w:rPr>
        <w:t>96</w:t>
      </w:r>
      <w:r w:rsidRPr="00044455">
        <w:rPr>
          <w:rFonts w:eastAsia="宋体" w:cs="宋体"/>
        </w:rPr>
        <w:t>: 783-792 [PMID: 17311017 DOI: 10.1038/sj.bjc.6603630]</w:t>
      </w:r>
    </w:p>
    <w:p w14:paraId="7A4DAC40" w14:textId="77777777" w:rsidR="00F258E2" w:rsidRPr="00044455" w:rsidRDefault="00F258E2" w:rsidP="00F258E2">
      <w:pPr>
        <w:rPr>
          <w:rFonts w:eastAsia="宋体" w:cs="宋体"/>
        </w:rPr>
      </w:pPr>
      <w:r w:rsidRPr="00044455">
        <w:rPr>
          <w:rFonts w:eastAsia="宋体" w:cs="宋体"/>
        </w:rPr>
        <w:t xml:space="preserve">134 </w:t>
      </w:r>
      <w:r w:rsidRPr="00044455">
        <w:rPr>
          <w:rFonts w:eastAsia="宋体" w:cs="宋体"/>
          <w:b/>
          <w:bCs/>
        </w:rPr>
        <w:t>Groblewska M</w:t>
      </w:r>
      <w:r w:rsidRPr="00044455">
        <w:rPr>
          <w:rFonts w:eastAsia="宋体" w:cs="宋体"/>
        </w:rPr>
        <w:t>, Mroczko B, Gryko M, Pryczynicz A, Guzińska-Ustymowicz K, K</w:t>
      </w:r>
      <w:r w:rsidRPr="00044455">
        <w:rPr>
          <w:rFonts w:eastAsia="MS Mincho" w:cs="MS Mincho"/>
        </w:rPr>
        <w:t>ę</w:t>
      </w:r>
      <w:r w:rsidRPr="00044455">
        <w:rPr>
          <w:rFonts w:eastAsia="宋体" w:cs="宋体"/>
        </w:rPr>
        <w:t xml:space="preserve">dra B, Kemona A, Szmitkowski M. Serum levels and tissue expression of matrix metalloproteinase 2 (MMP-2) and tissue inhibitor of metalloproteinases 2 (TIMP-2) in colorectal cancer patients. </w:t>
      </w:r>
      <w:r w:rsidRPr="00044455">
        <w:rPr>
          <w:rFonts w:eastAsia="宋体" w:cs="宋体"/>
          <w:i/>
          <w:iCs/>
        </w:rPr>
        <w:t>Tumour Biol</w:t>
      </w:r>
      <w:r w:rsidRPr="00044455">
        <w:rPr>
          <w:rFonts w:eastAsia="宋体" w:cs="宋体"/>
        </w:rPr>
        <w:t xml:space="preserve"> 2014; </w:t>
      </w:r>
      <w:r w:rsidRPr="00044455">
        <w:rPr>
          <w:rFonts w:eastAsia="宋体" w:cs="宋体"/>
          <w:b/>
          <w:bCs/>
        </w:rPr>
        <w:t>35</w:t>
      </w:r>
      <w:r w:rsidRPr="00044455">
        <w:rPr>
          <w:rFonts w:eastAsia="宋体" w:cs="宋体"/>
        </w:rPr>
        <w:t>: 3793-3802 [PMID: 24395652 DOI: 10.1007/s13277-013-1502-8]</w:t>
      </w:r>
    </w:p>
    <w:p w14:paraId="10D601C6" w14:textId="77777777" w:rsidR="00F258E2" w:rsidRPr="00044455" w:rsidRDefault="00F258E2" w:rsidP="00F258E2">
      <w:pPr>
        <w:rPr>
          <w:rFonts w:eastAsia="宋体" w:cs="宋体"/>
        </w:rPr>
      </w:pPr>
      <w:r w:rsidRPr="00044455">
        <w:rPr>
          <w:rFonts w:eastAsia="宋体" w:cs="宋体"/>
        </w:rPr>
        <w:t xml:space="preserve">135 </w:t>
      </w:r>
      <w:r w:rsidRPr="00044455">
        <w:rPr>
          <w:rFonts w:eastAsia="宋体" w:cs="宋体"/>
          <w:b/>
          <w:bCs/>
        </w:rPr>
        <w:t>Li CY</w:t>
      </w:r>
      <w:r w:rsidRPr="00044455">
        <w:rPr>
          <w:rFonts w:eastAsia="宋体" w:cs="宋体"/>
        </w:rPr>
        <w:t xml:space="preserve">, Yuan P, Lin SS, Song CF, Guan WY, Yuan L, Lai RB, Gao Y, Wang Y. Matrix metalloproteinase 9 expression and prognosis in colorectal cancer: a meta-analysis. </w:t>
      </w:r>
      <w:r w:rsidRPr="00044455">
        <w:rPr>
          <w:rFonts w:eastAsia="宋体" w:cs="宋体"/>
          <w:i/>
          <w:iCs/>
        </w:rPr>
        <w:t>Tumour Biol</w:t>
      </w:r>
      <w:r w:rsidRPr="00044455">
        <w:rPr>
          <w:rFonts w:eastAsia="宋体" w:cs="宋体"/>
        </w:rPr>
        <w:t xml:space="preserve"> 2013; </w:t>
      </w:r>
      <w:r w:rsidRPr="00044455">
        <w:rPr>
          <w:rFonts w:eastAsia="宋体" w:cs="宋体"/>
          <w:b/>
          <w:bCs/>
        </w:rPr>
        <w:t>34</w:t>
      </w:r>
      <w:r w:rsidRPr="00044455">
        <w:rPr>
          <w:rFonts w:eastAsia="宋体" w:cs="宋体"/>
        </w:rPr>
        <w:t>: 735-741 [PMID: 23269605 DOI: 10.1007/s13277-012-0601-2]</w:t>
      </w:r>
    </w:p>
    <w:p w14:paraId="7D0EB968" w14:textId="77777777" w:rsidR="00F258E2" w:rsidRPr="00044455" w:rsidRDefault="00F258E2" w:rsidP="00F258E2">
      <w:pPr>
        <w:rPr>
          <w:rFonts w:eastAsia="宋体" w:cs="宋体"/>
        </w:rPr>
      </w:pPr>
      <w:r w:rsidRPr="00044455">
        <w:rPr>
          <w:rFonts w:eastAsia="宋体" w:cs="宋体"/>
        </w:rPr>
        <w:t xml:space="preserve">136 </w:t>
      </w:r>
      <w:r w:rsidRPr="00044455">
        <w:rPr>
          <w:rFonts w:eastAsia="宋体" w:cs="宋体"/>
          <w:b/>
          <w:bCs/>
        </w:rPr>
        <w:t>Illemann M</w:t>
      </w:r>
      <w:r w:rsidRPr="00044455">
        <w:rPr>
          <w:rFonts w:eastAsia="宋体" w:cs="宋体"/>
        </w:rPr>
        <w:t xml:space="preserve">, Bird N, Majeed A, Sehested M, Laerum OD, Lund LR, Danø K, Nielsen BS. MMP-9 is differentially expressed in primary human colorectal </w:t>
      </w:r>
      <w:r w:rsidRPr="00044455">
        <w:rPr>
          <w:rFonts w:eastAsia="宋体" w:cs="宋体"/>
        </w:rPr>
        <w:lastRenderedPageBreak/>
        <w:t xml:space="preserve">adenocarcinomas and their metastases. </w:t>
      </w:r>
      <w:r w:rsidRPr="00044455">
        <w:rPr>
          <w:rFonts w:eastAsia="宋体" w:cs="宋体"/>
          <w:i/>
          <w:iCs/>
        </w:rPr>
        <w:t>Mol Cancer Res</w:t>
      </w:r>
      <w:r w:rsidRPr="00044455">
        <w:rPr>
          <w:rFonts w:eastAsia="宋体" w:cs="宋体"/>
        </w:rPr>
        <w:t xml:space="preserve"> 2006; </w:t>
      </w:r>
      <w:r w:rsidRPr="00044455">
        <w:rPr>
          <w:rFonts w:eastAsia="宋体" w:cs="宋体"/>
          <w:b/>
          <w:bCs/>
        </w:rPr>
        <w:t>4</w:t>
      </w:r>
      <w:r w:rsidRPr="00044455">
        <w:rPr>
          <w:rFonts w:eastAsia="宋体" w:cs="宋体"/>
        </w:rPr>
        <w:t>: 293-302 [PMID: 16687484 DOI: 10.1158/1541-7786.MCR-06-0003]</w:t>
      </w:r>
    </w:p>
    <w:p w14:paraId="38EBB8A0" w14:textId="77777777" w:rsidR="00F258E2" w:rsidRPr="00044455" w:rsidRDefault="00F258E2" w:rsidP="00F258E2">
      <w:pPr>
        <w:rPr>
          <w:rFonts w:eastAsia="宋体" w:cs="宋体"/>
        </w:rPr>
      </w:pPr>
      <w:r w:rsidRPr="00044455">
        <w:rPr>
          <w:rFonts w:eastAsia="宋体" w:cs="宋体"/>
        </w:rPr>
        <w:t xml:space="preserve">137 </w:t>
      </w:r>
      <w:r w:rsidRPr="00044455">
        <w:rPr>
          <w:rFonts w:eastAsia="宋体" w:cs="宋体"/>
          <w:b/>
          <w:bCs/>
        </w:rPr>
        <w:t>Alkhamesi NA</w:t>
      </w:r>
      <w:r w:rsidRPr="00044455">
        <w:rPr>
          <w:rFonts w:eastAsia="宋体" w:cs="宋体"/>
        </w:rPr>
        <w:t xml:space="preserve">, Roberts G, Ziprin P, Peck DH. Induction of Proteases in Peritoneal Carcinomatosis, the Role of ICAM-1/CD43 Interaction. </w:t>
      </w:r>
      <w:r w:rsidRPr="00044455">
        <w:rPr>
          <w:rFonts w:eastAsia="宋体" w:cs="宋体"/>
          <w:i/>
          <w:iCs/>
        </w:rPr>
        <w:t>Biomark Insights</w:t>
      </w:r>
      <w:r w:rsidRPr="00044455">
        <w:rPr>
          <w:rFonts w:eastAsia="宋体" w:cs="宋体"/>
        </w:rPr>
        <w:t xml:space="preserve"> 2007; </w:t>
      </w:r>
      <w:r w:rsidRPr="00044455">
        <w:rPr>
          <w:rFonts w:eastAsia="宋体" w:cs="宋体"/>
          <w:b/>
          <w:bCs/>
        </w:rPr>
        <w:t>2</w:t>
      </w:r>
      <w:r w:rsidRPr="00044455">
        <w:rPr>
          <w:rFonts w:eastAsia="宋体" w:cs="宋体"/>
        </w:rPr>
        <w:t>: 377-384 [PMID: 19662219]</w:t>
      </w:r>
    </w:p>
    <w:p w14:paraId="4616B6E7" w14:textId="77777777" w:rsidR="00F258E2" w:rsidRPr="00044455" w:rsidRDefault="00F258E2" w:rsidP="00F258E2">
      <w:pPr>
        <w:rPr>
          <w:rFonts w:eastAsia="宋体" w:cs="宋体"/>
        </w:rPr>
      </w:pPr>
      <w:r w:rsidRPr="00044455">
        <w:rPr>
          <w:rFonts w:eastAsia="宋体" w:cs="宋体"/>
        </w:rPr>
        <w:t xml:space="preserve">138 </w:t>
      </w:r>
      <w:r w:rsidRPr="00044455">
        <w:rPr>
          <w:rFonts w:eastAsia="宋体" w:cs="宋体"/>
          <w:b/>
          <w:bCs/>
        </w:rPr>
        <w:t>Ii M</w:t>
      </w:r>
      <w:r w:rsidRPr="00044455">
        <w:rPr>
          <w:rFonts w:eastAsia="宋体" w:cs="宋体"/>
        </w:rPr>
        <w:t xml:space="preserve">, Yamamoto H, Adachi Y, Maruyama Y, Shinomura Y. Role of matrix metalloproteinase-7 (matrilysin) in human cancer invasion, apoptosis, growth, and angiogenesis. </w:t>
      </w:r>
      <w:r w:rsidRPr="00044455">
        <w:rPr>
          <w:rFonts w:eastAsia="宋体" w:cs="宋体"/>
          <w:i/>
          <w:iCs/>
        </w:rPr>
        <w:t>Exp Biol Med (Maywood)</w:t>
      </w:r>
      <w:r w:rsidRPr="00044455">
        <w:rPr>
          <w:rFonts w:eastAsia="宋体" w:cs="宋体"/>
        </w:rPr>
        <w:t xml:space="preserve"> 2006; </w:t>
      </w:r>
      <w:r w:rsidRPr="00044455">
        <w:rPr>
          <w:rFonts w:eastAsia="宋体" w:cs="宋体"/>
          <w:b/>
          <w:bCs/>
        </w:rPr>
        <w:t>231</w:t>
      </w:r>
      <w:r w:rsidRPr="00044455">
        <w:rPr>
          <w:rFonts w:eastAsia="宋体" w:cs="宋体"/>
        </w:rPr>
        <w:t>: 20-27 [PMID: 16380641]</w:t>
      </w:r>
    </w:p>
    <w:p w14:paraId="7073A185" w14:textId="77777777" w:rsidR="00F258E2" w:rsidRPr="00044455" w:rsidRDefault="00F258E2" w:rsidP="00F258E2">
      <w:pPr>
        <w:rPr>
          <w:rFonts w:eastAsia="宋体" w:cs="宋体"/>
        </w:rPr>
      </w:pPr>
      <w:r w:rsidRPr="00044455">
        <w:rPr>
          <w:rFonts w:eastAsia="宋体" w:cs="宋体"/>
        </w:rPr>
        <w:t xml:space="preserve">139 </w:t>
      </w:r>
      <w:r w:rsidRPr="00044455">
        <w:rPr>
          <w:rFonts w:eastAsia="宋体" w:cs="宋体"/>
          <w:b/>
          <w:bCs/>
        </w:rPr>
        <w:t>Yamada T</w:t>
      </w:r>
      <w:r w:rsidRPr="00044455">
        <w:rPr>
          <w:rFonts w:eastAsia="宋体" w:cs="宋体"/>
        </w:rPr>
        <w:t xml:space="preserve">, Oshima T, Yoshihara K, Tamura S, Kanazawa A, Inagaki D, Yamamoto N, Sato T, Fujii S, Numata K, Kunisaki C, Shiozawa M, Morinaga S, Akaike M, Rino Y, Tanaka K, Masuda M, Imada T. Overexpression of MMP-13 gene in colorectal cancer with liver metastasis. </w:t>
      </w:r>
      <w:r w:rsidRPr="00044455">
        <w:rPr>
          <w:rFonts w:eastAsia="宋体" w:cs="宋体"/>
          <w:i/>
          <w:iCs/>
        </w:rPr>
        <w:t>Anticancer Res</w:t>
      </w:r>
      <w:r w:rsidRPr="00044455">
        <w:rPr>
          <w:rFonts w:eastAsia="宋体" w:cs="宋体"/>
        </w:rPr>
        <w:t xml:space="preserve"> 2010; </w:t>
      </w:r>
      <w:r w:rsidRPr="00044455">
        <w:rPr>
          <w:rFonts w:eastAsia="宋体" w:cs="宋体"/>
          <w:b/>
          <w:bCs/>
        </w:rPr>
        <w:t>30</w:t>
      </w:r>
      <w:r w:rsidRPr="00044455">
        <w:rPr>
          <w:rFonts w:eastAsia="宋体" w:cs="宋体"/>
        </w:rPr>
        <w:t>: 2693-2699 [PMID: 20683000]</w:t>
      </w:r>
    </w:p>
    <w:p w14:paraId="1F0850D9" w14:textId="77777777" w:rsidR="00F258E2" w:rsidRPr="00044455" w:rsidRDefault="00F258E2" w:rsidP="00F258E2">
      <w:pPr>
        <w:rPr>
          <w:rFonts w:eastAsia="宋体" w:cs="宋体"/>
        </w:rPr>
      </w:pPr>
      <w:r w:rsidRPr="00044455">
        <w:rPr>
          <w:rFonts w:eastAsia="宋体" w:cs="宋体"/>
        </w:rPr>
        <w:t xml:space="preserve">140 </w:t>
      </w:r>
      <w:r w:rsidRPr="00044455">
        <w:rPr>
          <w:rFonts w:eastAsia="宋体" w:cs="宋体"/>
          <w:b/>
          <w:bCs/>
        </w:rPr>
        <w:t>Kim TD</w:t>
      </w:r>
      <w:r w:rsidRPr="00044455">
        <w:rPr>
          <w:rFonts w:eastAsia="宋体" w:cs="宋体"/>
        </w:rPr>
        <w:t xml:space="preserve">, Song KS, Li G, Choi H, Park HD, Lim K, Hwang BD, Yoon WH. Activity and expression of urokinase-type plasminogen activator and matrix metalloproteinases in human colorectal cancer. </w:t>
      </w:r>
      <w:r w:rsidRPr="00044455">
        <w:rPr>
          <w:rFonts w:eastAsia="宋体" w:cs="宋体"/>
          <w:i/>
          <w:iCs/>
        </w:rPr>
        <w:t>BMC Cancer</w:t>
      </w:r>
      <w:r w:rsidRPr="00044455">
        <w:rPr>
          <w:rFonts w:eastAsia="宋体" w:cs="宋体"/>
        </w:rPr>
        <w:t xml:space="preserve"> 2006; </w:t>
      </w:r>
      <w:r w:rsidRPr="00044455">
        <w:rPr>
          <w:rFonts w:eastAsia="宋体" w:cs="宋体"/>
          <w:b/>
          <w:bCs/>
        </w:rPr>
        <w:t>6</w:t>
      </w:r>
      <w:r w:rsidRPr="00044455">
        <w:rPr>
          <w:rFonts w:eastAsia="宋体" w:cs="宋体"/>
        </w:rPr>
        <w:t>: 211 [PMID: 16916471 DOI: 10.1186/1471-2407-6-211]</w:t>
      </w:r>
    </w:p>
    <w:p w14:paraId="1D124D1B" w14:textId="77777777" w:rsidR="00F258E2" w:rsidRPr="00044455" w:rsidRDefault="00F258E2" w:rsidP="00F258E2">
      <w:pPr>
        <w:rPr>
          <w:rFonts w:eastAsia="宋体" w:cs="宋体"/>
        </w:rPr>
      </w:pPr>
      <w:r w:rsidRPr="00044455">
        <w:rPr>
          <w:rFonts w:eastAsia="宋体" w:cs="宋体"/>
        </w:rPr>
        <w:t xml:space="preserve">141 </w:t>
      </w:r>
      <w:r w:rsidRPr="00044455">
        <w:rPr>
          <w:rFonts w:eastAsia="宋体" w:cs="宋体"/>
          <w:b/>
          <w:bCs/>
        </w:rPr>
        <w:t>Klinge U</w:t>
      </w:r>
      <w:r w:rsidRPr="00044455">
        <w:rPr>
          <w:rFonts w:eastAsia="宋体" w:cs="宋体"/>
        </w:rPr>
        <w:t xml:space="preserve">, Rosch R, Junge K, Krones CJ, Stumpf M, Lynen-Jansen P, Mertens PR, Schumpelick V. Different matrix micro-environments in colon cancer and diverticular disease. </w:t>
      </w:r>
      <w:r w:rsidRPr="00044455">
        <w:rPr>
          <w:rFonts w:eastAsia="宋体" w:cs="宋体"/>
          <w:i/>
          <w:iCs/>
        </w:rPr>
        <w:t>Int J Colorectal Dis</w:t>
      </w:r>
      <w:r w:rsidRPr="00044455">
        <w:rPr>
          <w:rFonts w:eastAsia="宋体" w:cs="宋体"/>
        </w:rPr>
        <w:t xml:space="preserve"> 2007; </w:t>
      </w:r>
      <w:r w:rsidRPr="00044455">
        <w:rPr>
          <w:rFonts w:eastAsia="宋体" w:cs="宋体"/>
          <w:b/>
          <w:bCs/>
        </w:rPr>
        <w:t>22</w:t>
      </w:r>
      <w:r w:rsidRPr="00044455">
        <w:rPr>
          <w:rFonts w:eastAsia="宋体" w:cs="宋体"/>
        </w:rPr>
        <w:t>: 515-520 [PMID: 17021746 DOI: 10.1007/s00384-006-0199-1]</w:t>
      </w:r>
    </w:p>
    <w:p w14:paraId="6224C818" w14:textId="77777777" w:rsidR="00F258E2" w:rsidRPr="00044455" w:rsidRDefault="00F258E2" w:rsidP="00F258E2">
      <w:pPr>
        <w:rPr>
          <w:rFonts w:eastAsia="宋体" w:cs="宋体"/>
        </w:rPr>
      </w:pPr>
      <w:r w:rsidRPr="00044455">
        <w:rPr>
          <w:rFonts w:eastAsia="宋体" w:cs="宋体"/>
        </w:rPr>
        <w:t xml:space="preserve">142 </w:t>
      </w:r>
      <w:r w:rsidRPr="00044455">
        <w:rPr>
          <w:rFonts w:eastAsia="宋体" w:cs="宋体"/>
          <w:b/>
          <w:bCs/>
        </w:rPr>
        <w:t>Fujii T</w:t>
      </w:r>
      <w:r w:rsidRPr="00044455">
        <w:rPr>
          <w:rFonts w:eastAsia="宋体" w:cs="宋体"/>
        </w:rPr>
        <w:t xml:space="preserve">, Obara T, Tanno S, Ura H, Kohgo Y. Urokinase-type plasminogen activator and plasminogen activator inhibitor-1 as a prognostic factor in human colorectal carcinomas. </w:t>
      </w:r>
      <w:r w:rsidRPr="00044455">
        <w:rPr>
          <w:rFonts w:eastAsia="宋体" w:cs="宋体"/>
          <w:i/>
          <w:iCs/>
        </w:rPr>
        <w:t>Hepatogastroenterology</w:t>
      </w:r>
      <w:r w:rsidRPr="00044455">
        <w:rPr>
          <w:rFonts w:eastAsia="宋体" w:cs="宋体"/>
        </w:rPr>
        <w:t xml:space="preserve"> </w:t>
      </w:r>
      <w:r>
        <w:rPr>
          <w:rFonts w:eastAsia="宋体" w:cs="宋体" w:hint="eastAsia"/>
        </w:rPr>
        <w:t>1999</w:t>
      </w:r>
      <w:r w:rsidRPr="00044455">
        <w:rPr>
          <w:rFonts w:eastAsia="宋体" w:cs="宋体"/>
        </w:rPr>
        <w:t xml:space="preserve">; </w:t>
      </w:r>
      <w:r w:rsidRPr="00044455">
        <w:rPr>
          <w:rFonts w:eastAsia="宋体" w:cs="宋体"/>
          <w:b/>
          <w:bCs/>
        </w:rPr>
        <w:t>46</w:t>
      </w:r>
      <w:r w:rsidRPr="00044455">
        <w:rPr>
          <w:rFonts w:eastAsia="宋体" w:cs="宋体"/>
        </w:rPr>
        <w:t>: 2299-2308 [PMID: 10521987]</w:t>
      </w:r>
    </w:p>
    <w:p w14:paraId="381D1EE8" w14:textId="77777777" w:rsidR="00F258E2" w:rsidRPr="00044455" w:rsidRDefault="00F258E2" w:rsidP="00F258E2">
      <w:pPr>
        <w:rPr>
          <w:rFonts w:eastAsia="宋体" w:cs="宋体"/>
        </w:rPr>
      </w:pPr>
      <w:r w:rsidRPr="00044455">
        <w:rPr>
          <w:rFonts w:eastAsia="宋体" w:cs="宋体"/>
        </w:rPr>
        <w:t xml:space="preserve">143 </w:t>
      </w:r>
      <w:r w:rsidRPr="00044455">
        <w:rPr>
          <w:rFonts w:eastAsia="宋体" w:cs="宋体"/>
          <w:b/>
          <w:bCs/>
        </w:rPr>
        <w:t>Seetoo DQ</w:t>
      </w:r>
      <w:r w:rsidRPr="00044455">
        <w:rPr>
          <w:rFonts w:eastAsia="宋体" w:cs="宋体"/>
        </w:rPr>
        <w:t xml:space="preserve">, Crowe PJ, Russell PJ, Yang JL. Quantitative expression of protein markers of plasminogen activation system in prognosis of colorectal cancer. </w:t>
      </w:r>
      <w:r w:rsidRPr="00044455">
        <w:rPr>
          <w:rFonts w:eastAsia="宋体" w:cs="宋体"/>
          <w:i/>
          <w:iCs/>
        </w:rPr>
        <w:t>J Surg Oncol</w:t>
      </w:r>
      <w:r w:rsidRPr="00044455">
        <w:rPr>
          <w:rFonts w:eastAsia="宋体" w:cs="宋体"/>
        </w:rPr>
        <w:t xml:space="preserve"> 2003; </w:t>
      </w:r>
      <w:r w:rsidRPr="00044455">
        <w:rPr>
          <w:rFonts w:eastAsia="宋体" w:cs="宋体"/>
          <w:b/>
          <w:bCs/>
        </w:rPr>
        <w:t>82</w:t>
      </w:r>
      <w:r w:rsidRPr="00044455">
        <w:rPr>
          <w:rFonts w:eastAsia="宋体" w:cs="宋体"/>
        </w:rPr>
        <w:t>: 184-193 [PMID: 12619063 DOI: 10.1002/jso.10210]</w:t>
      </w:r>
    </w:p>
    <w:p w14:paraId="50376A1F" w14:textId="77777777" w:rsidR="00F258E2" w:rsidRPr="00044455" w:rsidRDefault="00F258E2" w:rsidP="00F258E2">
      <w:pPr>
        <w:rPr>
          <w:rFonts w:eastAsia="宋体" w:cs="宋体"/>
        </w:rPr>
      </w:pPr>
      <w:r w:rsidRPr="00044455">
        <w:rPr>
          <w:rFonts w:eastAsia="宋体" w:cs="宋体"/>
        </w:rPr>
        <w:t xml:space="preserve">144 </w:t>
      </w:r>
      <w:r w:rsidRPr="00044455">
        <w:rPr>
          <w:rFonts w:eastAsia="宋体" w:cs="宋体"/>
          <w:b/>
          <w:bCs/>
        </w:rPr>
        <w:t>Bhowmick NA</w:t>
      </w:r>
      <w:r w:rsidRPr="00044455">
        <w:rPr>
          <w:rFonts w:eastAsia="宋体" w:cs="宋体"/>
        </w:rPr>
        <w:t xml:space="preserve">, Neilson EG, Moses HL. Stromal fibroblasts in cancer initiation and progression. </w:t>
      </w:r>
      <w:r w:rsidRPr="00044455">
        <w:rPr>
          <w:rFonts w:eastAsia="宋体" w:cs="宋体"/>
          <w:i/>
          <w:iCs/>
        </w:rPr>
        <w:t>Nature</w:t>
      </w:r>
      <w:r w:rsidRPr="00044455">
        <w:rPr>
          <w:rFonts w:eastAsia="宋体" w:cs="宋体"/>
        </w:rPr>
        <w:t xml:space="preserve"> 2004; </w:t>
      </w:r>
      <w:r w:rsidRPr="00044455">
        <w:rPr>
          <w:rFonts w:eastAsia="宋体" w:cs="宋体"/>
          <w:b/>
          <w:bCs/>
        </w:rPr>
        <w:t>432</w:t>
      </w:r>
      <w:r w:rsidRPr="00044455">
        <w:rPr>
          <w:rFonts w:eastAsia="宋体" w:cs="宋体"/>
        </w:rPr>
        <w:t>: 332-337 [PMID: 15549095 DOI: 10.1038/nature03096]</w:t>
      </w:r>
    </w:p>
    <w:p w14:paraId="78EEF7CE" w14:textId="77777777" w:rsidR="00F258E2" w:rsidRPr="00044455" w:rsidRDefault="00F258E2" w:rsidP="00F258E2">
      <w:pPr>
        <w:rPr>
          <w:rFonts w:eastAsia="宋体" w:cs="宋体"/>
        </w:rPr>
      </w:pPr>
      <w:r w:rsidRPr="00044455">
        <w:rPr>
          <w:rFonts w:eastAsia="宋体" w:cs="宋体"/>
        </w:rPr>
        <w:lastRenderedPageBreak/>
        <w:t xml:space="preserve">145 </w:t>
      </w:r>
      <w:r w:rsidRPr="00044455">
        <w:rPr>
          <w:rFonts w:eastAsia="宋体" w:cs="宋体"/>
          <w:b/>
          <w:bCs/>
        </w:rPr>
        <w:t>Davies DE</w:t>
      </w:r>
      <w:r w:rsidRPr="00044455">
        <w:rPr>
          <w:rFonts w:eastAsia="宋体" w:cs="宋体"/>
        </w:rPr>
        <w:t xml:space="preserve">, Farmer S, White J, Senior PV, Warnes SL, Alexander P. Contribution of host-derived growth factors to in vivo growth of a transplantable murine mammary carcinoma. </w:t>
      </w:r>
      <w:r w:rsidRPr="00044455">
        <w:rPr>
          <w:rFonts w:eastAsia="宋体" w:cs="宋体"/>
          <w:i/>
          <w:iCs/>
        </w:rPr>
        <w:t>Br J Cancer</w:t>
      </w:r>
      <w:r w:rsidRPr="00044455">
        <w:rPr>
          <w:rFonts w:eastAsia="宋体" w:cs="宋体"/>
        </w:rPr>
        <w:t xml:space="preserve"> 1994; </w:t>
      </w:r>
      <w:r w:rsidRPr="00044455">
        <w:rPr>
          <w:rFonts w:eastAsia="宋体" w:cs="宋体"/>
          <w:b/>
          <w:bCs/>
        </w:rPr>
        <w:t>70</w:t>
      </w:r>
      <w:r w:rsidRPr="00044455">
        <w:rPr>
          <w:rFonts w:eastAsia="宋体" w:cs="宋体"/>
        </w:rPr>
        <w:t>: 263-269 [PMID: 8054274]</w:t>
      </w:r>
    </w:p>
    <w:p w14:paraId="02A5A428" w14:textId="77777777" w:rsidR="00F258E2" w:rsidRPr="00044455" w:rsidRDefault="00F258E2" w:rsidP="00F258E2">
      <w:pPr>
        <w:rPr>
          <w:rFonts w:eastAsia="宋体" w:cs="宋体"/>
        </w:rPr>
      </w:pPr>
      <w:r w:rsidRPr="00044455">
        <w:rPr>
          <w:rFonts w:eastAsia="宋体" w:cs="宋体"/>
        </w:rPr>
        <w:t xml:space="preserve">146 </w:t>
      </w:r>
      <w:r w:rsidRPr="00044455">
        <w:rPr>
          <w:rFonts w:eastAsia="宋体" w:cs="宋体"/>
          <w:b/>
          <w:bCs/>
        </w:rPr>
        <w:t>Herbst RS</w:t>
      </w:r>
      <w:r w:rsidRPr="00044455">
        <w:rPr>
          <w:rFonts w:eastAsia="宋体" w:cs="宋体"/>
        </w:rPr>
        <w:t xml:space="preserve">. Review of epidermal growth factor receptor biology. </w:t>
      </w:r>
      <w:r w:rsidRPr="00044455">
        <w:rPr>
          <w:rFonts w:eastAsia="宋体" w:cs="宋体"/>
          <w:i/>
          <w:iCs/>
        </w:rPr>
        <w:t>Int J Radiat Oncol Biol Phys</w:t>
      </w:r>
      <w:r w:rsidRPr="00044455">
        <w:rPr>
          <w:rFonts w:eastAsia="宋体" w:cs="宋体"/>
        </w:rPr>
        <w:t xml:space="preserve"> 2004; </w:t>
      </w:r>
      <w:r w:rsidRPr="00044455">
        <w:rPr>
          <w:rFonts w:eastAsia="宋体" w:cs="宋体"/>
          <w:b/>
          <w:bCs/>
        </w:rPr>
        <w:t>59</w:t>
      </w:r>
      <w:r w:rsidRPr="00044455">
        <w:rPr>
          <w:rFonts w:eastAsia="宋体" w:cs="宋体"/>
        </w:rPr>
        <w:t>: 21-26 [PMID: 15142631 DOI: 10.1016/j.ijrobp.2003.11.041]</w:t>
      </w:r>
    </w:p>
    <w:p w14:paraId="279751D9" w14:textId="77777777" w:rsidR="00F258E2" w:rsidRPr="00044455" w:rsidRDefault="00F258E2" w:rsidP="00F258E2">
      <w:pPr>
        <w:rPr>
          <w:rFonts w:eastAsia="宋体" w:cs="宋体"/>
        </w:rPr>
      </w:pPr>
      <w:r w:rsidRPr="00044455">
        <w:rPr>
          <w:rFonts w:eastAsia="宋体" w:cs="宋体"/>
        </w:rPr>
        <w:t xml:space="preserve">147 </w:t>
      </w:r>
      <w:r w:rsidRPr="00044455">
        <w:rPr>
          <w:rFonts w:eastAsia="宋体" w:cs="宋体"/>
          <w:b/>
          <w:bCs/>
        </w:rPr>
        <w:t>Franklin WA</w:t>
      </w:r>
      <w:r w:rsidRPr="00044455">
        <w:rPr>
          <w:rFonts w:eastAsia="宋体" w:cs="宋体"/>
        </w:rPr>
        <w:t xml:space="preserve">, Veve R, Hirsch FR, Helfrich BA, Bunn PA. Epidermal growth factor receptor family in lung cancer and premalignancy. </w:t>
      </w:r>
      <w:r w:rsidRPr="00044455">
        <w:rPr>
          <w:rFonts w:eastAsia="宋体" w:cs="宋体"/>
          <w:i/>
          <w:iCs/>
        </w:rPr>
        <w:t>Semin Oncol</w:t>
      </w:r>
      <w:r w:rsidRPr="00044455">
        <w:rPr>
          <w:rFonts w:eastAsia="宋体" w:cs="宋体"/>
        </w:rPr>
        <w:t xml:space="preserve"> 2002; </w:t>
      </w:r>
      <w:r w:rsidRPr="00044455">
        <w:rPr>
          <w:rFonts w:eastAsia="宋体" w:cs="宋体"/>
          <w:b/>
          <w:bCs/>
        </w:rPr>
        <w:t>29</w:t>
      </w:r>
      <w:r w:rsidRPr="00044455">
        <w:rPr>
          <w:rFonts w:eastAsia="宋体" w:cs="宋体"/>
        </w:rPr>
        <w:t>: 3-14 [PMID: 11894009]</w:t>
      </w:r>
    </w:p>
    <w:p w14:paraId="732BB7F7" w14:textId="77777777" w:rsidR="00F258E2" w:rsidRPr="006A200F" w:rsidRDefault="00F258E2" w:rsidP="00F258E2">
      <w:pPr>
        <w:pStyle w:val="EndNoteBibliography"/>
        <w:adjustRightInd w:val="0"/>
        <w:snapToGrid w:val="0"/>
        <w:spacing w:line="360" w:lineRule="auto"/>
        <w:rPr>
          <w:rFonts w:ascii="Book Antiqua" w:hAnsi="Book Antiqua"/>
          <w:noProof/>
          <w:sz w:val="24"/>
        </w:rPr>
      </w:pPr>
      <w:r>
        <w:rPr>
          <w:rFonts w:ascii="Book Antiqua" w:eastAsia="宋体" w:hAnsi="Book Antiqua" w:cs="宋体" w:hint="eastAsia"/>
          <w:sz w:val="24"/>
        </w:rPr>
        <w:t xml:space="preserve">148 </w:t>
      </w:r>
      <w:r w:rsidRPr="006A200F">
        <w:rPr>
          <w:rFonts w:ascii="Book Antiqua" w:hAnsi="Book Antiqua"/>
          <w:b/>
          <w:noProof/>
          <w:sz w:val="24"/>
        </w:rPr>
        <w:t>Salomon DS, Brandt R, Ciardiello F, Normanno N.</w:t>
      </w:r>
      <w:r w:rsidRPr="006A200F">
        <w:rPr>
          <w:rFonts w:ascii="Book Antiqua" w:hAnsi="Book Antiqua"/>
          <w:noProof/>
          <w:sz w:val="24"/>
        </w:rPr>
        <w:t xml:space="preserve"> Epidermal growth factor-related peptides and their receptors in human malignancies.</w:t>
      </w:r>
      <w:r w:rsidRPr="006A200F">
        <w:rPr>
          <w:rFonts w:ascii="Book Antiqua" w:hAnsi="Book Antiqua"/>
          <w:i/>
          <w:noProof/>
          <w:sz w:val="24"/>
        </w:rPr>
        <w:t xml:space="preserve"> Crit Rev Oncol Hematol </w:t>
      </w:r>
      <w:r w:rsidRPr="006A200F">
        <w:rPr>
          <w:rFonts w:ascii="Book Antiqua" w:hAnsi="Book Antiqua"/>
          <w:noProof/>
          <w:sz w:val="24"/>
        </w:rPr>
        <w:t xml:space="preserve">1995; </w:t>
      </w:r>
      <w:r w:rsidRPr="006A200F">
        <w:rPr>
          <w:rFonts w:ascii="Book Antiqua" w:hAnsi="Book Antiqua"/>
          <w:b/>
          <w:noProof/>
          <w:sz w:val="24"/>
        </w:rPr>
        <w:t>19</w:t>
      </w:r>
      <w:r w:rsidRPr="006A200F">
        <w:rPr>
          <w:rFonts w:ascii="Book Antiqua" w:hAnsi="Book Antiqua"/>
          <w:noProof/>
          <w:sz w:val="24"/>
        </w:rPr>
        <w:t>: 183-232 [PMID: 7612182]</w:t>
      </w:r>
    </w:p>
    <w:p w14:paraId="6F3D702B" w14:textId="77777777" w:rsidR="00F258E2" w:rsidRPr="00044455" w:rsidRDefault="00F258E2" w:rsidP="00F258E2">
      <w:pPr>
        <w:rPr>
          <w:rFonts w:eastAsia="宋体" w:cs="宋体"/>
        </w:rPr>
      </w:pPr>
      <w:r w:rsidRPr="00044455">
        <w:rPr>
          <w:rFonts w:eastAsia="宋体" w:cs="宋体"/>
        </w:rPr>
        <w:t xml:space="preserve">149 </w:t>
      </w:r>
      <w:r w:rsidRPr="00044455">
        <w:rPr>
          <w:rFonts w:eastAsia="宋体" w:cs="宋体"/>
          <w:b/>
          <w:bCs/>
        </w:rPr>
        <w:t>Yonemura Y</w:t>
      </w:r>
      <w:r w:rsidRPr="00044455">
        <w:rPr>
          <w:rFonts w:eastAsia="宋体" w:cs="宋体"/>
        </w:rPr>
        <w:t xml:space="preserve">, Sugiyama K, Fushida S, Kamata T, Ohoyama S, Kimura H, Yamaguchi A, Miyazaki I. Tissue status of epidermal growth factor and its receptor as an indicator of poor prognosis in patients with gastric cancer. </w:t>
      </w:r>
      <w:r w:rsidRPr="00044455">
        <w:rPr>
          <w:rFonts w:eastAsia="宋体" w:cs="宋体"/>
          <w:i/>
          <w:iCs/>
        </w:rPr>
        <w:t>Anal Cell Pathol</w:t>
      </w:r>
      <w:r w:rsidRPr="00044455">
        <w:rPr>
          <w:rFonts w:eastAsia="宋体" w:cs="宋体"/>
        </w:rPr>
        <w:t xml:space="preserve"> 1991; </w:t>
      </w:r>
      <w:r w:rsidRPr="00044455">
        <w:rPr>
          <w:rFonts w:eastAsia="宋体" w:cs="宋体"/>
          <w:b/>
          <w:bCs/>
        </w:rPr>
        <w:t>3</w:t>
      </w:r>
      <w:r w:rsidRPr="00044455">
        <w:rPr>
          <w:rFonts w:eastAsia="宋体" w:cs="宋体"/>
        </w:rPr>
        <w:t>: 343-350 [PMID: 1751401]</w:t>
      </w:r>
    </w:p>
    <w:p w14:paraId="230521FA" w14:textId="77777777" w:rsidR="00F258E2" w:rsidRPr="00044455" w:rsidRDefault="00F258E2" w:rsidP="00F258E2">
      <w:pPr>
        <w:rPr>
          <w:rFonts w:eastAsia="宋体" w:cs="宋体"/>
        </w:rPr>
      </w:pPr>
      <w:r w:rsidRPr="00044455">
        <w:rPr>
          <w:rFonts w:eastAsia="宋体" w:cs="宋体"/>
        </w:rPr>
        <w:t xml:space="preserve">150 </w:t>
      </w:r>
      <w:r w:rsidRPr="00044455">
        <w:rPr>
          <w:rFonts w:eastAsia="宋体" w:cs="宋体"/>
          <w:b/>
          <w:bCs/>
        </w:rPr>
        <w:t>Ziober BL</w:t>
      </w:r>
      <w:r w:rsidRPr="00044455">
        <w:rPr>
          <w:rFonts w:eastAsia="宋体" w:cs="宋体"/>
        </w:rPr>
        <w:t xml:space="preserve">, Willson JK, Hymphrey LE, Childress-Fields K, Brattain MG. Autocrine transforming growth factor-alpha is associated with progression of transformed properties in human colon cancer cells. </w:t>
      </w:r>
      <w:r w:rsidRPr="00044455">
        <w:rPr>
          <w:rFonts w:eastAsia="宋体" w:cs="宋体"/>
          <w:i/>
          <w:iCs/>
        </w:rPr>
        <w:t>J Biol Chem</w:t>
      </w:r>
      <w:r w:rsidRPr="00044455">
        <w:rPr>
          <w:rFonts w:eastAsia="宋体" w:cs="宋体"/>
        </w:rPr>
        <w:t xml:space="preserve"> 1993; </w:t>
      </w:r>
      <w:r w:rsidRPr="00044455">
        <w:rPr>
          <w:rFonts w:eastAsia="宋体" w:cs="宋体"/>
          <w:b/>
          <w:bCs/>
        </w:rPr>
        <w:t>268</w:t>
      </w:r>
      <w:r w:rsidRPr="00044455">
        <w:rPr>
          <w:rFonts w:eastAsia="宋体" w:cs="宋体"/>
        </w:rPr>
        <w:t>: 691-698 [PMID: 8416972]</w:t>
      </w:r>
    </w:p>
    <w:p w14:paraId="16F52D25" w14:textId="77777777" w:rsidR="00F258E2" w:rsidRPr="00044455" w:rsidRDefault="00F258E2" w:rsidP="00F258E2">
      <w:pPr>
        <w:rPr>
          <w:rFonts w:eastAsia="宋体" w:cs="宋体"/>
        </w:rPr>
      </w:pPr>
      <w:r w:rsidRPr="00044455">
        <w:rPr>
          <w:rFonts w:eastAsia="宋体" w:cs="宋体"/>
        </w:rPr>
        <w:t xml:space="preserve">151 </w:t>
      </w:r>
      <w:r w:rsidRPr="00044455">
        <w:rPr>
          <w:rFonts w:eastAsia="宋体" w:cs="宋体"/>
          <w:b/>
          <w:bCs/>
        </w:rPr>
        <w:t>Awwad RA</w:t>
      </w:r>
      <w:r w:rsidRPr="00044455">
        <w:rPr>
          <w:rFonts w:eastAsia="宋体" w:cs="宋体"/>
        </w:rPr>
        <w:t xml:space="preserve">, Sergina N, Yang H, Ziober B, Willson JK, Zborowska E, Humphrey LE, Fan R, Ko TC, Brattain MG, Howell GM. The role of transforming growth factor alpha in determining growth factor independence. </w:t>
      </w:r>
      <w:r w:rsidRPr="00044455">
        <w:rPr>
          <w:rFonts w:eastAsia="宋体" w:cs="宋体"/>
          <w:i/>
          <w:iCs/>
        </w:rPr>
        <w:t>Cancer Res</w:t>
      </w:r>
      <w:r w:rsidRPr="00044455">
        <w:rPr>
          <w:rFonts w:eastAsia="宋体" w:cs="宋体"/>
        </w:rPr>
        <w:t xml:space="preserve"> 2003; </w:t>
      </w:r>
      <w:r w:rsidRPr="00044455">
        <w:rPr>
          <w:rFonts w:eastAsia="宋体" w:cs="宋体"/>
          <w:b/>
          <w:bCs/>
        </w:rPr>
        <w:t>63</w:t>
      </w:r>
      <w:r w:rsidRPr="00044455">
        <w:rPr>
          <w:rFonts w:eastAsia="宋体" w:cs="宋体"/>
        </w:rPr>
        <w:t>: 4731-4738 [PMID: 12907656]</w:t>
      </w:r>
    </w:p>
    <w:p w14:paraId="56D19631" w14:textId="77777777" w:rsidR="00F258E2" w:rsidRPr="00044455" w:rsidRDefault="00F258E2" w:rsidP="00F258E2">
      <w:pPr>
        <w:rPr>
          <w:rFonts w:eastAsia="宋体" w:cs="宋体"/>
        </w:rPr>
      </w:pPr>
      <w:r w:rsidRPr="00044455">
        <w:rPr>
          <w:rFonts w:eastAsia="宋体" w:cs="宋体"/>
        </w:rPr>
        <w:t xml:space="preserve">152 </w:t>
      </w:r>
      <w:r w:rsidRPr="00044455">
        <w:rPr>
          <w:rFonts w:eastAsia="宋体" w:cs="宋体"/>
          <w:b/>
          <w:bCs/>
        </w:rPr>
        <w:t>Tampellini M</w:t>
      </w:r>
      <w:r w:rsidRPr="00044455">
        <w:rPr>
          <w:rFonts w:eastAsia="宋体" w:cs="宋体"/>
        </w:rPr>
        <w:t xml:space="preserve">, Longo M, Cappia S, Bacillo E, Alabiso I, Volante M, Dogliotti L, Papotti M. Co-expression of EGF receptor, TGFalpha and S6 kinase is significantly associated with colorectal carcinomas with distant metastases at diagnosis. </w:t>
      </w:r>
      <w:r w:rsidRPr="00044455">
        <w:rPr>
          <w:rFonts w:eastAsia="宋体" w:cs="宋体"/>
          <w:i/>
          <w:iCs/>
        </w:rPr>
        <w:t>Virchows Arch</w:t>
      </w:r>
      <w:r w:rsidRPr="00044455">
        <w:rPr>
          <w:rFonts w:eastAsia="宋体" w:cs="宋体"/>
        </w:rPr>
        <w:t xml:space="preserve"> 2007; </w:t>
      </w:r>
      <w:r w:rsidRPr="00044455">
        <w:rPr>
          <w:rFonts w:eastAsia="宋体" w:cs="宋体"/>
          <w:b/>
          <w:bCs/>
        </w:rPr>
        <w:t>450</w:t>
      </w:r>
      <w:r w:rsidRPr="00044455">
        <w:rPr>
          <w:rFonts w:eastAsia="宋体" w:cs="宋体"/>
        </w:rPr>
        <w:t>: 321-328 [PMID: 17265080 DOI: 10.1007/s00428-007-0370-2]</w:t>
      </w:r>
    </w:p>
    <w:p w14:paraId="417BC705" w14:textId="77777777" w:rsidR="00F258E2" w:rsidRPr="00044455" w:rsidRDefault="00F258E2" w:rsidP="00F258E2">
      <w:pPr>
        <w:rPr>
          <w:rFonts w:eastAsia="宋体" w:cs="宋体"/>
        </w:rPr>
      </w:pPr>
      <w:r w:rsidRPr="00044455">
        <w:rPr>
          <w:rFonts w:eastAsia="宋体" w:cs="宋体"/>
        </w:rPr>
        <w:t xml:space="preserve">153 </w:t>
      </w:r>
      <w:r w:rsidRPr="00044455">
        <w:rPr>
          <w:rFonts w:eastAsia="宋体" w:cs="宋体"/>
          <w:b/>
          <w:bCs/>
        </w:rPr>
        <w:t>LeRoith D</w:t>
      </w:r>
      <w:r w:rsidRPr="00044455">
        <w:rPr>
          <w:rFonts w:eastAsia="宋体" w:cs="宋体"/>
        </w:rPr>
        <w:t xml:space="preserve">, Werner H, Beitner-Johnson D, Roberts CT. Molecular and cellular aspects of the insulin-like growth factor I receptor. </w:t>
      </w:r>
      <w:r w:rsidRPr="00044455">
        <w:rPr>
          <w:rFonts w:eastAsia="宋体" w:cs="宋体"/>
          <w:i/>
          <w:iCs/>
        </w:rPr>
        <w:t>Endocr Rev</w:t>
      </w:r>
      <w:r w:rsidRPr="00044455">
        <w:rPr>
          <w:rFonts w:eastAsia="宋体" w:cs="宋体"/>
        </w:rPr>
        <w:t xml:space="preserve"> 1995; </w:t>
      </w:r>
      <w:r w:rsidRPr="00044455">
        <w:rPr>
          <w:rFonts w:eastAsia="宋体" w:cs="宋体"/>
          <w:b/>
          <w:bCs/>
        </w:rPr>
        <w:t>16</w:t>
      </w:r>
      <w:r w:rsidRPr="00044455">
        <w:rPr>
          <w:rFonts w:eastAsia="宋体" w:cs="宋体"/>
        </w:rPr>
        <w:t>: 143-163 [PMID: 7540132 DOI: 10.1210/edrv-16-2-143]</w:t>
      </w:r>
    </w:p>
    <w:p w14:paraId="448ECFE6" w14:textId="77777777" w:rsidR="00F258E2" w:rsidRPr="00044455" w:rsidRDefault="00F258E2" w:rsidP="00F258E2">
      <w:pPr>
        <w:rPr>
          <w:rFonts w:eastAsia="宋体" w:cs="宋体"/>
        </w:rPr>
      </w:pPr>
      <w:r w:rsidRPr="00044455">
        <w:rPr>
          <w:rFonts w:eastAsia="宋体" w:cs="宋体"/>
        </w:rPr>
        <w:lastRenderedPageBreak/>
        <w:t xml:space="preserve">154 </w:t>
      </w:r>
      <w:r w:rsidRPr="00044455">
        <w:rPr>
          <w:rFonts w:eastAsia="宋体" w:cs="宋体"/>
          <w:b/>
          <w:bCs/>
        </w:rPr>
        <w:t>Fuchs CS</w:t>
      </w:r>
      <w:r w:rsidRPr="00044455">
        <w:rPr>
          <w:rFonts w:eastAsia="宋体" w:cs="宋体"/>
        </w:rPr>
        <w:t xml:space="preserve">, Goldberg RM, Sargent DJ, Meyerhardt JA, Wolpin BM, Green EM, Pitot HC, Pollak M. Plasma insulin-like growth factors, insulin-like binding protein-3, and outcome in metastatic colorectal cancer: results from intergroup trial N9741. </w:t>
      </w:r>
      <w:r w:rsidRPr="00044455">
        <w:rPr>
          <w:rFonts w:eastAsia="宋体" w:cs="宋体"/>
          <w:i/>
          <w:iCs/>
        </w:rPr>
        <w:t>Clin Cancer Res</w:t>
      </w:r>
      <w:r w:rsidRPr="00044455">
        <w:rPr>
          <w:rFonts w:eastAsia="宋体" w:cs="宋体"/>
        </w:rPr>
        <w:t xml:space="preserve"> 2008; </w:t>
      </w:r>
      <w:r w:rsidRPr="00044455">
        <w:rPr>
          <w:rFonts w:eastAsia="宋体" w:cs="宋体"/>
          <w:b/>
          <w:bCs/>
        </w:rPr>
        <w:t>14</w:t>
      </w:r>
      <w:r w:rsidRPr="00044455">
        <w:rPr>
          <w:rFonts w:eastAsia="宋体" w:cs="宋体"/>
        </w:rPr>
        <w:t>: 8263-8269 [PMID: 19073970 DOI: 10.1158/1078-0432.CCR-08-0480]</w:t>
      </w:r>
    </w:p>
    <w:p w14:paraId="35CA9687" w14:textId="77777777" w:rsidR="00F258E2" w:rsidRPr="00044455" w:rsidRDefault="00F258E2" w:rsidP="00F258E2">
      <w:pPr>
        <w:rPr>
          <w:rFonts w:eastAsia="宋体" w:cs="宋体"/>
        </w:rPr>
      </w:pPr>
      <w:r w:rsidRPr="00044455">
        <w:rPr>
          <w:rFonts w:eastAsia="宋体" w:cs="宋体"/>
        </w:rPr>
        <w:t xml:space="preserve">155 </w:t>
      </w:r>
      <w:r w:rsidRPr="00044455">
        <w:rPr>
          <w:rFonts w:eastAsia="宋体" w:cs="宋体"/>
          <w:b/>
          <w:bCs/>
        </w:rPr>
        <w:t>Olcina MM</w:t>
      </w:r>
      <w:r w:rsidRPr="00044455">
        <w:rPr>
          <w:rFonts w:eastAsia="宋体" w:cs="宋体"/>
        </w:rPr>
        <w:t xml:space="preserve">, Leszczynska KB, Senra JM, Isa NF, Harada H, Hammond EM. H3K9me3 facilitates hypoxia-induced p53-dependent apoptosis through repression of APAK. </w:t>
      </w:r>
      <w:r w:rsidRPr="00044455">
        <w:rPr>
          <w:rFonts w:eastAsia="宋体" w:cs="宋体"/>
          <w:i/>
          <w:iCs/>
        </w:rPr>
        <w:t>Oncogene</w:t>
      </w:r>
      <w:r w:rsidRPr="00044455">
        <w:rPr>
          <w:rFonts w:eastAsia="宋体" w:cs="宋体"/>
        </w:rPr>
        <w:t xml:space="preserve"> 2016; </w:t>
      </w:r>
      <w:r w:rsidRPr="00044455">
        <w:rPr>
          <w:rFonts w:eastAsia="宋体" w:cs="宋体"/>
          <w:b/>
          <w:bCs/>
        </w:rPr>
        <w:t>35</w:t>
      </w:r>
      <w:r w:rsidRPr="00044455">
        <w:rPr>
          <w:rFonts w:eastAsia="宋体" w:cs="宋体"/>
        </w:rPr>
        <w:t>: 793-799 [PMID: 25961932 DOI: 10.1038/onc.2015.134]</w:t>
      </w:r>
    </w:p>
    <w:p w14:paraId="37FD8911" w14:textId="77777777" w:rsidR="00F258E2" w:rsidRPr="00044455" w:rsidRDefault="00F258E2" w:rsidP="00F258E2">
      <w:pPr>
        <w:rPr>
          <w:rFonts w:eastAsia="宋体" w:cs="宋体"/>
        </w:rPr>
      </w:pPr>
      <w:r w:rsidRPr="00044455">
        <w:rPr>
          <w:rFonts w:eastAsia="宋体" w:cs="宋体"/>
        </w:rPr>
        <w:t xml:space="preserve">156 </w:t>
      </w:r>
      <w:r w:rsidRPr="00044455">
        <w:rPr>
          <w:rFonts w:eastAsia="宋体" w:cs="宋体"/>
          <w:b/>
          <w:bCs/>
        </w:rPr>
        <w:t>Jacquet P</w:t>
      </w:r>
      <w:r w:rsidRPr="00044455">
        <w:rPr>
          <w:rFonts w:eastAsia="宋体" w:cs="宋体"/>
        </w:rPr>
        <w:t xml:space="preserve">, Sugarbaker PH. Peritoneal-plasma barrier. </w:t>
      </w:r>
      <w:r w:rsidRPr="00044455">
        <w:rPr>
          <w:rFonts w:eastAsia="宋体" w:cs="宋体"/>
          <w:i/>
          <w:iCs/>
        </w:rPr>
        <w:t>Cancer Treat Res</w:t>
      </w:r>
      <w:r w:rsidRPr="00044455">
        <w:rPr>
          <w:rFonts w:eastAsia="宋体" w:cs="宋体"/>
        </w:rPr>
        <w:t xml:space="preserve"> 1996; </w:t>
      </w:r>
      <w:r w:rsidRPr="00044455">
        <w:rPr>
          <w:rFonts w:eastAsia="宋体" w:cs="宋体"/>
          <w:b/>
          <w:bCs/>
        </w:rPr>
        <w:t>82</w:t>
      </w:r>
      <w:r w:rsidRPr="00044455">
        <w:rPr>
          <w:rFonts w:eastAsia="宋体" w:cs="宋体"/>
        </w:rPr>
        <w:t>: 53-63 [PMID: 8849943]</w:t>
      </w:r>
    </w:p>
    <w:p w14:paraId="14802AB8" w14:textId="77777777" w:rsidR="00F258E2" w:rsidRPr="00044455" w:rsidRDefault="00F258E2" w:rsidP="00F258E2">
      <w:pPr>
        <w:rPr>
          <w:rFonts w:eastAsia="宋体" w:cs="宋体"/>
        </w:rPr>
      </w:pPr>
      <w:r w:rsidRPr="00044455">
        <w:rPr>
          <w:rFonts w:eastAsia="宋体" w:cs="宋体"/>
        </w:rPr>
        <w:t xml:space="preserve">157 </w:t>
      </w:r>
      <w:r w:rsidRPr="00044455">
        <w:rPr>
          <w:rFonts w:eastAsia="宋体" w:cs="宋体"/>
          <w:b/>
          <w:bCs/>
        </w:rPr>
        <w:t>Hanahan D</w:t>
      </w:r>
      <w:r w:rsidRPr="00044455">
        <w:rPr>
          <w:rFonts w:eastAsia="宋体" w:cs="宋体"/>
        </w:rPr>
        <w:t xml:space="preserve">, Weinberg RA. Hallmarks of cancer: the next generation. </w:t>
      </w:r>
      <w:r w:rsidRPr="00044455">
        <w:rPr>
          <w:rFonts w:eastAsia="宋体" w:cs="宋体"/>
          <w:i/>
          <w:iCs/>
        </w:rPr>
        <w:t>Cell</w:t>
      </w:r>
      <w:r w:rsidRPr="00044455">
        <w:rPr>
          <w:rFonts w:eastAsia="宋体" w:cs="宋体"/>
        </w:rPr>
        <w:t xml:space="preserve"> 2011; </w:t>
      </w:r>
      <w:r w:rsidRPr="00044455">
        <w:rPr>
          <w:rFonts w:eastAsia="宋体" w:cs="宋体"/>
          <w:b/>
          <w:bCs/>
        </w:rPr>
        <w:t>144</w:t>
      </w:r>
      <w:r w:rsidRPr="00044455">
        <w:rPr>
          <w:rFonts w:eastAsia="宋体" w:cs="宋体"/>
        </w:rPr>
        <w:t>: 646-674 [PMID: 21376230 DOI: 10.1016/j.cell.2011.02.013]</w:t>
      </w:r>
    </w:p>
    <w:p w14:paraId="13F38AA5" w14:textId="77777777" w:rsidR="00F258E2" w:rsidRPr="00044455" w:rsidRDefault="00F258E2" w:rsidP="00F258E2">
      <w:pPr>
        <w:rPr>
          <w:rFonts w:eastAsia="宋体" w:cs="宋体"/>
        </w:rPr>
      </w:pPr>
      <w:r w:rsidRPr="00044455">
        <w:rPr>
          <w:rFonts w:eastAsia="宋体" w:cs="宋体"/>
        </w:rPr>
        <w:t xml:space="preserve">158 </w:t>
      </w:r>
      <w:r w:rsidRPr="00044455">
        <w:rPr>
          <w:rFonts w:eastAsia="宋体" w:cs="宋体"/>
          <w:b/>
          <w:bCs/>
        </w:rPr>
        <w:t>Manalo DJ</w:t>
      </w:r>
      <w:r w:rsidRPr="00044455">
        <w:rPr>
          <w:rFonts w:eastAsia="宋体" w:cs="宋体"/>
        </w:rPr>
        <w:t xml:space="preserve">, Rowan A, Lavoie T, Natarajan L, Kelly BD, Ye SQ, Garcia JG, Semenza GL. Transcriptional regulation of vascular endothelial cell responses to hypoxia by HIF-1. </w:t>
      </w:r>
      <w:r w:rsidRPr="00044455">
        <w:rPr>
          <w:rFonts w:eastAsia="宋体" w:cs="宋体"/>
          <w:i/>
          <w:iCs/>
        </w:rPr>
        <w:t>Blood</w:t>
      </w:r>
      <w:r w:rsidRPr="00044455">
        <w:rPr>
          <w:rFonts w:eastAsia="宋体" w:cs="宋体"/>
        </w:rPr>
        <w:t xml:space="preserve"> 2005; </w:t>
      </w:r>
      <w:r w:rsidRPr="00044455">
        <w:rPr>
          <w:rFonts w:eastAsia="宋体" w:cs="宋体"/>
          <w:b/>
          <w:bCs/>
        </w:rPr>
        <w:t>105</w:t>
      </w:r>
      <w:r w:rsidRPr="00044455">
        <w:rPr>
          <w:rFonts w:eastAsia="宋体" w:cs="宋体"/>
        </w:rPr>
        <w:t>: 659-669 [PMID: 15374877 DOI: 10.1182/blood-2004-07-2958]</w:t>
      </w:r>
    </w:p>
    <w:p w14:paraId="011A9F75" w14:textId="77777777" w:rsidR="00F258E2" w:rsidRPr="00044455" w:rsidRDefault="00F258E2" w:rsidP="00F258E2">
      <w:pPr>
        <w:rPr>
          <w:rFonts w:eastAsia="宋体" w:cs="宋体"/>
        </w:rPr>
      </w:pPr>
      <w:r w:rsidRPr="00044455">
        <w:rPr>
          <w:rFonts w:eastAsia="宋体" w:cs="宋体"/>
        </w:rPr>
        <w:t xml:space="preserve">159 </w:t>
      </w:r>
      <w:r w:rsidRPr="00044455">
        <w:rPr>
          <w:rFonts w:eastAsia="宋体" w:cs="宋体"/>
          <w:b/>
          <w:bCs/>
        </w:rPr>
        <w:t>Semenza GL</w:t>
      </w:r>
      <w:r w:rsidRPr="00044455">
        <w:rPr>
          <w:rFonts w:eastAsia="宋体" w:cs="宋体"/>
        </w:rPr>
        <w:t xml:space="preserve">. Targeting HIF-1 for cancer therapy. </w:t>
      </w:r>
      <w:r w:rsidRPr="00044455">
        <w:rPr>
          <w:rFonts w:eastAsia="宋体" w:cs="宋体"/>
          <w:i/>
          <w:iCs/>
        </w:rPr>
        <w:t>Nat Rev Cancer</w:t>
      </w:r>
      <w:r w:rsidRPr="00044455">
        <w:rPr>
          <w:rFonts w:eastAsia="宋体" w:cs="宋体"/>
        </w:rPr>
        <w:t xml:space="preserve"> 2003; </w:t>
      </w:r>
      <w:r w:rsidRPr="00044455">
        <w:rPr>
          <w:rFonts w:eastAsia="宋体" w:cs="宋体"/>
          <w:b/>
          <w:bCs/>
        </w:rPr>
        <w:t>3</w:t>
      </w:r>
      <w:r w:rsidRPr="00044455">
        <w:rPr>
          <w:rFonts w:eastAsia="宋体" w:cs="宋体"/>
        </w:rPr>
        <w:t>: 721-732 [PMID: 13130303 DOI: 10.1038/nrc1187]</w:t>
      </w:r>
    </w:p>
    <w:p w14:paraId="7563F1DD" w14:textId="77777777" w:rsidR="00F258E2" w:rsidRPr="00044455" w:rsidRDefault="00F258E2" w:rsidP="00F258E2">
      <w:pPr>
        <w:rPr>
          <w:rFonts w:eastAsia="宋体" w:cs="宋体"/>
        </w:rPr>
      </w:pPr>
      <w:r w:rsidRPr="00044455">
        <w:rPr>
          <w:rFonts w:eastAsia="宋体" w:cs="宋体"/>
          <w:lang w:val="es-ES_tradnl"/>
        </w:rPr>
        <w:t xml:space="preserve">160 </w:t>
      </w:r>
      <w:r w:rsidRPr="00044455">
        <w:rPr>
          <w:rFonts w:eastAsia="宋体" w:cs="宋体"/>
          <w:b/>
          <w:bCs/>
          <w:lang w:val="es-ES_tradnl"/>
        </w:rPr>
        <w:t>Jiang BH</w:t>
      </w:r>
      <w:r w:rsidRPr="00044455">
        <w:rPr>
          <w:rFonts w:eastAsia="宋体" w:cs="宋体"/>
          <w:lang w:val="es-ES_tradnl"/>
        </w:rPr>
        <w:t xml:space="preserve">, Semenza GL, Bauer C, Marti HH. </w:t>
      </w:r>
      <w:r w:rsidRPr="00044455">
        <w:rPr>
          <w:rFonts w:eastAsia="宋体" w:cs="宋体"/>
        </w:rPr>
        <w:t xml:space="preserve">Hypoxia-inducible factor 1 levels vary exponentially over a physiologically relevant range of O2 tension. </w:t>
      </w:r>
      <w:r w:rsidRPr="00044455">
        <w:rPr>
          <w:rFonts w:eastAsia="宋体" w:cs="宋体"/>
          <w:i/>
          <w:iCs/>
        </w:rPr>
        <w:t>Am J Physiol</w:t>
      </w:r>
      <w:r w:rsidRPr="00044455">
        <w:rPr>
          <w:rFonts w:eastAsia="宋体" w:cs="宋体"/>
        </w:rPr>
        <w:t xml:space="preserve"> 1996; </w:t>
      </w:r>
      <w:r w:rsidRPr="00044455">
        <w:rPr>
          <w:rFonts w:eastAsia="宋体" w:cs="宋体"/>
          <w:b/>
          <w:bCs/>
        </w:rPr>
        <w:t>271</w:t>
      </w:r>
      <w:r w:rsidRPr="00044455">
        <w:rPr>
          <w:rFonts w:eastAsia="宋体" w:cs="宋体"/>
        </w:rPr>
        <w:t>: C1172-C1180 [PMID: 8897823]</w:t>
      </w:r>
    </w:p>
    <w:p w14:paraId="1642AB7E" w14:textId="77777777" w:rsidR="00F258E2" w:rsidRPr="00044455" w:rsidRDefault="00F258E2" w:rsidP="00F258E2">
      <w:pPr>
        <w:rPr>
          <w:rFonts w:eastAsia="宋体" w:cs="宋体"/>
        </w:rPr>
      </w:pPr>
      <w:r w:rsidRPr="00044455">
        <w:rPr>
          <w:rFonts w:eastAsia="宋体" w:cs="宋体"/>
        </w:rPr>
        <w:t xml:space="preserve">161 </w:t>
      </w:r>
      <w:r w:rsidRPr="00044455">
        <w:rPr>
          <w:rFonts w:eastAsia="宋体" w:cs="宋体"/>
          <w:b/>
          <w:bCs/>
        </w:rPr>
        <w:t>Greijer AE</w:t>
      </w:r>
      <w:r w:rsidRPr="00044455">
        <w:rPr>
          <w:rFonts w:eastAsia="宋体" w:cs="宋体"/>
        </w:rPr>
        <w:t xml:space="preserve">, Delis-van Diemen PM, Fijneman RJ, Giles RH, Voest EE, van Hinsbergh VW, Meijer GA. Presence of HIF-1 and related genes in normal mucosa, adenomas and carcinomas of the colorectum. </w:t>
      </w:r>
      <w:r w:rsidRPr="00044455">
        <w:rPr>
          <w:rFonts w:eastAsia="宋体" w:cs="宋体"/>
          <w:i/>
          <w:iCs/>
        </w:rPr>
        <w:t>Virchows Arch</w:t>
      </w:r>
      <w:r w:rsidRPr="00044455">
        <w:rPr>
          <w:rFonts w:eastAsia="宋体" w:cs="宋体"/>
        </w:rPr>
        <w:t xml:space="preserve"> 2008; </w:t>
      </w:r>
      <w:r w:rsidRPr="00044455">
        <w:rPr>
          <w:rFonts w:eastAsia="宋体" w:cs="宋体"/>
          <w:b/>
          <w:bCs/>
        </w:rPr>
        <w:t>452</w:t>
      </w:r>
      <w:r w:rsidRPr="00044455">
        <w:rPr>
          <w:rFonts w:eastAsia="宋体" w:cs="宋体"/>
        </w:rPr>
        <w:t>: 535-544 [PMID: 18351386 DOI: 10.1007/s00428-008-0578-9]</w:t>
      </w:r>
    </w:p>
    <w:p w14:paraId="16B9B78D" w14:textId="77777777" w:rsidR="00F258E2" w:rsidRPr="00044455" w:rsidRDefault="00F258E2" w:rsidP="00F258E2">
      <w:pPr>
        <w:rPr>
          <w:rFonts w:eastAsia="宋体" w:cs="宋体"/>
        </w:rPr>
      </w:pPr>
      <w:r w:rsidRPr="00044455">
        <w:rPr>
          <w:rFonts w:eastAsia="宋体" w:cs="宋体"/>
        </w:rPr>
        <w:t xml:space="preserve">162 </w:t>
      </w:r>
      <w:r w:rsidRPr="00044455">
        <w:rPr>
          <w:rFonts w:eastAsia="宋体" w:cs="宋体"/>
          <w:b/>
          <w:bCs/>
        </w:rPr>
        <w:t>Shweiki D</w:t>
      </w:r>
      <w:r w:rsidRPr="00044455">
        <w:rPr>
          <w:rFonts w:eastAsia="宋体" w:cs="宋体"/>
        </w:rPr>
        <w:t xml:space="preserve">, Itin A, Soffer D, Keshet E. Vascular endothelial growth factor induced by hypoxia may mediate hypoxia-initiated angiogenesis. </w:t>
      </w:r>
      <w:r w:rsidRPr="00044455">
        <w:rPr>
          <w:rFonts w:eastAsia="宋体" w:cs="宋体"/>
          <w:i/>
          <w:iCs/>
        </w:rPr>
        <w:t>Nature</w:t>
      </w:r>
      <w:r w:rsidRPr="00044455">
        <w:rPr>
          <w:rFonts w:eastAsia="宋体" w:cs="宋体"/>
        </w:rPr>
        <w:t xml:space="preserve"> 1992; </w:t>
      </w:r>
      <w:r w:rsidRPr="00044455">
        <w:rPr>
          <w:rFonts w:eastAsia="宋体" w:cs="宋体"/>
          <w:b/>
          <w:bCs/>
        </w:rPr>
        <w:t>359</w:t>
      </w:r>
      <w:r w:rsidRPr="00044455">
        <w:rPr>
          <w:rFonts w:eastAsia="宋体" w:cs="宋体"/>
        </w:rPr>
        <w:t>: 843-845 [PMID: 1279431 DOI: 10.1038/359843a0]</w:t>
      </w:r>
    </w:p>
    <w:p w14:paraId="6DC3473B" w14:textId="77777777" w:rsidR="00F258E2" w:rsidRPr="00044455" w:rsidRDefault="00F258E2" w:rsidP="00F258E2">
      <w:pPr>
        <w:rPr>
          <w:rFonts w:eastAsia="宋体" w:cs="宋体"/>
        </w:rPr>
      </w:pPr>
      <w:r w:rsidRPr="00044455">
        <w:rPr>
          <w:rFonts w:eastAsia="宋体" w:cs="宋体"/>
        </w:rPr>
        <w:t xml:space="preserve">163 </w:t>
      </w:r>
      <w:r w:rsidRPr="00044455">
        <w:rPr>
          <w:rFonts w:eastAsia="宋体" w:cs="宋体"/>
          <w:b/>
          <w:bCs/>
        </w:rPr>
        <w:t>Wu Y</w:t>
      </w:r>
      <w:r w:rsidRPr="00044455">
        <w:rPr>
          <w:rFonts w:eastAsia="宋体" w:cs="宋体"/>
        </w:rPr>
        <w:t xml:space="preserve">, Jin M, Xu H, Shimin Z, He S, Wang L, Zhang Y. Clinicopathologic significance of HIF-1α, CXCR4, and VEGF expression in colon cancer. </w:t>
      </w:r>
      <w:r w:rsidRPr="00044455">
        <w:rPr>
          <w:rFonts w:eastAsia="宋体" w:cs="宋体"/>
          <w:i/>
          <w:iCs/>
        </w:rPr>
        <w:t>Clin Dev Immunol</w:t>
      </w:r>
      <w:r w:rsidRPr="00044455">
        <w:rPr>
          <w:rFonts w:eastAsia="宋体" w:cs="宋体"/>
        </w:rPr>
        <w:t xml:space="preserve"> 2010; </w:t>
      </w:r>
      <w:r w:rsidRPr="00044455">
        <w:rPr>
          <w:rFonts w:eastAsia="宋体" w:cs="宋体"/>
          <w:b/>
          <w:bCs/>
        </w:rPr>
        <w:t>2010</w:t>
      </w:r>
      <w:r w:rsidRPr="00044455">
        <w:rPr>
          <w:rFonts w:eastAsia="宋体" w:cs="宋体"/>
        </w:rPr>
        <w:t>: [PMID: 20953377 DOI: 10.1155/2010/537531]</w:t>
      </w:r>
    </w:p>
    <w:p w14:paraId="7790864F" w14:textId="77777777" w:rsidR="00F258E2" w:rsidRPr="00044455" w:rsidRDefault="00F258E2" w:rsidP="00F258E2">
      <w:pPr>
        <w:rPr>
          <w:rFonts w:eastAsia="宋体" w:cs="宋体"/>
        </w:rPr>
      </w:pPr>
      <w:r w:rsidRPr="00044455">
        <w:rPr>
          <w:rFonts w:eastAsia="宋体" w:cs="宋体"/>
        </w:rPr>
        <w:lastRenderedPageBreak/>
        <w:t xml:space="preserve">164 </w:t>
      </w:r>
      <w:r w:rsidRPr="00044455">
        <w:rPr>
          <w:rFonts w:eastAsia="宋体" w:cs="宋体"/>
          <w:b/>
          <w:bCs/>
        </w:rPr>
        <w:t>Rosa M</w:t>
      </w:r>
      <w:r w:rsidRPr="00044455">
        <w:rPr>
          <w:rFonts w:eastAsia="宋体" w:cs="宋体"/>
        </w:rPr>
        <w:t xml:space="preserve">, Abdelbaqi M, Bui KM, Nasir A, Bui MM, Shibata D, Coppola D. Overexpression of Vascular Endothelial Growth Factor A in Invasive Micropapillary Colorectal Carcinoma. </w:t>
      </w:r>
      <w:r w:rsidRPr="00044455">
        <w:rPr>
          <w:rFonts w:eastAsia="宋体" w:cs="宋体"/>
          <w:i/>
          <w:iCs/>
        </w:rPr>
        <w:t>Cancer Control</w:t>
      </w:r>
      <w:r w:rsidRPr="00044455">
        <w:rPr>
          <w:rFonts w:eastAsia="宋体" w:cs="宋体"/>
        </w:rPr>
        <w:t xml:space="preserve"> 2015; </w:t>
      </w:r>
      <w:r w:rsidRPr="00044455">
        <w:rPr>
          <w:rFonts w:eastAsia="宋体" w:cs="宋体"/>
          <w:b/>
          <w:bCs/>
        </w:rPr>
        <w:t>22</w:t>
      </w:r>
      <w:r w:rsidRPr="00044455">
        <w:rPr>
          <w:rFonts w:eastAsia="宋体" w:cs="宋体"/>
        </w:rPr>
        <w:t>: 206-210 [PMID: 26068766]</w:t>
      </w:r>
    </w:p>
    <w:p w14:paraId="7E7D89D8" w14:textId="77777777" w:rsidR="00F258E2" w:rsidRPr="00044455" w:rsidRDefault="00F258E2" w:rsidP="00F258E2">
      <w:pPr>
        <w:rPr>
          <w:rFonts w:eastAsia="宋体" w:cs="宋体"/>
          <w:lang w:val="es-ES_tradnl"/>
        </w:rPr>
      </w:pPr>
      <w:r w:rsidRPr="00044455">
        <w:rPr>
          <w:rFonts w:eastAsia="宋体" w:cs="宋体"/>
        </w:rPr>
        <w:t xml:space="preserve">165 </w:t>
      </w:r>
      <w:r w:rsidRPr="00044455">
        <w:rPr>
          <w:rFonts w:eastAsia="宋体" w:cs="宋体"/>
          <w:b/>
          <w:bCs/>
        </w:rPr>
        <w:t>Yang X</w:t>
      </w:r>
      <w:r w:rsidRPr="00044455">
        <w:rPr>
          <w:rFonts w:eastAsia="宋体" w:cs="宋体"/>
        </w:rPr>
        <w:t xml:space="preserve">, Zhang Y, Hosaka K, Andersson P, Wang J, Tholander F, Cao Z, Morikawa H, Tegnér J, Yang Y, Iwamoto H, Lim S, Cao Y. VEGF-B promotes cancer metastasis through a VEGF-A-independent mechanism and serves as a marker of poor prognosis for cancer patients. </w:t>
      </w:r>
      <w:r w:rsidRPr="00044455">
        <w:rPr>
          <w:rFonts w:eastAsia="宋体" w:cs="宋体"/>
          <w:i/>
          <w:iCs/>
          <w:lang w:val="es-ES_tradnl"/>
        </w:rPr>
        <w:t>Proc Natl Acad Sci U S A</w:t>
      </w:r>
      <w:r w:rsidRPr="00044455">
        <w:rPr>
          <w:rFonts w:eastAsia="宋体" w:cs="宋体"/>
          <w:lang w:val="es-ES_tradnl"/>
        </w:rPr>
        <w:t xml:space="preserve"> 2015; </w:t>
      </w:r>
      <w:r w:rsidRPr="00044455">
        <w:rPr>
          <w:rFonts w:eastAsia="宋体" w:cs="宋体"/>
          <w:b/>
          <w:bCs/>
          <w:lang w:val="es-ES_tradnl"/>
        </w:rPr>
        <w:t>112</w:t>
      </w:r>
      <w:r w:rsidRPr="00044455">
        <w:rPr>
          <w:rFonts w:eastAsia="宋体" w:cs="宋体"/>
          <w:lang w:val="es-ES_tradnl"/>
        </w:rPr>
        <w:t>: E2900-E2909 [PMID: 25991856 DOI: 10.1073/pnas.1503500112]</w:t>
      </w:r>
    </w:p>
    <w:p w14:paraId="311E1B21" w14:textId="77777777" w:rsidR="00F258E2" w:rsidRPr="00044455" w:rsidRDefault="00F258E2" w:rsidP="00F258E2">
      <w:pPr>
        <w:rPr>
          <w:rFonts w:eastAsia="宋体" w:cs="宋体"/>
        </w:rPr>
      </w:pPr>
      <w:r w:rsidRPr="00044455">
        <w:rPr>
          <w:rFonts w:eastAsia="宋体" w:cs="宋体"/>
        </w:rPr>
        <w:t xml:space="preserve">166 </w:t>
      </w:r>
      <w:r w:rsidRPr="00044455">
        <w:rPr>
          <w:rFonts w:eastAsia="宋体" w:cs="宋体"/>
          <w:b/>
          <w:bCs/>
        </w:rPr>
        <w:t>Chen H</w:t>
      </w:r>
      <w:r w:rsidRPr="00044455">
        <w:rPr>
          <w:rFonts w:eastAsia="宋体" w:cs="宋体"/>
        </w:rPr>
        <w:t xml:space="preserve">, Guan R, Lei Y, Chen J, Ge Q, Zhang X, Dou R, Chen H, Liu H, Qi X, Zhou X, Chen C. Lymphangiogenesis in gastric cancer regulated through Akt/mTOR-VEGF-C/VEGF-D axis. </w:t>
      </w:r>
      <w:r w:rsidRPr="00044455">
        <w:rPr>
          <w:rFonts w:eastAsia="宋体" w:cs="宋体"/>
          <w:i/>
          <w:iCs/>
        </w:rPr>
        <w:t>BMC Cancer</w:t>
      </w:r>
      <w:r w:rsidRPr="00044455">
        <w:rPr>
          <w:rFonts w:eastAsia="宋体" w:cs="宋体"/>
        </w:rPr>
        <w:t xml:space="preserve"> 2015; </w:t>
      </w:r>
      <w:r w:rsidRPr="00044455">
        <w:rPr>
          <w:rFonts w:eastAsia="宋体" w:cs="宋体"/>
          <w:b/>
          <w:bCs/>
        </w:rPr>
        <w:t>15</w:t>
      </w:r>
      <w:r w:rsidRPr="00044455">
        <w:rPr>
          <w:rFonts w:eastAsia="宋体" w:cs="宋体"/>
        </w:rPr>
        <w:t>: 103 [PMID: 25884175 DOI: 10.1186/s12885-015-1109-0]</w:t>
      </w:r>
    </w:p>
    <w:p w14:paraId="6B039DF9" w14:textId="77777777" w:rsidR="00F258E2" w:rsidRPr="00044455" w:rsidRDefault="00F258E2" w:rsidP="00F258E2">
      <w:pPr>
        <w:rPr>
          <w:rFonts w:eastAsia="宋体" w:cs="宋体"/>
        </w:rPr>
      </w:pPr>
      <w:r w:rsidRPr="00044455">
        <w:rPr>
          <w:rFonts w:eastAsia="宋体" w:cs="宋体"/>
        </w:rPr>
        <w:t xml:space="preserve">167 </w:t>
      </w:r>
      <w:r w:rsidRPr="00044455">
        <w:rPr>
          <w:rFonts w:eastAsia="宋体" w:cs="宋体"/>
          <w:b/>
          <w:bCs/>
        </w:rPr>
        <w:t>Funaki H</w:t>
      </w:r>
      <w:r w:rsidRPr="00044455">
        <w:rPr>
          <w:rFonts w:eastAsia="宋体" w:cs="宋体"/>
        </w:rPr>
        <w:t xml:space="preserve">, Nishimura G, Harada S, Ninomiya I, Terada I, Fushida S, Tani T, Fujimura T, Kayahara M, Shimizu K, Ohta T, Miwa K. Expression of vascular endothelial growth factor D is associated with lymph node metastasis in human colorectal carcinoma. </w:t>
      </w:r>
      <w:r w:rsidRPr="00044455">
        <w:rPr>
          <w:rFonts w:eastAsia="宋体" w:cs="宋体"/>
          <w:i/>
          <w:iCs/>
        </w:rPr>
        <w:t>Oncology</w:t>
      </w:r>
      <w:r w:rsidRPr="00044455">
        <w:rPr>
          <w:rFonts w:eastAsia="宋体" w:cs="宋体"/>
        </w:rPr>
        <w:t xml:space="preserve"> 2003; </w:t>
      </w:r>
      <w:r w:rsidRPr="00044455">
        <w:rPr>
          <w:rFonts w:eastAsia="宋体" w:cs="宋体"/>
          <w:b/>
          <w:bCs/>
        </w:rPr>
        <w:t>64</w:t>
      </w:r>
      <w:r w:rsidRPr="00044455">
        <w:rPr>
          <w:rFonts w:eastAsia="宋体" w:cs="宋体"/>
        </w:rPr>
        <w:t>: 416-422 [PMID: 12759540 DOI: 70301]</w:t>
      </w:r>
    </w:p>
    <w:p w14:paraId="04D04342" w14:textId="77777777" w:rsidR="00F258E2" w:rsidRPr="00044455" w:rsidRDefault="00F258E2" w:rsidP="00F258E2">
      <w:pPr>
        <w:rPr>
          <w:rFonts w:eastAsia="宋体" w:cs="宋体"/>
        </w:rPr>
      </w:pPr>
      <w:r w:rsidRPr="00044455">
        <w:rPr>
          <w:rFonts w:eastAsia="宋体" w:cs="宋体"/>
        </w:rPr>
        <w:t xml:space="preserve">168 </w:t>
      </w:r>
      <w:r w:rsidRPr="00044455">
        <w:rPr>
          <w:rFonts w:eastAsia="宋体" w:cs="宋体"/>
          <w:b/>
          <w:bCs/>
        </w:rPr>
        <w:t>Lee S</w:t>
      </w:r>
      <w:r w:rsidRPr="00044455">
        <w:rPr>
          <w:rFonts w:eastAsia="宋体" w:cs="宋体"/>
        </w:rPr>
        <w:t xml:space="preserve">, Chen TT, Barber CL, Jordan MC, Murdock J, Desai S, Ferrara N, Nagy A, Roos KP, Iruela-Arispe ML. Autocrine VEGF signaling is required for vascular homeostasis. </w:t>
      </w:r>
      <w:r w:rsidRPr="00044455">
        <w:rPr>
          <w:rFonts w:eastAsia="宋体" w:cs="宋体"/>
          <w:i/>
          <w:iCs/>
        </w:rPr>
        <w:t>Cell</w:t>
      </w:r>
      <w:r w:rsidRPr="00044455">
        <w:rPr>
          <w:rFonts w:eastAsia="宋体" w:cs="宋体"/>
        </w:rPr>
        <w:t xml:space="preserve"> 2007; </w:t>
      </w:r>
      <w:r w:rsidRPr="00044455">
        <w:rPr>
          <w:rFonts w:eastAsia="宋体" w:cs="宋体"/>
          <w:b/>
          <w:bCs/>
        </w:rPr>
        <w:t>130</w:t>
      </w:r>
      <w:r w:rsidRPr="00044455">
        <w:rPr>
          <w:rFonts w:eastAsia="宋体" w:cs="宋体"/>
        </w:rPr>
        <w:t>: 691-703 [PMID: 17719546 DOI: 10.1016/j.cell.2007.06.054]</w:t>
      </w:r>
    </w:p>
    <w:p w14:paraId="44B100BC" w14:textId="77777777" w:rsidR="00F258E2" w:rsidRPr="00044455" w:rsidRDefault="00F258E2" w:rsidP="00F258E2">
      <w:pPr>
        <w:rPr>
          <w:rFonts w:eastAsia="宋体" w:cs="宋体"/>
        </w:rPr>
      </w:pPr>
      <w:r w:rsidRPr="00044455">
        <w:rPr>
          <w:rFonts w:eastAsia="宋体" w:cs="宋体"/>
          <w:lang w:val="es-ES_tradnl"/>
        </w:rPr>
        <w:t xml:space="preserve">169 </w:t>
      </w:r>
      <w:r w:rsidRPr="00044455">
        <w:rPr>
          <w:rFonts w:eastAsia="宋体" w:cs="宋体"/>
          <w:b/>
          <w:bCs/>
          <w:lang w:val="es-ES_tradnl"/>
        </w:rPr>
        <w:t>De Falco S</w:t>
      </w:r>
      <w:r w:rsidRPr="00044455">
        <w:rPr>
          <w:rFonts w:eastAsia="宋体" w:cs="宋体"/>
          <w:lang w:val="es-ES_tradnl"/>
        </w:rPr>
        <w:t xml:space="preserve">, Gigante B, Persico MG. </w:t>
      </w:r>
      <w:r w:rsidRPr="00044455">
        <w:rPr>
          <w:rFonts w:eastAsia="宋体" w:cs="宋体"/>
        </w:rPr>
        <w:t xml:space="preserve">Structure and function of placental growth factor. </w:t>
      </w:r>
      <w:r w:rsidRPr="00044455">
        <w:rPr>
          <w:rFonts w:eastAsia="宋体" w:cs="宋体"/>
          <w:i/>
          <w:iCs/>
        </w:rPr>
        <w:t>Trends Cardiovasc Med</w:t>
      </w:r>
      <w:r w:rsidRPr="00044455">
        <w:rPr>
          <w:rFonts w:eastAsia="宋体" w:cs="宋体"/>
        </w:rPr>
        <w:t xml:space="preserve"> 2002; </w:t>
      </w:r>
      <w:r w:rsidRPr="00044455">
        <w:rPr>
          <w:rFonts w:eastAsia="宋体" w:cs="宋体"/>
          <w:b/>
          <w:bCs/>
        </w:rPr>
        <w:t>12</w:t>
      </w:r>
      <w:r w:rsidRPr="00044455">
        <w:rPr>
          <w:rFonts w:eastAsia="宋体" w:cs="宋体"/>
        </w:rPr>
        <w:t>: 241-246 [PMID: 12242046]</w:t>
      </w:r>
    </w:p>
    <w:p w14:paraId="55760A42" w14:textId="77777777" w:rsidR="00F258E2" w:rsidRPr="00044455" w:rsidRDefault="00F258E2" w:rsidP="00F258E2">
      <w:pPr>
        <w:rPr>
          <w:rFonts w:eastAsia="宋体" w:cs="宋体"/>
        </w:rPr>
      </w:pPr>
      <w:r w:rsidRPr="00044455">
        <w:rPr>
          <w:rFonts w:eastAsia="宋体" w:cs="宋体"/>
        </w:rPr>
        <w:t xml:space="preserve">170 </w:t>
      </w:r>
      <w:r w:rsidRPr="00044455">
        <w:rPr>
          <w:rFonts w:eastAsia="宋体" w:cs="宋体"/>
          <w:b/>
          <w:bCs/>
        </w:rPr>
        <w:t>Shaheen RM</w:t>
      </w:r>
      <w:r w:rsidRPr="00044455">
        <w:rPr>
          <w:rFonts w:eastAsia="宋体" w:cs="宋体"/>
        </w:rPr>
        <w:t xml:space="preserve">, Ahmad SA, Liu W, Reinmuth N, Jung YD, Tseng WW, Drazan KE, Bucana CD, Hicklin DJ, Ellis LM. Inhibited growth of colon cancer carcinomatosis by antibodies to vascular endothelial and epidermal growth factor receptors. </w:t>
      </w:r>
      <w:r w:rsidRPr="00044455">
        <w:rPr>
          <w:rFonts w:eastAsia="宋体" w:cs="宋体"/>
          <w:i/>
          <w:iCs/>
        </w:rPr>
        <w:t>Br J Cancer</w:t>
      </w:r>
      <w:r w:rsidRPr="00044455">
        <w:rPr>
          <w:rFonts w:eastAsia="宋体" w:cs="宋体"/>
        </w:rPr>
        <w:t xml:space="preserve"> 2001; </w:t>
      </w:r>
      <w:r w:rsidRPr="00044455">
        <w:rPr>
          <w:rFonts w:eastAsia="宋体" w:cs="宋体"/>
          <w:b/>
          <w:bCs/>
        </w:rPr>
        <w:t>85</w:t>
      </w:r>
      <w:r w:rsidRPr="00044455">
        <w:rPr>
          <w:rFonts w:eastAsia="宋体" w:cs="宋体"/>
        </w:rPr>
        <w:t>: 584-589 [PMID: 11506500 DOI: 10.1054/bjoc.2001.1936]</w:t>
      </w:r>
    </w:p>
    <w:p w14:paraId="2C745746" w14:textId="77777777" w:rsidR="00F258E2" w:rsidRPr="00044455" w:rsidRDefault="00F258E2" w:rsidP="00F258E2">
      <w:pPr>
        <w:rPr>
          <w:rFonts w:eastAsia="宋体" w:cs="宋体"/>
        </w:rPr>
      </w:pPr>
      <w:r w:rsidRPr="00044455">
        <w:rPr>
          <w:rFonts w:eastAsia="宋体" w:cs="宋体"/>
        </w:rPr>
        <w:t xml:space="preserve">171 </w:t>
      </w:r>
      <w:r w:rsidRPr="00044455">
        <w:rPr>
          <w:rFonts w:eastAsia="宋体" w:cs="宋体"/>
          <w:b/>
          <w:bCs/>
        </w:rPr>
        <w:t>Logan-Collins JM</w:t>
      </w:r>
      <w:r w:rsidRPr="00044455">
        <w:rPr>
          <w:rFonts w:eastAsia="宋体" w:cs="宋体"/>
        </w:rPr>
        <w:t xml:space="preserve">, Lowy AM, Robinson-Smith TM, Kumar S, Sussman JJ, James LE, Ahmad SA. VEGF expression predicts survival in patients with peritoneal surface metastases from mucinous adenocarcinoma of the appendix and colon. </w:t>
      </w:r>
      <w:r w:rsidRPr="00044455">
        <w:rPr>
          <w:rFonts w:eastAsia="宋体" w:cs="宋体"/>
          <w:i/>
          <w:iCs/>
        </w:rPr>
        <w:t>Ann Surg Oncol</w:t>
      </w:r>
      <w:r w:rsidRPr="00044455">
        <w:rPr>
          <w:rFonts w:eastAsia="宋体" w:cs="宋体"/>
        </w:rPr>
        <w:t xml:space="preserve"> 2008; </w:t>
      </w:r>
      <w:r w:rsidRPr="00044455">
        <w:rPr>
          <w:rFonts w:eastAsia="宋体" w:cs="宋体"/>
          <w:b/>
          <w:bCs/>
        </w:rPr>
        <w:t>15</w:t>
      </w:r>
      <w:r w:rsidRPr="00044455">
        <w:rPr>
          <w:rFonts w:eastAsia="宋体" w:cs="宋体"/>
        </w:rPr>
        <w:t>: 738-744 [PMID: 18043973 DOI: 10.1245/s10434-007-9699-7]</w:t>
      </w:r>
    </w:p>
    <w:p w14:paraId="0644F558" w14:textId="77777777" w:rsidR="00F258E2" w:rsidRPr="00044455" w:rsidRDefault="00F258E2" w:rsidP="00F258E2">
      <w:pPr>
        <w:rPr>
          <w:rFonts w:eastAsia="宋体" w:cs="宋体"/>
        </w:rPr>
      </w:pPr>
      <w:r w:rsidRPr="00044455">
        <w:rPr>
          <w:rFonts w:eastAsia="宋体" w:cs="宋体"/>
        </w:rPr>
        <w:lastRenderedPageBreak/>
        <w:t xml:space="preserve">172 </w:t>
      </w:r>
      <w:r w:rsidRPr="00044455">
        <w:rPr>
          <w:rFonts w:eastAsia="宋体" w:cs="宋体"/>
          <w:b/>
          <w:bCs/>
        </w:rPr>
        <w:t>Zeamari S</w:t>
      </w:r>
      <w:r w:rsidRPr="00044455">
        <w:rPr>
          <w:rFonts w:eastAsia="宋体" w:cs="宋体"/>
        </w:rPr>
        <w:t xml:space="preserve">, Roos E, Stewart FA. Tumour seeding in peritoneal wound sites in relation to growth-factor expression in early granulation tissue. </w:t>
      </w:r>
      <w:r w:rsidRPr="00044455">
        <w:rPr>
          <w:rFonts w:eastAsia="宋体" w:cs="宋体"/>
          <w:i/>
          <w:iCs/>
        </w:rPr>
        <w:t>Eur J Cancer</w:t>
      </w:r>
      <w:r w:rsidRPr="00044455">
        <w:rPr>
          <w:rFonts w:eastAsia="宋体" w:cs="宋体"/>
        </w:rPr>
        <w:t xml:space="preserve"> 2004; </w:t>
      </w:r>
      <w:r w:rsidRPr="00044455">
        <w:rPr>
          <w:rFonts w:eastAsia="宋体" w:cs="宋体"/>
          <w:b/>
          <w:bCs/>
        </w:rPr>
        <w:t>40</w:t>
      </w:r>
      <w:r w:rsidRPr="00044455">
        <w:rPr>
          <w:rFonts w:eastAsia="宋体" w:cs="宋体"/>
        </w:rPr>
        <w:t>: 1431-1440 [PMID: 15177504 DOI: 10.1016/j.ejca.2004.01.035]</w:t>
      </w:r>
    </w:p>
    <w:p w14:paraId="1E84ED70" w14:textId="77777777" w:rsidR="00F258E2" w:rsidRPr="00044455" w:rsidRDefault="00F258E2" w:rsidP="00F258E2">
      <w:pPr>
        <w:rPr>
          <w:rFonts w:eastAsia="宋体" w:cs="宋体"/>
        </w:rPr>
      </w:pPr>
      <w:r w:rsidRPr="00044455">
        <w:rPr>
          <w:rFonts w:eastAsia="宋体" w:cs="宋体"/>
        </w:rPr>
        <w:t xml:space="preserve">173 </w:t>
      </w:r>
      <w:r w:rsidRPr="00044455">
        <w:rPr>
          <w:rFonts w:eastAsia="宋体" w:cs="宋体"/>
          <w:b/>
          <w:bCs/>
        </w:rPr>
        <w:t>Sugarbaker PH</w:t>
      </w:r>
      <w:r w:rsidRPr="00044455">
        <w:rPr>
          <w:rFonts w:eastAsia="宋体" w:cs="宋体"/>
        </w:rPr>
        <w:t xml:space="preserve">. A perspective on clinical research strategies in carcinoma of the large bowel. </w:t>
      </w:r>
      <w:r w:rsidRPr="00044455">
        <w:rPr>
          <w:rFonts w:eastAsia="宋体" w:cs="宋体"/>
          <w:i/>
          <w:iCs/>
        </w:rPr>
        <w:t>World J Surg</w:t>
      </w:r>
      <w:r w:rsidRPr="00044455">
        <w:rPr>
          <w:rFonts w:eastAsia="宋体" w:cs="宋体"/>
        </w:rPr>
        <w:t xml:space="preserve"> </w:t>
      </w:r>
      <w:r>
        <w:rPr>
          <w:rFonts w:eastAsia="宋体" w:cs="宋体" w:hint="eastAsia"/>
        </w:rPr>
        <w:t>1991</w:t>
      </w:r>
      <w:r w:rsidRPr="00044455">
        <w:rPr>
          <w:rFonts w:eastAsia="宋体" w:cs="宋体"/>
        </w:rPr>
        <w:t xml:space="preserve">; </w:t>
      </w:r>
      <w:r w:rsidRPr="00044455">
        <w:rPr>
          <w:rFonts w:eastAsia="宋体" w:cs="宋体"/>
          <w:b/>
          <w:bCs/>
        </w:rPr>
        <w:t>15</w:t>
      </w:r>
      <w:r w:rsidRPr="00044455">
        <w:rPr>
          <w:rFonts w:eastAsia="宋体" w:cs="宋体"/>
        </w:rPr>
        <w:t>: 609-616 [PMID: 1949860]</w:t>
      </w:r>
    </w:p>
    <w:p w14:paraId="6C95AB90" w14:textId="77777777" w:rsidR="00F258E2" w:rsidRPr="00044455" w:rsidRDefault="00F258E2" w:rsidP="00F258E2">
      <w:pPr>
        <w:rPr>
          <w:rFonts w:eastAsia="宋体" w:cs="宋体"/>
        </w:rPr>
      </w:pPr>
      <w:r w:rsidRPr="00044455">
        <w:rPr>
          <w:rFonts w:eastAsia="宋体" w:cs="宋体"/>
        </w:rPr>
        <w:t xml:space="preserve">174 </w:t>
      </w:r>
      <w:r w:rsidRPr="00044455">
        <w:rPr>
          <w:rFonts w:eastAsia="宋体" w:cs="宋体"/>
          <w:b/>
          <w:bCs/>
        </w:rPr>
        <w:t>van den Tol PM</w:t>
      </w:r>
      <w:r w:rsidRPr="00044455">
        <w:rPr>
          <w:rFonts w:eastAsia="宋体" w:cs="宋体"/>
        </w:rPr>
        <w:t xml:space="preserve">, van Rossen EE, van Eijck CH, Bonthuis F, Marquet RL, Jeekel H. Reduction of peritoneal trauma by using nonsurgical gauze leads to less implantation metastasis of spilled tumor cells. </w:t>
      </w:r>
      <w:r w:rsidRPr="00044455">
        <w:rPr>
          <w:rFonts w:eastAsia="宋体" w:cs="宋体"/>
          <w:i/>
          <w:iCs/>
        </w:rPr>
        <w:t>Ann Surg</w:t>
      </w:r>
      <w:r w:rsidRPr="00044455">
        <w:rPr>
          <w:rFonts w:eastAsia="宋体" w:cs="宋体"/>
        </w:rPr>
        <w:t xml:space="preserve"> 1998; </w:t>
      </w:r>
      <w:r w:rsidRPr="00044455">
        <w:rPr>
          <w:rFonts w:eastAsia="宋体" w:cs="宋体"/>
          <w:b/>
          <w:bCs/>
        </w:rPr>
        <w:t>227</w:t>
      </w:r>
      <w:r w:rsidRPr="00044455">
        <w:rPr>
          <w:rFonts w:eastAsia="宋体" w:cs="宋体"/>
        </w:rPr>
        <w:t>: 242-248 [PMID: 9488523]</w:t>
      </w:r>
    </w:p>
    <w:p w14:paraId="44E3B743" w14:textId="77777777" w:rsidR="00F258E2" w:rsidRPr="00044455" w:rsidRDefault="00F258E2" w:rsidP="00F258E2">
      <w:pPr>
        <w:rPr>
          <w:rFonts w:eastAsia="宋体" w:cs="宋体"/>
        </w:rPr>
      </w:pPr>
      <w:r w:rsidRPr="00044455">
        <w:rPr>
          <w:rFonts w:eastAsia="宋体" w:cs="宋体"/>
        </w:rPr>
        <w:t xml:space="preserve">175 </w:t>
      </w:r>
      <w:r w:rsidRPr="00044455">
        <w:rPr>
          <w:rFonts w:eastAsia="宋体" w:cs="宋体"/>
          <w:b/>
          <w:bCs/>
        </w:rPr>
        <w:t>Lee IK</w:t>
      </w:r>
      <w:r w:rsidRPr="00044455">
        <w:rPr>
          <w:rFonts w:eastAsia="宋体" w:cs="宋体"/>
        </w:rPr>
        <w:t xml:space="preserve">, Vansaun MN, Shim JH, Matrisian LM, Gorden DL. Increased metastases are associated with inflammation and matrix metalloproteinase-9 activity at incision sites in a murine model of peritoneal dissemination of colorectal cancer. </w:t>
      </w:r>
      <w:r w:rsidRPr="00044455">
        <w:rPr>
          <w:rFonts w:eastAsia="宋体" w:cs="宋体"/>
          <w:i/>
          <w:iCs/>
        </w:rPr>
        <w:t>J Surg Res</w:t>
      </w:r>
      <w:r w:rsidRPr="00044455">
        <w:rPr>
          <w:rFonts w:eastAsia="宋体" w:cs="宋体"/>
        </w:rPr>
        <w:t xml:space="preserve"> 2013; </w:t>
      </w:r>
      <w:r w:rsidRPr="00044455">
        <w:rPr>
          <w:rFonts w:eastAsia="宋体" w:cs="宋体"/>
          <w:b/>
          <w:bCs/>
        </w:rPr>
        <w:t>180</w:t>
      </w:r>
      <w:r w:rsidRPr="00044455">
        <w:rPr>
          <w:rFonts w:eastAsia="宋体" w:cs="宋体"/>
        </w:rPr>
        <w:t>: 252-259 [PMID: 22763216 DOI: 10.1016/j.jss.2012.04.074]</w:t>
      </w:r>
    </w:p>
    <w:p w14:paraId="6EFA5A3B" w14:textId="77777777" w:rsidR="00F258E2" w:rsidRPr="00044455" w:rsidRDefault="00F258E2" w:rsidP="00F258E2">
      <w:pPr>
        <w:rPr>
          <w:rFonts w:eastAsia="宋体" w:cs="宋体"/>
        </w:rPr>
      </w:pPr>
      <w:r w:rsidRPr="00044455">
        <w:rPr>
          <w:rFonts w:eastAsia="宋体" w:cs="宋体"/>
        </w:rPr>
        <w:t xml:space="preserve">176 </w:t>
      </w:r>
      <w:r w:rsidRPr="00044455">
        <w:rPr>
          <w:rFonts w:eastAsia="宋体" w:cs="宋体"/>
          <w:b/>
          <w:bCs/>
        </w:rPr>
        <w:t>Mook OR</w:t>
      </w:r>
      <w:r w:rsidRPr="00044455">
        <w:rPr>
          <w:rFonts w:eastAsia="宋体" w:cs="宋体"/>
        </w:rPr>
        <w:t xml:space="preserve">, Frederiks WM, Van Noorden CJ. The role of gelatinases in colorectal cancer progression and metastasis. </w:t>
      </w:r>
      <w:r w:rsidRPr="00044455">
        <w:rPr>
          <w:rFonts w:eastAsia="宋体" w:cs="宋体"/>
          <w:i/>
          <w:iCs/>
        </w:rPr>
        <w:t>Biochim Biophys Acta</w:t>
      </w:r>
      <w:r w:rsidRPr="00044455">
        <w:rPr>
          <w:rFonts w:eastAsia="宋体" w:cs="宋体"/>
        </w:rPr>
        <w:t xml:space="preserve"> 2004; </w:t>
      </w:r>
      <w:r w:rsidRPr="00044455">
        <w:rPr>
          <w:rFonts w:eastAsia="宋体" w:cs="宋体"/>
          <w:b/>
          <w:bCs/>
        </w:rPr>
        <w:t>1705</w:t>
      </w:r>
      <w:r w:rsidRPr="00044455">
        <w:rPr>
          <w:rFonts w:eastAsia="宋体" w:cs="宋体"/>
        </w:rPr>
        <w:t>: 69-89 [PMID: 15588763 DOI: 10.1016/j.bbcan.2004.09.006]</w:t>
      </w:r>
    </w:p>
    <w:p w14:paraId="156481EC" w14:textId="77777777" w:rsidR="00F258E2" w:rsidRPr="00044455" w:rsidRDefault="00F258E2" w:rsidP="00F258E2">
      <w:pPr>
        <w:rPr>
          <w:rFonts w:eastAsia="宋体" w:cs="宋体"/>
        </w:rPr>
      </w:pPr>
      <w:r w:rsidRPr="00044455">
        <w:rPr>
          <w:rFonts w:eastAsia="宋体" w:cs="宋体"/>
        </w:rPr>
        <w:t xml:space="preserve">177 </w:t>
      </w:r>
      <w:r w:rsidRPr="00044455">
        <w:rPr>
          <w:rFonts w:eastAsia="宋体" w:cs="宋体"/>
          <w:b/>
          <w:bCs/>
        </w:rPr>
        <w:t>Savalgi RS</w:t>
      </w:r>
      <w:r w:rsidRPr="00044455">
        <w:rPr>
          <w:rFonts w:eastAsia="宋体" w:cs="宋体"/>
        </w:rPr>
        <w:t xml:space="preserve">. Port-site metastasis in the abdominal wall: fact or fiction? </w:t>
      </w:r>
      <w:r w:rsidRPr="00044455">
        <w:rPr>
          <w:rFonts w:eastAsia="宋体" w:cs="宋体"/>
          <w:i/>
          <w:iCs/>
        </w:rPr>
        <w:t>Semin Surg Oncol</w:t>
      </w:r>
      <w:r w:rsidRPr="00044455">
        <w:rPr>
          <w:rFonts w:eastAsia="宋体" w:cs="宋体"/>
        </w:rPr>
        <w:t xml:space="preserve"> </w:t>
      </w:r>
      <w:r>
        <w:rPr>
          <w:rFonts w:eastAsia="宋体" w:cs="宋体" w:hint="eastAsia"/>
        </w:rPr>
        <w:t>1998</w:t>
      </w:r>
      <w:r w:rsidRPr="00044455">
        <w:rPr>
          <w:rFonts w:eastAsia="宋体" w:cs="宋体"/>
        </w:rPr>
        <w:t xml:space="preserve">; </w:t>
      </w:r>
      <w:r w:rsidRPr="00044455">
        <w:rPr>
          <w:rFonts w:eastAsia="宋体" w:cs="宋体"/>
          <w:b/>
          <w:bCs/>
        </w:rPr>
        <w:t>15</w:t>
      </w:r>
      <w:r w:rsidRPr="00044455">
        <w:rPr>
          <w:rFonts w:eastAsia="宋体" w:cs="宋体"/>
        </w:rPr>
        <w:t>: 189-193 [PMID: 9779631]</w:t>
      </w:r>
    </w:p>
    <w:p w14:paraId="4BD8F135" w14:textId="77777777" w:rsidR="00F258E2" w:rsidRPr="00044455" w:rsidRDefault="00F258E2" w:rsidP="00F258E2">
      <w:pPr>
        <w:rPr>
          <w:rFonts w:eastAsia="宋体" w:cs="宋体"/>
        </w:rPr>
      </w:pPr>
      <w:r w:rsidRPr="00044455">
        <w:rPr>
          <w:rFonts w:eastAsia="宋体" w:cs="宋体"/>
        </w:rPr>
        <w:t xml:space="preserve">178 </w:t>
      </w:r>
      <w:r w:rsidRPr="00044455">
        <w:rPr>
          <w:rFonts w:eastAsia="宋体" w:cs="宋体"/>
          <w:b/>
          <w:bCs/>
        </w:rPr>
        <w:t>Ouellette JR</w:t>
      </w:r>
      <w:r w:rsidRPr="00044455">
        <w:rPr>
          <w:rFonts w:eastAsia="宋体" w:cs="宋体"/>
        </w:rPr>
        <w:t xml:space="preserve">, Ko AS, Lefor AT. The physiologic effects of laparoscopy: applications in oncology. </w:t>
      </w:r>
      <w:r w:rsidRPr="00044455">
        <w:rPr>
          <w:rFonts w:eastAsia="宋体" w:cs="宋体"/>
          <w:i/>
          <w:iCs/>
        </w:rPr>
        <w:t>Cancer J</w:t>
      </w:r>
      <w:r w:rsidRPr="00044455">
        <w:rPr>
          <w:rFonts w:eastAsia="宋体" w:cs="宋体"/>
        </w:rPr>
        <w:t xml:space="preserve"> </w:t>
      </w:r>
      <w:r>
        <w:rPr>
          <w:rFonts w:eastAsia="宋体" w:cs="宋体" w:hint="eastAsia"/>
        </w:rPr>
        <w:t>2005</w:t>
      </w:r>
      <w:r w:rsidRPr="00044455">
        <w:rPr>
          <w:rFonts w:eastAsia="宋体" w:cs="宋体"/>
        </w:rPr>
        <w:t xml:space="preserve">; </w:t>
      </w:r>
      <w:r w:rsidRPr="00044455">
        <w:rPr>
          <w:rFonts w:eastAsia="宋体" w:cs="宋体"/>
          <w:b/>
          <w:bCs/>
        </w:rPr>
        <w:t>11</w:t>
      </w:r>
      <w:r w:rsidRPr="00044455">
        <w:rPr>
          <w:rFonts w:eastAsia="宋体" w:cs="宋体"/>
        </w:rPr>
        <w:t>: 2-9 [PMID: 15831218]</w:t>
      </w:r>
    </w:p>
    <w:p w14:paraId="5CAA5A1D" w14:textId="77777777" w:rsidR="00F258E2" w:rsidRPr="00044455" w:rsidRDefault="00F258E2" w:rsidP="00F258E2">
      <w:pPr>
        <w:rPr>
          <w:rFonts w:eastAsia="宋体" w:cs="宋体"/>
        </w:rPr>
      </w:pPr>
      <w:r w:rsidRPr="00044455">
        <w:rPr>
          <w:rFonts w:eastAsia="宋体" w:cs="宋体"/>
        </w:rPr>
        <w:t xml:space="preserve">179 </w:t>
      </w:r>
      <w:r w:rsidRPr="00044455">
        <w:rPr>
          <w:rFonts w:eastAsia="宋体" w:cs="宋体"/>
          <w:b/>
          <w:bCs/>
        </w:rPr>
        <w:t>Steinert R</w:t>
      </w:r>
      <w:r w:rsidRPr="00044455">
        <w:rPr>
          <w:rFonts w:eastAsia="宋体" w:cs="宋体"/>
        </w:rPr>
        <w:t xml:space="preserve">, Lippert H, Reymond MA. Tumor cell dissemination during laparoscopy: prevention and therapeutic opportunities. </w:t>
      </w:r>
      <w:r w:rsidRPr="00044455">
        <w:rPr>
          <w:rFonts w:eastAsia="宋体" w:cs="宋体"/>
          <w:i/>
          <w:iCs/>
        </w:rPr>
        <w:t>Dig Surg</w:t>
      </w:r>
      <w:r w:rsidRPr="00044455">
        <w:rPr>
          <w:rFonts w:eastAsia="宋体" w:cs="宋体"/>
        </w:rPr>
        <w:t xml:space="preserve"> 2002; </w:t>
      </w:r>
      <w:r w:rsidRPr="00044455">
        <w:rPr>
          <w:rFonts w:eastAsia="宋体" w:cs="宋体"/>
          <w:b/>
          <w:bCs/>
        </w:rPr>
        <w:t>19</w:t>
      </w:r>
      <w:r w:rsidRPr="00044455">
        <w:rPr>
          <w:rFonts w:eastAsia="宋体" w:cs="宋体"/>
        </w:rPr>
        <w:t>: 464-472 [PMID: 12499738 DOI: 67598]</w:t>
      </w:r>
    </w:p>
    <w:p w14:paraId="0E4FFEE7" w14:textId="77777777" w:rsidR="00F258E2" w:rsidRPr="00044455" w:rsidRDefault="00F258E2" w:rsidP="00F258E2">
      <w:pPr>
        <w:rPr>
          <w:rFonts w:eastAsia="宋体" w:cs="宋体"/>
        </w:rPr>
      </w:pPr>
      <w:r w:rsidRPr="00044455">
        <w:rPr>
          <w:rFonts w:eastAsia="宋体" w:cs="宋体"/>
        </w:rPr>
        <w:t xml:space="preserve">180 </w:t>
      </w:r>
      <w:r w:rsidRPr="00044455">
        <w:rPr>
          <w:rFonts w:eastAsia="宋体" w:cs="宋体"/>
          <w:b/>
          <w:bCs/>
        </w:rPr>
        <w:t>Jingli C</w:t>
      </w:r>
      <w:r w:rsidRPr="00044455">
        <w:rPr>
          <w:rFonts w:eastAsia="宋体" w:cs="宋体"/>
        </w:rPr>
        <w:t xml:space="preserve">, Rong C, Rubai X. Influence of colorectal laparoscopic surgery on dissemination and seeding of tumor cells. </w:t>
      </w:r>
      <w:r w:rsidRPr="00044455">
        <w:rPr>
          <w:rFonts w:eastAsia="宋体" w:cs="宋体"/>
          <w:i/>
          <w:iCs/>
        </w:rPr>
        <w:t>Surg Endosc</w:t>
      </w:r>
      <w:r w:rsidRPr="00044455">
        <w:rPr>
          <w:rFonts w:eastAsia="宋体" w:cs="宋体"/>
        </w:rPr>
        <w:t xml:space="preserve"> 2006; </w:t>
      </w:r>
      <w:r w:rsidRPr="00044455">
        <w:rPr>
          <w:rFonts w:eastAsia="宋体" w:cs="宋体"/>
          <w:b/>
          <w:bCs/>
        </w:rPr>
        <w:t>20</w:t>
      </w:r>
      <w:r w:rsidRPr="00044455">
        <w:rPr>
          <w:rFonts w:eastAsia="宋体" w:cs="宋体"/>
        </w:rPr>
        <w:t>: 1759-1761 [PMID: 17024537 DOI: 10.1007/s00464-005-0694-4]</w:t>
      </w:r>
    </w:p>
    <w:p w14:paraId="2DF29AC4" w14:textId="77777777" w:rsidR="00F258E2" w:rsidRPr="00044455" w:rsidRDefault="00F258E2" w:rsidP="00F258E2">
      <w:pPr>
        <w:rPr>
          <w:rFonts w:eastAsia="宋体" w:cs="宋体"/>
        </w:rPr>
      </w:pPr>
      <w:r w:rsidRPr="00044455">
        <w:rPr>
          <w:rFonts w:eastAsia="宋体" w:cs="宋体"/>
        </w:rPr>
        <w:t xml:space="preserve">181 </w:t>
      </w:r>
      <w:r w:rsidRPr="00044455">
        <w:rPr>
          <w:rFonts w:eastAsia="宋体" w:cs="宋体"/>
          <w:b/>
          <w:bCs/>
        </w:rPr>
        <w:t>Paraskeva PA</w:t>
      </w:r>
      <w:r w:rsidRPr="00044455">
        <w:rPr>
          <w:rFonts w:eastAsia="宋体" w:cs="宋体"/>
        </w:rPr>
        <w:t xml:space="preserve">, Ridgway PF, Jones T, Smith A, Peck DH, Darzi AW. Laparoscopic environmental changes during surgery enhance the invasive potential of tumours. </w:t>
      </w:r>
      <w:r w:rsidRPr="00044455">
        <w:rPr>
          <w:rFonts w:eastAsia="宋体" w:cs="宋体"/>
          <w:i/>
          <w:iCs/>
        </w:rPr>
        <w:t>Tumour Biol</w:t>
      </w:r>
      <w:r w:rsidRPr="00044455">
        <w:rPr>
          <w:rFonts w:eastAsia="宋体" w:cs="宋体"/>
        </w:rPr>
        <w:t xml:space="preserve"> </w:t>
      </w:r>
      <w:r>
        <w:rPr>
          <w:rFonts w:eastAsia="宋体" w:cs="宋体" w:hint="eastAsia"/>
        </w:rPr>
        <w:t>2005</w:t>
      </w:r>
      <w:r w:rsidRPr="00044455">
        <w:rPr>
          <w:rFonts w:eastAsia="宋体" w:cs="宋体"/>
        </w:rPr>
        <w:t xml:space="preserve">; </w:t>
      </w:r>
      <w:r w:rsidRPr="00044455">
        <w:rPr>
          <w:rFonts w:eastAsia="宋体" w:cs="宋体"/>
          <w:b/>
          <w:bCs/>
        </w:rPr>
        <w:t>26</w:t>
      </w:r>
      <w:r w:rsidRPr="00044455">
        <w:rPr>
          <w:rFonts w:eastAsia="宋体" w:cs="宋体"/>
        </w:rPr>
        <w:t>: 94-102 [PMID: 15897689 DOI: 10.1159/000085816]</w:t>
      </w:r>
    </w:p>
    <w:p w14:paraId="4F28298B" w14:textId="77777777" w:rsidR="00F258E2" w:rsidRPr="00044455" w:rsidRDefault="00F258E2" w:rsidP="00F258E2">
      <w:pPr>
        <w:rPr>
          <w:rFonts w:eastAsia="宋体" w:cs="宋体"/>
        </w:rPr>
      </w:pPr>
      <w:r w:rsidRPr="00044455">
        <w:rPr>
          <w:rFonts w:eastAsia="宋体" w:cs="宋体"/>
        </w:rPr>
        <w:t xml:space="preserve">182 </w:t>
      </w:r>
      <w:r w:rsidRPr="00044455">
        <w:rPr>
          <w:rFonts w:eastAsia="宋体" w:cs="宋体"/>
          <w:b/>
          <w:bCs/>
        </w:rPr>
        <w:t>Elias D</w:t>
      </w:r>
      <w:r w:rsidRPr="00044455">
        <w:rPr>
          <w:rFonts w:eastAsia="宋体" w:cs="宋体"/>
        </w:rPr>
        <w:t xml:space="preserve">, Gilly F, Boutitie F, Quenet F, Bereder JM, Mansvelt B, Lorimier G, Dubè P, Glehen O. Peritoneal colorectal carcinomatosis treated with surgery and </w:t>
      </w:r>
      <w:r w:rsidRPr="00044455">
        <w:rPr>
          <w:rFonts w:eastAsia="宋体" w:cs="宋体"/>
        </w:rPr>
        <w:lastRenderedPageBreak/>
        <w:t xml:space="preserve">perioperative intraperitoneal chemotherapy: retrospective analysis of 523 patients from a multicentric French study. </w:t>
      </w:r>
      <w:r w:rsidRPr="00044455">
        <w:rPr>
          <w:rFonts w:eastAsia="宋体" w:cs="宋体"/>
          <w:i/>
          <w:iCs/>
        </w:rPr>
        <w:t>J Clin Oncol</w:t>
      </w:r>
      <w:r w:rsidRPr="00044455">
        <w:rPr>
          <w:rFonts w:eastAsia="宋体" w:cs="宋体"/>
        </w:rPr>
        <w:t xml:space="preserve"> 2010; </w:t>
      </w:r>
      <w:r w:rsidRPr="00044455">
        <w:rPr>
          <w:rFonts w:eastAsia="宋体" w:cs="宋体"/>
          <w:b/>
          <w:bCs/>
        </w:rPr>
        <w:t>28</w:t>
      </w:r>
      <w:r w:rsidRPr="00044455">
        <w:rPr>
          <w:rFonts w:eastAsia="宋体" w:cs="宋体"/>
        </w:rPr>
        <w:t>: 63-68 [PMID: 19917863 DOI: 10.1200/JCO.2009.23.9285]</w:t>
      </w:r>
    </w:p>
    <w:p w14:paraId="7768F397" w14:textId="7F587B74" w:rsidR="006A200F" w:rsidRPr="006A200F" w:rsidRDefault="006A200F" w:rsidP="006A200F">
      <w:pPr>
        <w:wordWrap w:val="0"/>
        <w:ind w:left="361" w:hangingChars="150" w:hanging="361"/>
        <w:jc w:val="right"/>
      </w:pPr>
      <w:bookmarkStart w:id="63" w:name="OLE_LINK3304"/>
      <w:bookmarkStart w:id="64" w:name="OLE_LINK3284"/>
      <w:bookmarkStart w:id="65" w:name="OLE_LINK3281"/>
      <w:bookmarkStart w:id="66" w:name="OLE_LINK3263"/>
      <w:bookmarkStart w:id="67" w:name="OLE_LINK3249"/>
      <w:bookmarkStart w:id="68" w:name="OLE_LINK3254"/>
      <w:bookmarkStart w:id="69" w:name="OLE_LINK3245"/>
      <w:bookmarkStart w:id="70" w:name="OLE_LINK3187"/>
      <w:bookmarkStart w:id="71" w:name="OLE_LINK3380"/>
      <w:bookmarkStart w:id="72" w:name="OLE_LINK3248"/>
      <w:bookmarkStart w:id="73" w:name="OLE_LINK3219"/>
      <w:bookmarkStart w:id="74" w:name="OLE_LINK3167"/>
      <w:bookmarkStart w:id="75" w:name="OLE_LINK3218"/>
      <w:bookmarkStart w:id="76" w:name="OLE_LINK3184"/>
      <w:bookmarkStart w:id="77" w:name="OLE_LINK3186"/>
      <w:bookmarkStart w:id="78" w:name="OLE_LINK3170"/>
      <w:bookmarkStart w:id="79" w:name="OLE_LINK3192"/>
      <w:bookmarkStart w:id="80" w:name="OLE_LINK3160"/>
      <w:bookmarkStart w:id="81" w:name="OLE_LINK3118"/>
      <w:bookmarkStart w:id="82" w:name="OLE_LINK3142"/>
      <w:bookmarkStart w:id="83" w:name="OLE_LINK3130"/>
      <w:bookmarkStart w:id="84" w:name="OLE_LINK3114"/>
      <w:bookmarkStart w:id="85" w:name="OLE_LINK3089"/>
      <w:bookmarkStart w:id="86" w:name="OLE_LINK3071"/>
      <w:bookmarkStart w:id="87" w:name="OLE_LINK3065"/>
      <w:bookmarkStart w:id="88" w:name="OLE_LINK3059"/>
      <w:bookmarkStart w:id="89" w:name="OLE_LINK3039"/>
      <w:bookmarkStart w:id="90" w:name="OLE_LINK3032"/>
      <w:bookmarkStart w:id="91" w:name="OLE_LINK3015"/>
      <w:bookmarkStart w:id="92" w:name="OLE_LINK3135"/>
      <w:bookmarkStart w:id="93" w:name="OLE_LINK3108"/>
      <w:bookmarkStart w:id="94" w:name="OLE_LINK3067"/>
      <w:bookmarkStart w:id="95" w:name="OLE_LINK3020"/>
      <w:bookmarkStart w:id="96" w:name="OLE_LINK2972"/>
      <w:bookmarkStart w:id="97" w:name="OLE_LINK2953"/>
      <w:bookmarkStart w:id="98" w:name="OLE_LINK3506"/>
      <w:bookmarkStart w:id="99" w:name="OLE_LINK3031"/>
      <w:bookmarkStart w:id="100" w:name="OLE_LINK2986"/>
      <w:bookmarkStart w:id="101" w:name="OLE_LINK2954"/>
      <w:bookmarkStart w:id="102" w:name="OLE_LINK2920"/>
      <w:bookmarkStart w:id="103" w:name="OLE_LINK2938"/>
      <w:bookmarkStart w:id="104" w:name="OLE_LINK2915"/>
      <w:bookmarkStart w:id="105" w:name="OLE_LINK2889"/>
      <w:bookmarkStart w:id="106" w:name="OLE_LINK2853"/>
      <w:bookmarkStart w:id="107" w:name="OLE_LINK2837"/>
      <w:bookmarkStart w:id="108" w:name="OLE_LINK2893"/>
      <w:bookmarkStart w:id="109" w:name="OLE_LINK2846"/>
      <w:bookmarkStart w:id="110" w:name="OLE_LINK3467"/>
      <w:bookmarkStart w:id="111" w:name="OLE_LINK2864"/>
      <w:bookmarkStart w:id="112" w:name="OLE_LINK2834"/>
      <w:bookmarkStart w:id="113" w:name="OLE_LINK2858"/>
      <w:bookmarkStart w:id="114" w:name="OLE_LINK2777"/>
      <w:bookmarkStart w:id="115" w:name="OLE_LINK2744"/>
      <w:bookmarkStart w:id="116" w:name="OLE_LINK2733"/>
      <w:bookmarkStart w:id="117" w:name="OLE_LINK2724"/>
      <w:bookmarkStart w:id="118" w:name="OLE_LINK2779"/>
      <w:bookmarkStart w:id="119" w:name="OLE_LINK3508"/>
      <w:bookmarkStart w:id="120" w:name="OLE_LINK3464"/>
      <w:bookmarkStart w:id="121" w:name="OLE_LINK2757"/>
      <w:bookmarkStart w:id="122" w:name="OLE_LINK2739"/>
      <w:bookmarkStart w:id="123" w:name="OLE_LINK2703"/>
      <w:bookmarkStart w:id="124" w:name="OLE_LINK2658"/>
      <w:bookmarkStart w:id="125" w:name="OLE_LINK2678"/>
      <w:bookmarkStart w:id="126" w:name="OLE_LINK2629"/>
      <w:bookmarkStart w:id="127" w:name="OLE_LINK2593"/>
      <w:bookmarkStart w:id="128" w:name="OLE_LINK2567"/>
      <w:bookmarkStart w:id="129" w:name="OLE_LINK2669"/>
      <w:bookmarkStart w:id="130" w:name="OLE_LINK2648"/>
      <w:bookmarkStart w:id="131" w:name="OLE_LINK2589"/>
      <w:bookmarkStart w:id="132" w:name="OLE_LINK2594"/>
      <w:bookmarkStart w:id="133" w:name="OLE_LINK2550"/>
      <w:bookmarkStart w:id="134" w:name="OLE_LINK2537"/>
      <w:bookmarkStart w:id="135" w:name="OLE_LINK2555"/>
      <w:bookmarkStart w:id="136" w:name="OLE_LINK2528"/>
      <w:bookmarkStart w:id="137" w:name="OLE_LINK2554"/>
      <w:bookmarkStart w:id="138" w:name="OLE_LINK2615"/>
      <w:bookmarkStart w:id="139" w:name="OLE_LINK2583"/>
      <w:bookmarkStart w:id="140" w:name="OLE_LINK2511"/>
      <w:bookmarkStart w:id="141" w:name="OLE_LINK2483"/>
      <w:bookmarkStart w:id="142" w:name="OLE_LINK2471"/>
      <w:bookmarkStart w:id="143" w:name="OLE_LINK2532"/>
      <w:bookmarkStart w:id="144" w:name="OLE_LINK2476"/>
      <w:bookmarkStart w:id="145" w:name="OLE_LINK2378"/>
      <w:bookmarkStart w:id="146" w:name="OLE_LINK2382"/>
      <w:bookmarkStart w:id="147" w:name="OLE_LINK2474"/>
      <w:bookmarkStart w:id="148" w:name="OLE_LINK2370"/>
      <w:bookmarkStart w:id="149" w:name="OLE_LINK2445"/>
      <w:bookmarkStart w:id="150" w:name="OLE_LINK2410"/>
      <w:bookmarkStart w:id="151" w:name="OLE_LINK2368"/>
      <w:bookmarkStart w:id="152" w:name="OLE_LINK2427"/>
      <w:bookmarkStart w:id="153" w:name="OLE_LINK2369"/>
      <w:bookmarkStart w:id="154" w:name="OLE_LINK2336"/>
      <w:bookmarkStart w:id="155" w:name="OLE_LINK2432"/>
      <w:bookmarkStart w:id="156" w:name="OLE_LINK2402"/>
      <w:bookmarkStart w:id="157" w:name="OLE_LINK2330"/>
      <w:bookmarkStart w:id="158" w:name="OLE_LINK2290"/>
      <w:bookmarkStart w:id="159" w:name="OLE_LINK2240"/>
      <w:bookmarkStart w:id="160" w:name="OLE_LINK2314"/>
      <w:bookmarkStart w:id="161" w:name="OLE_LINK2273"/>
      <w:bookmarkStart w:id="162" w:name="OLE_LINK2354"/>
      <w:bookmarkStart w:id="163" w:name="OLE_LINK2328"/>
      <w:bookmarkStart w:id="164" w:name="OLE_LINK2236"/>
      <w:bookmarkStart w:id="165" w:name="OLE_LINK2148"/>
      <w:bookmarkStart w:id="166" w:name="OLE_LINK2395"/>
      <w:bookmarkStart w:id="167" w:name="OLE_LINK2294"/>
      <w:bookmarkStart w:id="168" w:name="OLE_LINK2256"/>
      <w:bookmarkStart w:id="169" w:name="OLE_LINK2281"/>
      <w:bookmarkStart w:id="170" w:name="OLE_LINK2248"/>
      <w:bookmarkStart w:id="171" w:name="OLE_LINK2219"/>
      <w:bookmarkStart w:id="172" w:name="OLE_LINK2139"/>
      <w:bookmarkStart w:id="173" w:name="OLE_LINK3357"/>
      <w:bookmarkStart w:id="174" w:name="OLE_LINK2128"/>
      <w:bookmarkStart w:id="175" w:name="OLE_LINK2101"/>
      <w:bookmarkStart w:id="176" w:name="OLE_LINK2100"/>
      <w:bookmarkStart w:id="177" w:name="OLE_LINK2181"/>
      <w:bookmarkStart w:id="178" w:name="OLE_LINK2108"/>
      <w:bookmarkStart w:id="179" w:name="OLE_LINK2133"/>
      <w:bookmarkStart w:id="180" w:name="OLE_LINK2096"/>
      <w:bookmarkStart w:id="181" w:name="OLE_LINK2041"/>
      <w:bookmarkStart w:id="182" w:name="OLE_LINK2043"/>
      <w:bookmarkStart w:id="183" w:name="OLE_LINK1997"/>
      <w:bookmarkStart w:id="184" w:name="OLE_LINK3410"/>
      <w:bookmarkStart w:id="185" w:name="OLE_LINK3374"/>
      <w:bookmarkStart w:id="186" w:name="OLE_LINK3320"/>
      <w:bookmarkStart w:id="187" w:name="OLE_LINK2071"/>
      <w:bookmarkStart w:id="188" w:name="OLE_LINK2274"/>
      <w:bookmarkStart w:id="189" w:name="OLE_LINK2265"/>
      <w:bookmarkStart w:id="190" w:name="OLE_LINK2211"/>
      <w:bookmarkStart w:id="191" w:name="OLE_LINK2167"/>
      <w:bookmarkStart w:id="192" w:name="OLE_LINK2131"/>
      <w:bookmarkStart w:id="193" w:name="OLE_LINK2087"/>
      <w:bookmarkStart w:id="194" w:name="OLE_LINK2040"/>
      <w:bookmarkStart w:id="195" w:name="OLE_LINK1984"/>
      <w:bookmarkStart w:id="196" w:name="OLE_LINK2192"/>
      <w:bookmarkStart w:id="197" w:name="OLE_LINK2136"/>
      <w:bookmarkStart w:id="198" w:name="OLE_LINK2094"/>
      <w:bookmarkStart w:id="199" w:name="OLE_LINK2066"/>
      <w:bookmarkStart w:id="200" w:name="OLE_LINK2031"/>
      <w:bookmarkStart w:id="201" w:name="OLE_LINK1983"/>
      <w:bookmarkStart w:id="202" w:name="OLE_LINK1970"/>
      <w:bookmarkStart w:id="203" w:name="OLE_LINK1973"/>
      <w:bookmarkStart w:id="204" w:name="OLE_LINK1943"/>
      <w:bookmarkStart w:id="205" w:name="OLE_LINK1922"/>
      <w:bookmarkStart w:id="206" w:name="OLE_LINK1890"/>
      <w:bookmarkStart w:id="207" w:name="OLE_LINK1883"/>
      <w:bookmarkStart w:id="208" w:name="OLE_LINK1870"/>
      <w:bookmarkStart w:id="209" w:name="OLE_LINK1800"/>
      <w:bookmarkStart w:id="210" w:name="OLE_LINK2056"/>
      <w:bookmarkStart w:id="211" w:name="OLE_LINK2027"/>
      <w:bookmarkStart w:id="212" w:name="OLE_LINK1885"/>
      <w:bookmarkStart w:id="213" w:name="OLE_LINK1834"/>
      <w:bookmarkStart w:id="214" w:name="OLE_LINK1960"/>
      <w:bookmarkStart w:id="215" w:name="OLE_LINK1916"/>
      <w:bookmarkStart w:id="216" w:name="OLE_LINK1879"/>
      <w:bookmarkStart w:id="217" w:name="OLE_LINK1841"/>
      <w:bookmarkStart w:id="218" w:name="OLE_LINK1718"/>
      <w:bookmarkStart w:id="219" w:name="OLE_LINK1977"/>
      <w:bookmarkStart w:id="220" w:name="OLE_LINK1939"/>
      <w:bookmarkStart w:id="221" w:name="OLE_LINK1901"/>
      <w:bookmarkStart w:id="222" w:name="OLE_LINK1859"/>
      <w:bookmarkStart w:id="223" w:name="OLE_LINK1862"/>
      <w:bookmarkStart w:id="224" w:name="OLE_LINK1808"/>
      <w:bookmarkStart w:id="225" w:name="OLE_LINK1692"/>
      <w:bookmarkStart w:id="226" w:name="OLE_LINK1865"/>
      <w:bookmarkStart w:id="227" w:name="OLE_LINK1825"/>
      <w:bookmarkStart w:id="228" w:name="OLE_LINK1792"/>
      <w:bookmarkStart w:id="229" w:name="OLE_LINK1736"/>
      <w:bookmarkStart w:id="230" w:name="OLE_LINK1699"/>
      <w:bookmarkStart w:id="231" w:name="OLE_LINK1630"/>
      <w:bookmarkStart w:id="232" w:name="OLE_LINK1593"/>
      <w:bookmarkStart w:id="233" w:name="OLE_LINK1586"/>
      <w:bookmarkStart w:id="234" w:name="OLE_LINK1761"/>
      <w:bookmarkStart w:id="235" w:name="OLE_LINK1716"/>
      <w:bookmarkStart w:id="236" w:name="OLE_LINK1671"/>
      <w:bookmarkStart w:id="237" w:name="OLE_LINK1619"/>
      <w:bookmarkStart w:id="238" w:name="OLE_LINK1565"/>
      <w:bookmarkStart w:id="239" w:name="OLE_LINK1721"/>
      <w:bookmarkStart w:id="240" w:name="OLE_LINK1684"/>
      <w:bookmarkStart w:id="241" w:name="OLE_LINK1650"/>
      <w:bookmarkStart w:id="242" w:name="OLE_LINK1618"/>
      <w:bookmarkStart w:id="243" w:name="OLE_LINK1576"/>
      <w:bookmarkStart w:id="244" w:name="OLE_LINK1490"/>
      <w:bookmarkStart w:id="245" w:name="OLE_LINK1390"/>
      <w:bookmarkStart w:id="246" w:name="OLE_LINK1503"/>
      <w:bookmarkStart w:id="247" w:name="OLE_LINK1472"/>
      <w:bookmarkStart w:id="248" w:name="OLE_LINK1443"/>
      <w:bookmarkStart w:id="249" w:name="OLE_LINK1370"/>
      <w:bookmarkStart w:id="250" w:name="OLE_LINK1591"/>
      <w:bookmarkStart w:id="251" w:name="OLE_LINK1500"/>
      <w:bookmarkStart w:id="252" w:name="OLE_LINK1457"/>
      <w:bookmarkStart w:id="253" w:name="OLE_LINK1384"/>
      <w:bookmarkStart w:id="254" w:name="OLE_LINK1344"/>
      <w:bookmarkStart w:id="255" w:name="OLE_LINK1531"/>
      <w:bookmarkStart w:id="256" w:name="OLE_LINK1462"/>
      <w:bookmarkStart w:id="257" w:name="OLE_LINK1428"/>
      <w:bookmarkStart w:id="258" w:name="OLE_LINK1343"/>
      <w:bookmarkStart w:id="259" w:name="OLE_LINK1349"/>
      <w:bookmarkStart w:id="260" w:name="OLE_LINK1346"/>
      <w:bookmarkStart w:id="261" w:name="OLE_LINK1691"/>
      <w:bookmarkStart w:id="262" w:name="OLE_LINK1661"/>
      <w:bookmarkStart w:id="263" w:name="OLE_LINK1622"/>
      <w:bookmarkStart w:id="264" w:name="OLE_LINK1585"/>
      <w:bookmarkStart w:id="265" w:name="OLE_LINK1530"/>
      <w:bookmarkStart w:id="266" w:name="OLE_LINK1492"/>
      <w:bookmarkStart w:id="267" w:name="OLE_LINK1448"/>
      <w:bookmarkStart w:id="268" w:name="OLE_LINK1410"/>
      <w:bookmarkStart w:id="269" w:name="OLE_LINK1373"/>
      <w:bookmarkStart w:id="270" w:name="OLE_LINK1348"/>
      <w:bookmarkStart w:id="271" w:name="OLE_LINK1176"/>
      <w:bookmarkStart w:id="272" w:name="OLE_LINK1172"/>
      <w:bookmarkStart w:id="273" w:name="OLE_LINK1185"/>
      <w:bookmarkStart w:id="274" w:name="OLE_LINK1060"/>
      <w:bookmarkStart w:id="275" w:name="OLE_LINK1169"/>
      <w:bookmarkStart w:id="276" w:name="OLE_LINK1074"/>
      <w:bookmarkStart w:id="277" w:name="OLE_LINK1175"/>
      <w:bookmarkStart w:id="278" w:name="OLE_LINK1158"/>
      <w:bookmarkStart w:id="279" w:name="OLE_LINK1056"/>
      <w:bookmarkStart w:id="280" w:name="OLE_LINK1288"/>
      <w:bookmarkStart w:id="281" w:name="OLE_LINK1241"/>
      <w:bookmarkStart w:id="282" w:name="OLE_LINK1200"/>
      <w:bookmarkStart w:id="283" w:name="OLE_LINK1167"/>
      <w:bookmarkStart w:id="284" w:name="OLE_LINK1137"/>
      <w:bookmarkStart w:id="285" w:name="OLE_LINK1174"/>
      <w:bookmarkStart w:id="286" w:name="OLE_LINK1059"/>
      <w:bookmarkStart w:id="287" w:name="OLE_LINK930"/>
      <w:bookmarkStart w:id="288" w:name="OLE_LINK911"/>
      <w:bookmarkStart w:id="289" w:name="OLE_LINK946"/>
      <w:bookmarkStart w:id="290" w:name="OLE_LINK1052"/>
      <w:bookmarkStart w:id="291" w:name="OLE_LINK993"/>
      <w:bookmarkStart w:id="292" w:name="OLE_LINK992"/>
      <w:bookmarkStart w:id="293" w:name="OLE_LINK906"/>
      <w:bookmarkStart w:id="294" w:name="OLE_LINK898"/>
      <w:bookmarkStart w:id="295" w:name="OLE_LINK909"/>
      <w:bookmarkStart w:id="296" w:name="OLE_LINK847"/>
      <w:bookmarkStart w:id="297" w:name="OLE_LINK1030"/>
      <w:bookmarkStart w:id="298" w:name="OLE_LINK981"/>
      <w:bookmarkStart w:id="299" w:name="OLE_LINK943"/>
      <w:bookmarkStart w:id="300" w:name="OLE_LINK891"/>
      <w:bookmarkStart w:id="301" w:name="OLE_LINK1106"/>
      <w:bookmarkStart w:id="302" w:name="OLE_LINK1076"/>
      <w:bookmarkStart w:id="303" w:name="OLE_LINK1049"/>
      <w:bookmarkStart w:id="304" w:name="OLE_LINK1018"/>
      <w:bookmarkStart w:id="305" w:name="OLE_LINK980"/>
      <w:bookmarkStart w:id="306" w:name="OLE_LINK908"/>
      <w:bookmarkStart w:id="307" w:name="OLE_LINK856"/>
      <w:bookmarkStart w:id="308" w:name="OLE_LINK2898"/>
      <w:bookmarkStart w:id="309" w:name="OLE_LINK865"/>
      <w:bookmarkStart w:id="310" w:name="OLE_LINK826"/>
      <w:bookmarkStart w:id="311" w:name="OLE_LINK782"/>
      <w:bookmarkStart w:id="312" w:name="OLE_LINK889"/>
      <w:bookmarkStart w:id="313" w:name="OLE_LINK836"/>
      <w:bookmarkStart w:id="314" w:name="OLE_LINK2882"/>
      <w:bookmarkStart w:id="315" w:name="OLE_LINK792"/>
      <w:bookmarkStart w:id="316" w:name="OLE_LINK700"/>
      <w:bookmarkStart w:id="317" w:name="OLE_LINK718"/>
      <w:bookmarkStart w:id="318" w:name="OLE_LINK642"/>
      <w:bookmarkStart w:id="319" w:name="OLE_LINK833"/>
      <w:bookmarkStart w:id="320" w:name="OLE_LINK781"/>
      <w:bookmarkStart w:id="321" w:name="OLE_LINK739"/>
      <w:bookmarkStart w:id="322" w:name="OLE_LINK660"/>
      <w:bookmarkStart w:id="323" w:name="OLE_LINK801"/>
      <w:bookmarkStart w:id="324" w:name="OLE_LINK770"/>
      <w:bookmarkStart w:id="325" w:name="OLE_LINK716"/>
      <w:bookmarkStart w:id="326" w:name="OLE_LINK593"/>
      <w:bookmarkStart w:id="327" w:name="OLE_LINK714"/>
      <w:bookmarkStart w:id="328" w:name="OLE_LINK640"/>
      <w:bookmarkStart w:id="329" w:name="OLE_LINK582"/>
      <w:bookmarkStart w:id="330" w:name="OLE_LINK589"/>
      <w:bookmarkStart w:id="331" w:name="OLE_LINK542"/>
      <w:bookmarkStart w:id="332" w:name="OLE_LINK722"/>
      <w:bookmarkStart w:id="333" w:name="OLE_LINK688"/>
      <w:bookmarkStart w:id="334" w:name="OLE_LINK639"/>
      <w:bookmarkStart w:id="335" w:name="OLE_LINK581"/>
      <w:bookmarkStart w:id="336" w:name="OLE_LINK2700"/>
      <w:bookmarkStart w:id="337" w:name="OLE_LINK567"/>
      <w:bookmarkStart w:id="338" w:name="OLE_LINK480"/>
      <w:bookmarkStart w:id="339" w:name="OLE_LINK574"/>
      <w:bookmarkStart w:id="340" w:name="OLE_LINK572"/>
      <w:bookmarkStart w:id="341" w:name="OLE_LINK532"/>
      <w:bookmarkStart w:id="342" w:name="OLE_LINK491"/>
      <w:bookmarkStart w:id="343" w:name="OLE_LINK575"/>
      <w:bookmarkStart w:id="344" w:name="OLE_LINK519"/>
      <w:bookmarkStart w:id="345" w:name="OLE_LINK462"/>
      <w:bookmarkStart w:id="346" w:name="OLE_LINK471"/>
      <w:bookmarkStart w:id="347" w:name="OLE_LINK430"/>
      <w:bookmarkStart w:id="348" w:name="OLE_LINK686"/>
      <w:bookmarkStart w:id="349" w:name="OLE_LINK648"/>
      <w:bookmarkStart w:id="350" w:name="OLE_LINK535"/>
      <w:bookmarkStart w:id="351" w:name="OLE_LINK489"/>
      <w:bookmarkStart w:id="352" w:name="OLE_LINK450"/>
      <w:bookmarkStart w:id="353" w:name="OLE_LINK303"/>
      <w:bookmarkStart w:id="354" w:name="OLE_LINK379"/>
      <w:bookmarkStart w:id="355" w:name="OLE_LINK384"/>
      <w:bookmarkStart w:id="356" w:name="OLE_LINK288"/>
      <w:bookmarkStart w:id="357" w:name="OLE_LINK457"/>
      <w:bookmarkStart w:id="358" w:name="OLE_LINK442"/>
      <w:bookmarkStart w:id="359" w:name="OLE_LINK1830"/>
      <w:bookmarkStart w:id="360" w:name="OLE_LINK334"/>
      <w:bookmarkStart w:id="361" w:name="OLE_LINK371"/>
      <w:bookmarkStart w:id="362" w:name="OLE_LINK346"/>
      <w:bookmarkStart w:id="363" w:name="OLE_LINK400"/>
      <w:bookmarkStart w:id="364" w:name="OLE_LINK385"/>
      <w:bookmarkStart w:id="365" w:name="OLE_LINK321"/>
      <w:bookmarkStart w:id="366" w:name="OLE_LINK304"/>
      <w:bookmarkStart w:id="367" w:name="OLE_LINK313"/>
      <w:bookmarkStart w:id="368" w:name="OLE_LINK282"/>
      <w:bookmarkStart w:id="369" w:name="OLE_LINK240"/>
      <w:bookmarkStart w:id="370" w:name="OLE_LINK281"/>
      <w:bookmarkStart w:id="371" w:name="OLE_LINK250"/>
      <w:bookmarkStart w:id="372" w:name="OLE_LINK212"/>
      <w:bookmarkStart w:id="373" w:name="OLE_LINK226"/>
      <w:bookmarkStart w:id="374" w:name="OLE_LINK207"/>
      <w:bookmarkStart w:id="375" w:name="OLE_LINK225"/>
      <w:bookmarkStart w:id="376" w:name="OLE_LINK149"/>
      <w:bookmarkStart w:id="377" w:name="OLE_LINK254"/>
      <w:bookmarkStart w:id="378" w:name="OLE_LINK183"/>
      <w:bookmarkStart w:id="379" w:name="OLE_LINK387"/>
      <w:bookmarkStart w:id="380" w:name="OLE_LINK320"/>
      <w:bookmarkStart w:id="381" w:name="OLE_LINK112"/>
      <w:bookmarkStart w:id="382" w:name="OLE_LINK72"/>
      <w:bookmarkStart w:id="383" w:name="OLE_LINK148"/>
      <w:bookmarkStart w:id="384" w:name="OLE_LINK120"/>
      <w:bookmarkStart w:id="385" w:name="OLE_LINK75"/>
      <w:bookmarkStart w:id="386" w:name="OLE_LINK52"/>
      <w:bookmarkStart w:id="387" w:name="OLE_LINK51"/>
      <w:r w:rsidRPr="006A200F">
        <w:rPr>
          <w:b/>
          <w:bCs/>
        </w:rPr>
        <w:t xml:space="preserve">P-Reviewer:  </w:t>
      </w:r>
      <w:r w:rsidRPr="006A200F">
        <w:rPr>
          <w:bCs/>
        </w:rPr>
        <w:t>Nowacki M</w:t>
      </w:r>
      <w:r w:rsidRPr="006A200F">
        <w:rPr>
          <w:rFonts w:eastAsia="宋体" w:hint="eastAsia"/>
          <w:bCs/>
          <w:lang w:eastAsia="zh-CN"/>
        </w:rPr>
        <w:t xml:space="preserve">, </w:t>
      </w:r>
      <w:r w:rsidRPr="006A200F">
        <w:rPr>
          <w:rFonts w:eastAsia="宋体"/>
          <w:bCs/>
          <w:lang w:eastAsia="zh-CN"/>
        </w:rPr>
        <w:t>Sommariva</w:t>
      </w:r>
      <w:r w:rsidRPr="006A200F">
        <w:rPr>
          <w:rFonts w:eastAsia="宋体" w:hint="eastAsia"/>
          <w:bCs/>
          <w:lang w:eastAsia="zh-CN"/>
        </w:rPr>
        <w:t xml:space="preserve"> A</w:t>
      </w:r>
      <w:r w:rsidRPr="006A200F">
        <w:rPr>
          <w:rFonts w:eastAsia="宋体" w:hint="eastAsia"/>
          <w:b/>
          <w:bCs/>
          <w:lang w:eastAsia="zh-CN"/>
        </w:rPr>
        <w:t xml:space="preserve"> </w:t>
      </w:r>
      <w:r w:rsidRPr="006A200F">
        <w:rPr>
          <w:b/>
          <w:bCs/>
        </w:rPr>
        <w:t>S-Editor:</w:t>
      </w:r>
      <w:r w:rsidRPr="006A200F">
        <w:t xml:space="preserve"> Yu J </w:t>
      </w:r>
      <w:r w:rsidRPr="006A200F">
        <w:rPr>
          <w:b/>
          <w:bCs/>
        </w:rPr>
        <w:t>L-Editor:</w:t>
      </w:r>
      <w:r w:rsidRPr="006A200F">
        <w:t xml:space="preserve">  </w:t>
      </w:r>
      <w:r w:rsidRPr="006A200F">
        <w:rPr>
          <w:b/>
          <w:bCs/>
        </w:rPr>
        <w:t>E-Editor:</w:t>
      </w:r>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p>
    <w:p w14:paraId="773F981F" w14:textId="77777777" w:rsidR="00D33943" w:rsidRDefault="00D33943" w:rsidP="00D33943">
      <w:pPr>
        <w:adjustRightInd w:val="0"/>
        <w:snapToGrid w:val="0"/>
        <w:rPr>
          <w:rFonts w:eastAsia="宋体"/>
          <w:b/>
          <w:color w:val="000000"/>
          <w:lang w:eastAsia="zh-CN"/>
        </w:rPr>
      </w:pPr>
      <w:bookmarkStart w:id="388" w:name="OLE_LINK3504"/>
      <w:bookmarkStart w:id="389" w:name="OLE_LINK3503"/>
    </w:p>
    <w:p w14:paraId="03CC5D98" w14:textId="77777777" w:rsidR="00D33943" w:rsidRDefault="00D33943" w:rsidP="00D33943">
      <w:pPr>
        <w:adjustRightInd w:val="0"/>
        <w:snapToGrid w:val="0"/>
        <w:rPr>
          <w:color w:val="000000"/>
        </w:rPr>
      </w:pPr>
      <w:r>
        <w:rPr>
          <w:b/>
          <w:color w:val="000000"/>
        </w:rPr>
        <w:t xml:space="preserve">Specialty Type: </w:t>
      </w:r>
      <w:r>
        <w:rPr>
          <w:color w:val="000000"/>
        </w:rPr>
        <w:t>Gastroenterology and Hepatology</w:t>
      </w:r>
    </w:p>
    <w:p w14:paraId="522F2F8A" w14:textId="43ED4938" w:rsidR="00D33943" w:rsidRPr="00D33943" w:rsidRDefault="00D33943" w:rsidP="00D33943">
      <w:pPr>
        <w:adjustRightInd w:val="0"/>
        <w:snapToGrid w:val="0"/>
        <w:rPr>
          <w:rFonts w:eastAsia="宋体"/>
          <w:color w:val="000000"/>
          <w:lang w:eastAsia="zh-CN"/>
        </w:rPr>
      </w:pPr>
      <w:r>
        <w:rPr>
          <w:b/>
          <w:color w:val="000000"/>
        </w:rPr>
        <w:t xml:space="preserve">Country of Origin: </w:t>
      </w:r>
      <w:bookmarkEnd w:id="388"/>
      <w:bookmarkEnd w:id="389"/>
      <w:r>
        <w:rPr>
          <w:rFonts w:eastAsia="宋体" w:hint="eastAsia"/>
          <w:color w:val="000000"/>
          <w:lang w:eastAsia="zh-CN"/>
        </w:rPr>
        <w:t>Belgium</w:t>
      </w:r>
    </w:p>
    <w:p w14:paraId="7CE829C0" w14:textId="77777777" w:rsidR="00C6462F" w:rsidRPr="003C1D7C" w:rsidRDefault="00C6462F" w:rsidP="00C6462F">
      <w:pPr>
        <w:shd w:val="clear" w:color="auto" w:fill="FFFFFF"/>
        <w:rPr>
          <w:rFonts w:eastAsia="宋体" w:cs="Helvetica"/>
          <w:b/>
          <w:color w:val="000000" w:themeColor="text1"/>
        </w:rPr>
      </w:pPr>
      <w:r w:rsidRPr="003C1D7C">
        <w:rPr>
          <w:rFonts w:eastAsia="宋体" w:cs="Helvetica"/>
          <w:b/>
          <w:color w:val="000000" w:themeColor="text1"/>
        </w:rPr>
        <w:t>Peer-Review Report Classification</w:t>
      </w:r>
    </w:p>
    <w:p w14:paraId="7196A268" w14:textId="77777777" w:rsidR="00C6462F" w:rsidRPr="003C1D7C" w:rsidRDefault="00C6462F" w:rsidP="00C6462F">
      <w:pPr>
        <w:shd w:val="clear" w:color="auto" w:fill="FFFFFF"/>
        <w:rPr>
          <w:rFonts w:eastAsia="宋体" w:cs="Helvetica"/>
          <w:color w:val="000000" w:themeColor="text1"/>
        </w:rPr>
      </w:pPr>
      <w:r w:rsidRPr="003C1D7C">
        <w:rPr>
          <w:rFonts w:eastAsia="宋体" w:cs="Helvetica"/>
          <w:color w:val="000000" w:themeColor="text1"/>
        </w:rPr>
        <w:t>Grade A (Excellent): 0</w:t>
      </w:r>
    </w:p>
    <w:p w14:paraId="3AE17322" w14:textId="0D4A024A" w:rsidR="00C6462F" w:rsidRPr="003C1D7C" w:rsidRDefault="00C6462F" w:rsidP="00C6462F">
      <w:pPr>
        <w:shd w:val="clear" w:color="auto" w:fill="FFFFFF"/>
        <w:rPr>
          <w:rFonts w:eastAsia="宋体" w:cs="Helvetica"/>
          <w:color w:val="000000" w:themeColor="text1"/>
          <w:lang w:eastAsia="zh-CN"/>
        </w:rPr>
      </w:pPr>
      <w:r w:rsidRPr="003C1D7C">
        <w:rPr>
          <w:rFonts w:eastAsia="宋体" w:cs="Helvetica"/>
          <w:color w:val="000000" w:themeColor="text1"/>
        </w:rPr>
        <w:t xml:space="preserve">Grade B (Very good): </w:t>
      </w:r>
      <w:r>
        <w:rPr>
          <w:rFonts w:eastAsia="宋体" w:cs="Helvetica" w:hint="eastAsia"/>
          <w:color w:val="000000" w:themeColor="text1"/>
          <w:lang w:eastAsia="zh-CN"/>
        </w:rPr>
        <w:t>B</w:t>
      </w:r>
      <w:r w:rsidR="0097403D">
        <w:rPr>
          <w:rFonts w:eastAsia="宋体" w:cs="Helvetica" w:hint="eastAsia"/>
          <w:color w:val="000000" w:themeColor="text1"/>
          <w:lang w:eastAsia="zh-CN"/>
        </w:rPr>
        <w:t>,B</w:t>
      </w:r>
      <w:bookmarkStart w:id="390" w:name="_GoBack"/>
      <w:bookmarkEnd w:id="390"/>
    </w:p>
    <w:p w14:paraId="760AA2DC" w14:textId="2BF0147D" w:rsidR="00C6462F" w:rsidRPr="003C1D7C" w:rsidRDefault="00C6462F" w:rsidP="00C6462F">
      <w:pPr>
        <w:shd w:val="clear" w:color="auto" w:fill="FFFFFF"/>
        <w:rPr>
          <w:rFonts w:eastAsia="宋体" w:cs="Helvetica"/>
          <w:color w:val="000000" w:themeColor="text1"/>
          <w:lang w:eastAsia="zh-CN"/>
        </w:rPr>
      </w:pPr>
      <w:r w:rsidRPr="003C1D7C">
        <w:rPr>
          <w:rFonts w:eastAsia="宋体" w:cs="Helvetica"/>
          <w:color w:val="000000" w:themeColor="text1"/>
        </w:rPr>
        <w:t xml:space="preserve">Grade C (Good): </w:t>
      </w:r>
      <w:r>
        <w:rPr>
          <w:rFonts w:eastAsia="宋体" w:cs="Helvetica" w:hint="eastAsia"/>
          <w:color w:val="000000" w:themeColor="text1"/>
          <w:lang w:eastAsia="zh-CN"/>
        </w:rPr>
        <w:t>C</w:t>
      </w:r>
    </w:p>
    <w:p w14:paraId="1116C504" w14:textId="77777777" w:rsidR="00C6462F" w:rsidRPr="003C1D7C" w:rsidRDefault="00C6462F" w:rsidP="00C6462F">
      <w:pPr>
        <w:shd w:val="clear" w:color="auto" w:fill="FFFFFF"/>
        <w:rPr>
          <w:rFonts w:eastAsia="宋体" w:cs="Helvetica"/>
          <w:color w:val="000000" w:themeColor="text1"/>
        </w:rPr>
      </w:pPr>
      <w:r w:rsidRPr="003C1D7C">
        <w:rPr>
          <w:rFonts w:eastAsia="宋体" w:cs="Helvetica"/>
          <w:color w:val="000000" w:themeColor="text1"/>
        </w:rPr>
        <w:t>Grade D (Fair): 0</w:t>
      </w:r>
    </w:p>
    <w:p w14:paraId="503D2AFA" w14:textId="65A44000" w:rsidR="00304795" w:rsidRDefault="00C6462F" w:rsidP="00C6462F">
      <w:pPr>
        <w:shd w:val="clear" w:color="auto" w:fill="FFFFFF"/>
        <w:rPr>
          <w:rFonts w:eastAsia="宋体" w:cs="Helvetica"/>
          <w:color w:val="000000" w:themeColor="text1"/>
          <w:lang w:eastAsia="zh-CN"/>
        </w:rPr>
      </w:pPr>
      <w:r w:rsidRPr="003C1D7C">
        <w:rPr>
          <w:rFonts w:eastAsia="宋体" w:cs="Helvetica"/>
          <w:color w:val="000000" w:themeColor="text1"/>
        </w:rPr>
        <w:t>Grade E (Poor): 0</w:t>
      </w:r>
    </w:p>
    <w:p w14:paraId="52DF8241" w14:textId="77777777" w:rsidR="007A1805" w:rsidRPr="007A1805" w:rsidRDefault="007A1805" w:rsidP="00C6462F">
      <w:pPr>
        <w:shd w:val="clear" w:color="auto" w:fill="FFFFFF"/>
        <w:rPr>
          <w:lang w:val="en-US" w:eastAsia="zh-CN"/>
        </w:rPr>
      </w:pPr>
    </w:p>
    <w:p w14:paraId="55A6A4B7" w14:textId="77777777" w:rsidR="00304795" w:rsidRPr="006A200F" w:rsidRDefault="00304795" w:rsidP="00246B29">
      <w:pPr>
        <w:adjustRightInd w:val="0"/>
        <w:snapToGrid w:val="0"/>
      </w:pPr>
    </w:p>
    <w:p w14:paraId="7509EFE5" w14:textId="1DA10833" w:rsidR="007A1805" w:rsidRDefault="007A1805">
      <w:pPr>
        <w:spacing w:line="240" w:lineRule="auto"/>
        <w:jc w:val="left"/>
      </w:pPr>
      <w:r>
        <w:br w:type="page"/>
      </w:r>
    </w:p>
    <w:p w14:paraId="45C452F6" w14:textId="77777777" w:rsidR="00304795" w:rsidRPr="006A200F" w:rsidRDefault="00304795" w:rsidP="00246B29">
      <w:pPr>
        <w:adjustRightInd w:val="0"/>
        <w:snapToGrid w:val="0"/>
      </w:pPr>
    </w:p>
    <w:p w14:paraId="216F2B50" w14:textId="758A3EBF" w:rsidR="000D383E" w:rsidRDefault="000D383E" w:rsidP="000D383E">
      <w:r>
        <w:rPr>
          <w:noProof/>
          <w:lang w:val="en-US" w:eastAsia="zh-CN"/>
        </w:rPr>
        <w:drawing>
          <wp:anchor distT="0" distB="0" distL="114300" distR="114300" simplePos="0" relativeHeight="251659264" behindDoc="0" locked="0" layoutInCell="1" allowOverlap="1" wp14:anchorId="5CE6E86B" wp14:editId="1D0C223D">
            <wp:simplePos x="0" y="0"/>
            <wp:positionH relativeFrom="column">
              <wp:posOffset>0</wp:posOffset>
            </wp:positionH>
            <wp:positionV relativeFrom="paragraph">
              <wp:posOffset>0</wp:posOffset>
            </wp:positionV>
            <wp:extent cx="5972810" cy="3077845"/>
            <wp:effectExtent l="0" t="0" r="8890" b="8255"/>
            <wp:wrapNone/>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beelding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72810" cy="3077845"/>
                    </a:xfrm>
                    <a:prstGeom prst="rect">
                      <a:avLst/>
                    </a:prstGeom>
                    <a:noFill/>
                  </pic:spPr>
                </pic:pic>
              </a:graphicData>
            </a:graphic>
            <wp14:sizeRelH relativeFrom="page">
              <wp14:pctWidth>0</wp14:pctWidth>
            </wp14:sizeRelH>
            <wp14:sizeRelV relativeFrom="page">
              <wp14:pctHeight>0</wp14:pctHeight>
            </wp14:sizeRelV>
          </wp:anchor>
        </w:drawing>
      </w:r>
    </w:p>
    <w:p w14:paraId="53961541" w14:textId="77777777" w:rsidR="000D383E" w:rsidRDefault="000D383E">
      <w:pPr>
        <w:spacing w:line="240" w:lineRule="auto"/>
        <w:jc w:val="left"/>
        <w:rPr>
          <w:rFonts w:eastAsia="宋体"/>
          <w:b/>
          <w:lang w:eastAsia="zh-CN"/>
        </w:rPr>
      </w:pPr>
    </w:p>
    <w:p w14:paraId="3FBA3FCC" w14:textId="77777777" w:rsidR="000D383E" w:rsidRDefault="000D383E">
      <w:pPr>
        <w:spacing w:line="240" w:lineRule="auto"/>
        <w:jc w:val="left"/>
        <w:rPr>
          <w:rFonts w:eastAsia="宋体"/>
          <w:b/>
          <w:lang w:eastAsia="zh-CN"/>
        </w:rPr>
      </w:pPr>
    </w:p>
    <w:p w14:paraId="672E3F23" w14:textId="77777777" w:rsidR="000D383E" w:rsidRDefault="000D383E">
      <w:pPr>
        <w:spacing w:line="240" w:lineRule="auto"/>
        <w:jc w:val="left"/>
        <w:rPr>
          <w:rFonts w:eastAsia="宋体"/>
          <w:b/>
          <w:lang w:eastAsia="zh-CN"/>
        </w:rPr>
      </w:pPr>
    </w:p>
    <w:p w14:paraId="74390D3C" w14:textId="77777777" w:rsidR="000D383E" w:rsidRDefault="000D383E">
      <w:pPr>
        <w:spacing w:line="240" w:lineRule="auto"/>
        <w:jc w:val="left"/>
        <w:rPr>
          <w:rFonts w:eastAsia="宋体"/>
          <w:b/>
          <w:lang w:eastAsia="zh-CN"/>
        </w:rPr>
      </w:pPr>
    </w:p>
    <w:p w14:paraId="4BBDA9BD" w14:textId="77777777" w:rsidR="000D383E" w:rsidRDefault="000D383E">
      <w:pPr>
        <w:spacing w:line="240" w:lineRule="auto"/>
        <w:jc w:val="left"/>
        <w:rPr>
          <w:rFonts w:eastAsia="宋体"/>
          <w:b/>
          <w:lang w:eastAsia="zh-CN"/>
        </w:rPr>
      </w:pPr>
    </w:p>
    <w:p w14:paraId="46258390" w14:textId="77777777" w:rsidR="000D383E" w:rsidRDefault="000D383E">
      <w:pPr>
        <w:spacing w:line="240" w:lineRule="auto"/>
        <w:jc w:val="left"/>
        <w:rPr>
          <w:rFonts w:eastAsia="宋体"/>
          <w:b/>
          <w:lang w:eastAsia="zh-CN"/>
        </w:rPr>
      </w:pPr>
    </w:p>
    <w:p w14:paraId="2835053A" w14:textId="77777777" w:rsidR="000D383E" w:rsidRDefault="000D383E">
      <w:pPr>
        <w:spacing w:line="240" w:lineRule="auto"/>
        <w:jc w:val="left"/>
        <w:rPr>
          <w:rFonts w:eastAsia="宋体"/>
          <w:b/>
          <w:lang w:eastAsia="zh-CN"/>
        </w:rPr>
      </w:pPr>
    </w:p>
    <w:p w14:paraId="15165AB7" w14:textId="77777777" w:rsidR="000D383E" w:rsidRDefault="000D383E">
      <w:pPr>
        <w:spacing w:line="240" w:lineRule="auto"/>
        <w:jc w:val="left"/>
        <w:rPr>
          <w:rFonts w:eastAsia="宋体"/>
          <w:b/>
          <w:lang w:eastAsia="zh-CN"/>
        </w:rPr>
      </w:pPr>
    </w:p>
    <w:p w14:paraId="15A2CD63" w14:textId="77777777" w:rsidR="000D383E" w:rsidRDefault="000D383E">
      <w:pPr>
        <w:spacing w:line="240" w:lineRule="auto"/>
        <w:jc w:val="left"/>
        <w:rPr>
          <w:rFonts w:eastAsia="宋体"/>
          <w:b/>
          <w:lang w:eastAsia="zh-CN"/>
        </w:rPr>
      </w:pPr>
    </w:p>
    <w:p w14:paraId="21AE1D91" w14:textId="77777777" w:rsidR="000D383E" w:rsidRDefault="000D383E">
      <w:pPr>
        <w:spacing w:line="240" w:lineRule="auto"/>
        <w:jc w:val="left"/>
        <w:rPr>
          <w:rFonts w:eastAsia="宋体"/>
          <w:b/>
          <w:lang w:eastAsia="zh-CN"/>
        </w:rPr>
      </w:pPr>
    </w:p>
    <w:p w14:paraId="2FB10BE8" w14:textId="77777777" w:rsidR="000D383E" w:rsidRDefault="000D383E">
      <w:pPr>
        <w:spacing w:line="240" w:lineRule="auto"/>
        <w:jc w:val="left"/>
        <w:rPr>
          <w:rFonts w:eastAsia="宋体"/>
          <w:b/>
          <w:lang w:eastAsia="zh-CN"/>
        </w:rPr>
      </w:pPr>
    </w:p>
    <w:p w14:paraId="3622A104" w14:textId="77777777" w:rsidR="000D383E" w:rsidRDefault="000D383E">
      <w:pPr>
        <w:spacing w:line="240" w:lineRule="auto"/>
        <w:jc w:val="left"/>
        <w:rPr>
          <w:rFonts w:eastAsia="宋体"/>
          <w:b/>
          <w:lang w:eastAsia="zh-CN"/>
        </w:rPr>
      </w:pPr>
    </w:p>
    <w:p w14:paraId="6987F935" w14:textId="77777777" w:rsidR="000D383E" w:rsidRDefault="000D383E">
      <w:pPr>
        <w:spacing w:line="240" w:lineRule="auto"/>
        <w:jc w:val="left"/>
        <w:rPr>
          <w:rFonts w:eastAsia="宋体"/>
          <w:b/>
          <w:lang w:eastAsia="zh-CN"/>
        </w:rPr>
      </w:pPr>
    </w:p>
    <w:p w14:paraId="20704F88" w14:textId="77777777" w:rsidR="000D383E" w:rsidRDefault="000D383E">
      <w:pPr>
        <w:spacing w:line="240" w:lineRule="auto"/>
        <w:jc w:val="left"/>
        <w:rPr>
          <w:rFonts w:eastAsia="宋体"/>
          <w:b/>
          <w:lang w:eastAsia="zh-CN"/>
        </w:rPr>
      </w:pPr>
    </w:p>
    <w:p w14:paraId="0FA7CFC1" w14:textId="77777777" w:rsidR="000D383E" w:rsidRDefault="000D383E">
      <w:pPr>
        <w:spacing w:line="240" w:lineRule="auto"/>
        <w:jc w:val="left"/>
        <w:rPr>
          <w:rFonts w:eastAsia="宋体"/>
          <w:b/>
          <w:lang w:eastAsia="zh-CN"/>
        </w:rPr>
      </w:pPr>
    </w:p>
    <w:p w14:paraId="33D9CD32" w14:textId="77777777" w:rsidR="000D383E" w:rsidRDefault="000D383E">
      <w:pPr>
        <w:spacing w:line="240" w:lineRule="auto"/>
        <w:jc w:val="left"/>
        <w:rPr>
          <w:rFonts w:eastAsia="宋体"/>
          <w:b/>
          <w:lang w:eastAsia="zh-CN"/>
        </w:rPr>
      </w:pPr>
    </w:p>
    <w:p w14:paraId="55D03DDF" w14:textId="77777777" w:rsidR="000D383E" w:rsidRDefault="000D383E" w:rsidP="000D383E">
      <w:r>
        <w:rPr>
          <w:b/>
        </w:rPr>
        <w:t xml:space="preserve">Figure 1 Structure of the peritoneum.  </w:t>
      </w:r>
      <w:r>
        <w:t>The peritoneum is composed of a mesothelium supported by a basement membrane that rests on a layer of submesothelium. The mesothelium consists of a monolayer of either flattened, stretch, squamous-like or cuboidal mesothelial cells. The luminal surface of mesothelial cells has numerous microvilli varying in shape, size and density. Cilia have also been identified on the surface of resting mesothelial cells. The basement membrane consists of a thin laminar network containing type I and IV collagen, proteoglycans and glycoproteins. The submesothelium consists of a complex network of extracellular matrix made up of different types of collagen, glycoproteins, glycosaminoglycans and proteoglycans. Blood vessels, lymphatics, and various cells types (fibroblasts, resident tissue macrophages, and mast cells) are also found is this layer.</w:t>
      </w:r>
    </w:p>
    <w:p w14:paraId="7C88743D" w14:textId="77777777" w:rsidR="000D383E" w:rsidRDefault="000D383E">
      <w:pPr>
        <w:spacing w:line="240" w:lineRule="auto"/>
        <w:jc w:val="left"/>
        <w:rPr>
          <w:b/>
        </w:rPr>
      </w:pPr>
      <w:r>
        <w:rPr>
          <w:b/>
        </w:rPr>
        <w:br w:type="page"/>
      </w:r>
    </w:p>
    <w:p w14:paraId="5DFADD7C" w14:textId="77777777" w:rsidR="000D383E" w:rsidRDefault="000D383E">
      <w:pPr>
        <w:spacing w:line="240" w:lineRule="auto"/>
        <w:jc w:val="left"/>
        <w:rPr>
          <w:rFonts w:eastAsia="宋体"/>
          <w:b/>
          <w:lang w:eastAsia="zh-CN"/>
        </w:rPr>
      </w:pPr>
      <w:r>
        <w:rPr>
          <w:noProof/>
          <w:lang w:val="en-US" w:eastAsia="zh-CN"/>
        </w:rPr>
        <w:lastRenderedPageBreak/>
        <w:drawing>
          <wp:inline distT="0" distB="0" distL="0" distR="0" wp14:anchorId="10A26D3E" wp14:editId="4245A1CA">
            <wp:extent cx="5314950" cy="377190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5314950" cy="3771900"/>
                    </a:xfrm>
                    <a:prstGeom prst="rect">
                      <a:avLst/>
                    </a:prstGeom>
                  </pic:spPr>
                </pic:pic>
              </a:graphicData>
            </a:graphic>
          </wp:inline>
        </w:drawing>
      </w:r>
    </w:p>
    <w:p w14:paraId="752F417B" w14:textId="3D059D42" w:rsidR="000D383E" w:rsidRDefault="000D383E" w:rsidP="000D383E">
      <w:r>
        <w:rPr>
          <w:b/>
        </w:rPr>
        <w:t xml:space="preserve">Figure 2 Pathophysiology of colorectal peritoneal carcinomatosis: the peritoneal metastatic cascade. </w:t>
      </w:r>
      <w:r>
        <w:t>The emergence of PC is the result of a molecular crosstalk between tumor cells and host elements, comprising several well-defined steps. A: Individual or clumps of tumor cells detach from the primary tumour and gain access to the peritoneal cavity. Spontaneous exfoliation of tumor cells from the primary tumor can be promoted by the down-regulation of E-cadherin, increased interstitial fluid pressure, and iatrogenically during surgery</w:t>
      </w:r>
      <w:r>
        <w:rPr>
          <w:rFonts w:eastAsia="宋体" w:hint="eastAsia"/>
          <w:lang w:eastAsia="zh-CN"/>
        </w:rPr>
        <w:t>;</w:t>
      </w:r>
      <w:r>
        <w:t xml:space="preserve"> B: The free tumor cells become susceptible to the regular peritoneal transport. Peritoneal transport is due to changes in the intra-abdominal pressure during respiration, gravity and peristalsis of the bowel; which results in a clockwise flow from the pelvis, along the right paracolic gutter and to the subdiaphragmatic space and finally towards the pelvis again</w:t>
      </w:r>
      <w:r>
        <w:rPr>
          <w:rFonts w:eastAsia="宋体" w:hint="eastAsia"/>
          <w:lang w:eastAsia="zh-CN"/>
        </w:rPr>
        <w:t>;</w:t>
      </w:r>
      <w:r>
        <w:t xml:space="preserve"> C: Attachment of tumour cells to distant peritoneum occurs via two processes, denominated transmesothelial and translymphatic metastasis. During transmesothelial metastasis, loose tumour cells directly adhere to distant mesothelium through adhesion molecules. During translymphatic metastasis, free tumor cells gain access to the submesothelial lymphatics through lymphatic stomata. Preferential tumor growth in the milky spots of the greater omentum has been observed</w:t>
      </w:r>
      <w:r>
        <w:rPr>
          <w:rFonts w:eastAsia="宋体" w:hint="eastAsia"/>
          <w:lang w:eastAsia="zh-CN"/>
        </w:rPr>
        <w:t>;</w:t>
      </w:r>
      <w:r>
        <w:t xml:space="preserve"> D: Tumor cells invade the submesothelium. In areas of absent or rounded </w:t>
      </w:r>
      <w:r>
        <w:lastRenderedPageBreak/>
        <w:t>(cuboidal) mesothelial cells, tumor cells interact with the laminar network of the basement membrane through integrin-mediated adhesion. Subsequent invasion of the submesothelial tissue occurs via degradation by proteases (MMPs)</w:t>
      </w:r>
      <w:r>
        <w:rPr>
          <w:rFonts w:eastAsia="宋体" w:hint="eastAsia"/>
          <w:lang w:eastAsia="zh-CN"/>
        </w:rPr>
        <w:t>;</w:t>
      </w:r>
      <w:r>
        <w:t xml:space="preserve"> E: Systemic metastasis.</w:t>
      </w:r>
    </w:p>
    <w:p w14:paraId="7F194E68" w14:textId="7C0FD554" w:rsidR="000D383E" w:rsidRDefault="000D383E">
      <w:pPr>
        <w:spacing w:line="240" w:lineRule="auto"/>
        <w:jc w:val="left"/>
        <w:rPr>
          <w:b/>
        </w:rPr>
      </w:pPr>
      <w:r>
        <w:rPr>
          <w:b/>
        </w:rPr>
        <w:br w:type="page"/>
      </w:r>
    </w:p>
    <w:p w14:paraId="6453BA1F" w14:textId="0FD87BFD" w:rsidR="0047012E" w:rsidRPr="006A200F" w:rsidRDefault="0047012E" w:rsidP="00246B29">
      <w:pPr>
        <w:adjustRightInd w:val="0"/>
        <w:snapToGrid w:val="0"/>
        <w:rPr>
          <w:b/>
        </w:rPr>
      </w:pPr>
      <w:r w:rsidRPr="006A200F">
        <w:rPr>
          <w:b/>
        </w:rPr>
        <w:lastRenderedPageBreak/>
        <w:t>Table 1 General overview molecules/molecular pathways involved in the peritoneal metastatic cascade</w:t>
      </w:r>
    </w:p>
    <w:tbl>
      <w:tblPr>
        <w:tblStyle w:val="aa"/>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496"/>
        <w:gridCol w:w="5560"/>
      </w:tblGrid>
      <w:tr w:rsidR="0047012E" w:rsidRPr="006A200F" w14:paraId="2399E340" w14:textId="77777777" w:rsidTr="008450D0">
        <w:tc>
          <w:tcPr>
            <w:tcW w:w="3496" w:type="dxa"/>
            <w:tcBorders>
              <w:bottom w:val="single" w:sz="4" w:space="0" w:color="auto"/>
            </w:tcBorders>
          </w:tcPr>
          <w:p w14:paraId="7B182B36" w14:textId="5A988C1B" w:rsidR="0047012E" w:rsidRPr="006A200F" w:rsidRDefault="0047012E" w:rsidP="006A200F">
            <w:pPr>
              <w:adjustRightInd w:val="0"/>
              <w:snapToGrid w:val="0"/>
              <w:jc w:val="left"/>
              <w:rPr>
                <w:b/>
              </w:rPr>
            </w:pPr>
            <w:r w:rsidRPr="006A200F">
              <w:rPr>
                <w:b/>
              </w:rPr>
              <w:t xml:space="preserve">Steps </w:t>
            </w:r>
            <w:r w:rsidR="006A200F" w:rsidRPr="006A200F">
              <w:rPr>
                <w:b/>
              </w:rPr>
              <w:t>peritoneal metastatic cascade</w:t>
            </w:r>
          </w:p>
        </w:tc>
        <w:tc>
          <w:tcPr>
            <w:tcW w:w="5560" w:type="dxa"/>
            <w:tcBorders>
              <w:bottom w:val="single" w:sz="4" w:space="0" w:color="auto"/>
            </w:tcBorders>
          </w:tcPr>
          <w:p w14:paraId="693EA702" w14:textId="2E6C977A" w:rsidR="0047012E" w:rsidRPr="006A200F" w:rsidRDefault="0047012E" w:rsidP="006A200F">
            <w:pPr>
              <w:adjustRightInd w:val="0"/>
              <w:snapToGrid w:val="0"/>
              <w:jc w:val="center"/>
              <w:rPr>
                <w:b/>
              </w:rPr>
            </w:pPr>
            <w:r w:rsidRPr="006A200F">
              <w:rPr>
                <w:b/>
              </w:rPr>
              <w:t>Molecules/</w:t>
            </w:r>
            <w:r w:rsidR="006A200F" w:rsidRPr="006A200F">
              <w:rPr>
                <w:b/>
              </w:rPr>
              <w:t>molecular pathways</w:t>
            </w:r>
          </w:p>
        </w:tc>
      </w:tr>
      <w:tr w:rsidR="0047012E" w:rsidRPr="006A200F" w14:paraId="6A4340BF" w14:textId="77777777" w:rsidTr="008450D0">
        <w:tc>
          <w:tcPr>
            <w:tcW w:w="3496" w:type="dxa"/>
            <w:tcBorders>
              <w:bottom w:val="nil"/>
              <w:right w:val="nil"/>
            </w:tcBorders>
          </w:tcPr>
          <w:p w14:paraId="61AFDAD3" w14:textId="77777777" w:rsidR="0047012E" w:rsidRPr="006A200F" w:rsidRDefault="0047012E" w:rsidP="006A200F">
            <w:pPr>
              <w:adjustRightInd w:val="0"/>
              <w:snapToGrid w:val="0"/>
              <w:jc w:val="left"/>
            </w:pPr>
            <w:r w:rsidRPr="006A200F">
              <w:t>Detachment from the primary tumor</w:t>
            </w:r>
          </w:p>
        </w:tc>
        <w:tc>
          <w:tcPr>
            <w:tcW w:w="5560" w:type="dxa"/>
            <w:tcBorders>
              <w:left w:val="nil"/>
              <w:bottom w:val="nil"/>
            </w:tcBorders>
          </w:tcPr>
          <w:p w14:paraId="2C8487AB" w14:textId="16FBDFB7" w:rsidR="005665FD" w:rsidRPr="006A200F" w:rsidRDefault="0047012E" w:rsidP="006A200F">
            <w:pPr>
              <w:adjustRightInd w:val="0"/>
              <w:snapToGrid w:val="0"/>
              <w:jc w:val="center"/>
            </w:pPr>
            <w:r w:rsidRPr="006A200F">
              <w:t>Spontaneous tumor cell shedding:</w:t>
            </w:r>
          </w:p>
          <w:p w14:paraId="2E909471" w14:textId="77777777" w:rsidR="005665FD" w:rsidRPr="006A200F" w:rsidRDefault="0047012E" w:rsidP="006A200F">
            <w:pPr>
              <w:adjustRightInd w:val="0"/>
              <w:snapToGrid w:val="0"/>
              <w:jc w:val="center"/>
            </w:pPr>
            <w:r w:rsidRPr="006A200F">
              <w:t xml:space="preserve">E-cadherin </w:t>
            </w:r>
            <w:r w:rsidRPr="006A200F">
              <w:sym w:font="Symbol" w:char="F0AF"/>
            </w:r>
          </w:p>
          <w:p w14:paraId="199B56F3" w14:textId="77777777" w:rsidR="005665FD" w:rsidRPr="006A200F" w:rsidRDefault="0047012E" w:rsidP="006A200F">
            <w:pPr>
              <w:adjustRightInd w:val="0"/>
              <w:snapToGrid w:val="0"/>
              <w:jc w:val="center"/>
            </w:pPr>
            <w:r w:rsidRPr="006A200F">
              <w:t xml:space="preserve">N-cadherin </w:t>
            </w:r>
            <w:r w:rsidRPr="006A200F">
              <w:sym w:font="Symbol" w:char="F0AD"/>
            </w:r>
          </w:p>
          <w:p w14:paraId="3DCE9E3A" w14:textId="57C23264" w:rsidR="005665FD" w:rsidRPr="006A200F" w:rsidRDefault="0047012E" w:rsidP="006A200F">
            <w:pPr>
              <w:adjustRightInd w:val="0"/>
              <w:snapToGrid w:val="0"/>
              <w:jc w:val="center"/>
            </w:pPr>
            <w:r w:rsidRPr="006A200F">
              <w:t>EMT</w:t>
            </w:r>
          </w:p>
          <w:p w14:paraId="039473DD" w14:textId="7C684C69" w:rsidR="0047012E" w:rsidRPr="006A200F" w:rsidRDefault="005665FD" w:rsidP="006A200F">
            <w:pPr>
              <w:adjustRightInd w:val="0"/>
              <w:snapToGrid w:val="0"/>
              <w:jc w:val="center"/>
            </w:pPr>
            <w:r w:rsidRPr="006A200F">
              <w:t>P</w:t>
            </w:r>
            <w:r w:rsidR="0047012E" w:rsidRPr="006A200F">
              <w:t xml:space="preserve">C1 and PC2 </w:t>
            </w:r>
            <w:r w:rsidR="0047012E" w:rsidRPr="006A200F">
              <w:sym w:font="Symbol" w:char="F0AD"/>
            </w:r>
          </w:p>
          <w:p w14:paraId="712D8726" w14:textId="77777777" w:rsidR="0047012E" w:rsidRPr="006A200F" w:rsidRDefault="0047012E" w:rsidP="006A200F">
            <w:pPr>
              <w:adjustRightInd w:val="0"/>
              <w:snapToGrid w:val="0"/>
              <w:jc w:val="center"/>
            </w:pPr>
            <w:r w:rsidRPr="006A200F">
              <w:t xml:space="preserve">Interstitial fluid pressure </w:t>
            </w:r>
            <w:r w:rsidRPr="006A200F">
              <w:sym w:font="Symbol" w:char="F0AD"/>
            </w:r>
          </w:p>
          <w:p w14:paraId="7AA6C0E6" w14:textId="77777777" w:rsidR="0047012E" w:rsidRPr="006A200F" w:rsidRDefault="0047012E" w:rsidP="006A200F">
            <w:pPr>
              <w:adjustRightInd w:val="0"/>
              <w:snapToGrid w:val="0"/>
              <w:jc w:val="center"/>
              <w:rPr>
                <w:b/>
              </w:rPr>
            </w:pPr>
            <w:r w:rsidRPr="006A200F">
              <w:t>Peroperative seeding tumor cells during surgery</w:t>
            </w:r>
          </w:p>
        </w:tc>
      </w:tr>
      <w:tr w:rsidR="0047012E" w:rsidRPr="006A200F" w14:paraId="38F81FB2" w14:textId="77777777" w:rsidTr="008450D0">
        <w:tc>
          <w:tcPr>
            <w:tcW w:w="3496" w:type="dxa"/>
            <w:tcBorders>
              <w:top w:val="nil"/>
              <w:bottom w:val="nil"/>
              <w:right w:val="nil"/>
            </w:tcBorders>
          </w:tcPr>
          <w:p w14:paraId="3117CFB5" w14:textId="77777777" w:rsidR="0047012E" w:rsidRPr="006A200F" w:rsidRDefault="0047012E" w:rsidP="006A200F">
            <w:pPr>
              <w:adjustRightInd w:val="0"/>
              <w:snapToGrid w:val="0"/>
              <w:jc w:val="left"/>
            </w:pPr>
            <w:r w:rsidRPr="006A200F">
              <w:t xml:space="preserve">Peritoneal transport </w:t>
            </w:r>
          </w:p>
        </w:tc>
        <w:tc>
          <w:tcPr>
            <w:tcW w:w="5560" w:type="dxa"/>
            <w:tcBorders>
              <w:top w:val="nil"/>
              <w:left w:val="nil"/>
              <w:bottom w:val="nil"/>
            </w:tcBorders>
          </w:tcPr>
          <w:p w14:paraId="798810F1" w14:textId="77777777" w:rsidR="0047012E" w:rsidRPr="006A200F" w:rsidRDefault="0047012E" w:rsidP="006A200F">
            <w:pPr>
              <w:adjustRightInd w:val="0"/>
              <w:snapToGrid w:val="0"/>
              <w:jc w:val="center"/>
            </w:pPr>
            <w:r w:rsidRPr="006A200F">
              <w:t>Muscinous ascites</w:t>
            </w:r>
          </w:p>
          <w:p w14:paraId="73FEE49C" w14:textId="77777777" w:rsidR="0047012E" w:rsidRPr="006A200F" w:rsidRDefault="0047012E" w:rsidP="006A200F">
            <w:pPr>
              <w:adjustRightInd w:val="0"/>
              <w:snapToGrid w:val="0"/>
              <w:jc w:val="center"/>
            </w:pPr>
            <w:r w:rsidRPr="006A200F">
              <w:t>Actin microfilament system</w:t>
            </w:r>
          </w:p>
          <w:p w14:paraId="149526A4" w14:textId="77777777" w:rsidR="0047012E" w:rsidRPr="006A200F" w:rsidRDefault="0047012E" w:rsidP="006A200F">
            <w:pPr>
              <w:adjustRightInd w:val="0"/>
              <w:snapToGrid w:val="0"/>
              <w:jc w:val="center"/>
            </w:pPr>
            <w:r w:rsidRPr="006A200F">
              <w:t>Lammelipodia, filipodia</w:t>
            </w:r>
          </w:p>
        </w:tc>
      </w:tr>
      <w:tr w:rsidR="0047012E" w:rsidRPr="006A200F" w14:paraId="4C7E0D51" w14:textId="77777777" w:rsidTr="008450D0">
        <w:tc>
          <w:tcPr>
            <w:tcW w:w="3496" w:type="dxa"/>
            <w:tcBorders>
              <w:top w:val="nil"/>
              <w:bottom w:val="nil"/>
              <w:right w:val="nil"/>
            </w:tcBorders>
          </w:tcPr>
          <w:p w14:paraId="21E4B965" w14:textId="77777777" w:rsidR="0047012E" w:rsidRPr="006A200F" w:rsidRDefault="0047012E" w:rsidP="006A200F">
            <w:pPr>
              <w:adjustRightInd w:val="0"/>
              <w:snapToGrid w:val="0"/>
              <w:jc w:val="left"/>
            </w:pPr>
            <w:r w:rsidRPr="006A200F">
              <w:t>Attachment to distant peritoneum</w:t>
            </w:r>
          </w:p>
        </w:tc>
        <w:tc>
          <w:tcPr>
            <w:tcW w:w="5560" w:type="dxa"/>
            <w:tcBorders>
              <w:top w:val="nil"/>
              <w:left w:val="nil"/>
              <w:bottom w:val="nil"/>
            </w:tcBorders>
          </w:tcPr>
          <w:p w14:paraId="5EA92757" w14:textId="77777777" w:rsidR="0047012E" w:rsidRPr="006A200F" w:rsidRDefault="0047012E" w:rsidP="006A200F">
            <w:pPr>
              <w:adjustRightInd w:val="0"/>
              <w:snapToGrid w:val="0"/>
              <w:jc w:val="center"/>
            </w:pPr>
            <w:r w:rsidRPr="006A200F">
              <w:t>Transmesothelial dissemination:</w:t>
            </w:r>
          </w:p>
          <w:p w14:paraId="1A5711AB" w14:textId="77777777" w:rsidR="0047012E" w:rsidRPr="006A200F" w:rsidRDefault="0047012E" w:rsidP="006A200F">
            <w:pPr>
              <w:adjustRightInd w:val="0"/>
              <w:snapToGrid w:val="0"/>
              <w:jc w:val="center"/>
            </w:pPr>
            <w:r w:rsidRPr="006A200F">
              <w:t xml:space="preserve">ICAM-1 </w:t>
            </w:r>
            <w:r w:rsidRPr="006A200F">
              <w:sym w:font="Symbol" w:char="F0AD"/>
            </w:r>
            <w:r w:rsidRPr="006A200F">
              <w:t xml:space="preserve">, PECAM-1, VCAM-1 </w:t>
            </w:r>
            <w:r w:rsidRPr="006A200F">
              <w:sym w:font="Symbol" w:char="F0AD"/>
            </w:r>
          </w:p>
          <w:p w14:paraId="194D9787" w14:textId="77777777" w:rsidR="0047012E" w:rsidRPr="006A200F" w:rsidRDefault="0047012E" w:rsidP="006A200F">
            <w:pPr>
              <w:adjustRightInd w:val="0"/>
              <w:snapToGrid w:val="0"/>
              <w:jc w:val="center"/>
            </w:pPr>
            <w:r w:rsidRPr="006A200F">
              <w:t>TNF-</w:t>
            </w:r>
            <w:r w:rsidRPr="006A200F">
              <w:sym w:font="Symbol" w:char="F061"/>
            </w:r>
            <w:r w:rsidRPr="006A200F">
              <w:t>, IL-1</w:t>
            </w:r>
            <w:r w:rsidRPr="006A200F">
              <w:sym w:font="Symbol" w:char="F062"/>
            </w:r>
            <w:r w:rsidRPr="006A200F">
              <w:t>, IL-6, IFN-</w:t>
            </w:r>
            <w:r w:rsidRPr="006A200F">
              <w:sym w:font="Symbol" w:char="F067"/>
            </w:r>
          </w:p>
          <w:p w14:paraId="50BAD7AE" w14:textId="77777777" w:rsidR="0047012E" w:rsidRPr="006A200F" w:rsidRDefault="0047012E" w:rsidP="006A200F">
            <w:pPr>
              <w:adjustRightInd w:val="0"/>
              <w:snapToGrid w:val="0"/>
              <w:jc w:val="center"/>
            </w:pPr>
            <w:r w:rsidRPr="006A200F">
              <w:t>ß1 integrin subunit</w:t>
            </w:r>
          </w:p>
          <w:p w14:paraId="2AF10C8C" w14:textId="77777777" w:rsidR="0047012E" w:rsidRPr="006A200F" w:rsidRDefault="0047012E" w:rsidP="006A200F">
            <w:pPr>
              <w:adjustRightInd w:val="0"/>
              <w:snapToGrid w:val="0"/>
              <w:jc w:val="center"/>
            </w:pPr>
            <w:r w:rsidRPr="006A200F">
              <w:t>CD43, CD44</w:t>
            </w:r>
          </w:p>
          <w:p w14:paraId="7C7B24A2" w14:textId="77777777" w:rsidR="0047012E" w:rsidRPr="006A200F" w:rsidRDefault="0047012E" w:rsidP="006A200F">
            <w:pPr>
              <w:adjustRightInd w:val="0"/>
              <w:snapToGrid w:val="0"/>
              <w:jc w:val="center"/>
            </w:pPr>
            <w:r w:rsidRPr="006A200F">
              <w:t>Hyaluronan</w:t>
            </w:r>
          </w:p>
          <w:p w14:paraId="1B394986" w14:textId="77777777" w:rsidR="0047012E" w:rsidRPr="006A200F" w:rsidRDefault="0047012E" w:rsidP="006A200F">
            <w:pPr>
              <w:adjustRightInd w:val="0"/>
              <w:snapToGrid w:val="0"/>
              <w:jc w:val="center"/>
            </w:pPr>
            <w:r w:rsidRPr="006A200F">
              <w:t>Translymphatic dissemination:</w:t>
            </w:r>
          </w:p>
          <w:p w14:paraId="7FC65817" w14:textId="77777777" w:rsidR="0047012E" w:rsidRPr="006A200F" w:rsidRDefault="0047012E" w:rsidP="006A200F">
            <w:pPr>
              <w:adjustRightInd w:val="0"/>
              <w:snapToGrid w:val="0"/>
              <w:jc w:val="center"/>
            </w:pPr>
            <w:r w:rsidRPr="006A200F">
              <w:t>Lymphatic stomata</w:t>
            </w:r>
          </w:p>
          <w:p w14:paraId="772E7652" w14:textId="77777777" w:rsidR="0047012E" w:rsidRPr="006A200F" w:rsidRDefault="0047012E" w:rsidP="006A200F">
            <w:pPr>
              <w:adjustRightInd w:val="0"/>
              <w:snapToGrid w:val="0"/>
              <w:jc w:val="center"/>
            </w:pPr>
            <w:r w:rsidRPr="006A200F">
              <w:t>Milky spots</w:t>
            </w:r>
          </w:p>
        </w:tc>
      </w:tr>
      <w:tr w:rsidR="0047012E" w:rsidRPr="006A200F" w14:paraId="68E3BA1B" w14:textId="77777777" w:rsidTr="008450D0">
        <w:tc>
          <w:tcPr>
            <w:tcW w:w="3496" w:type="dxa"/>
            <w:tcBorders>
              <w:top w:val="nil"/>
              <w:bottom w:val="nil"/>
              <w:right w:val="nil"/>
            </w:tcBorders>
          </w:tcPr>
          <w:p w14:paraId="1AD1BB10" w14:textId="77777777" w:rsidR="0047012E" w:rsidRPr="006A200F" w:rsidRDefault="0047012E" w:rsidP="006A200F">
            <w:pPr>
              <w:adjustRightInd w:val="0"/>
              <w:snapToGrid w:val="0"/>
              <w:jc w:val="left"/>
            </w:pPr>
            <w:r w:rsidRPr="006A200F">
              <w:t>Invasion into the subperitoneal space</w:t>
            </w:r>
          </w:p>
        </w:tc>
        <w:tc>
          <w:tcPr>
            <w:tcW w:w="5560" w:type="dxa"/>
            <w:tcBorders>
              <w:top w:val="nil"/>
              <w:left w:val="nil"/>
              <w:bottom w:val="nil"/>
            </w:tcBorders>
          </w:tcPr>
          <w:p w14:paraId="7B021818" w14:textId="77777777" w:rsidR="0047012E" w:rsidRPr="006A200F" w:rsidRDefault="0047012E" w:rsidP="006A200F">
            <w:pPr>
              <w:adjustRightInd w:val="0"/>
              <w:snapToGrid w:val="0"/>
              <w:jc w:val="center"/>
            </w:pPr>
            <w:r w:rsidRPr="006A200F">
              <w:t>Rounding of mesothelial cells:</w:t>
            </w:r>
          </w:p>
          <w:p w14:paraId="1A635545" w14:textId="77777777" w:rsidR="0047012E" w:rsidRPr="006A200F" w:rsidRDefault="0047012E" w:rsidP="006A200F">
            <w:pPr>
              <w:adjustRightInd w:val="0"/>
              <w:snapToGrid w:val="0"/>
              <w:jc w:val="center"/>
            </w:pPr>
            <w:r w:rsidRPr="006A200F">
              <w:t xml:space="preserve">HGF/SF </w:t>
            </w:r>
            <w:r w:rsidRPr="006A200F">
              <w:sym w:font="Symbol" w:char="F0AD"/>
            </w:r>
          </w:p>
          <w:p w14:paraId="6FCAF7FA" w14:textId="77777777" w:rsidR="0047012E" w:rsidRPr="006A200F" w:rsidRDefault="0047012E" w:rsidP="006A200F">
            <w:pPr>
              <w:adjustRightInd w:val="0"/>
              <w:snapToGrid w:val="0"/>
              <w:jc w:val="center"/>
            </w:pPr>
            <w:r w:rsidRPr="006A200F">
              <w:t xml:space="preserve">c-Met </w:t>
            </w:r>
            <w:r w:rsidRPr="006A200F">
              <w:sym w:font="Symbol" w:char="F0AD"/>
            </w:r>
          </w:p>
          <w:p w14:paraId="58982FB3" w14:textId="77777777" w:rsidR="0047012E" w:rsidRPr="006A200F" w:rsidRDefault="0047012E" w:rsidP="006A200F">
            <w:pPr>
              <w:adjustRightInd w:val="0"/>
              <w:snapToGrid w:val="0"/>
              <w:jc w:val="center"/>
            </w:pPr>
            <w:r w:rsidRPr="006A200F">
              <w:t>Destruction of the mesothelial monolayer:</w:t>
            </w:r>
          </w:p>
          <w:p w14:paraId="616AC5DC" w14:textId="77777777" w:rsidR="0047012E" w:rsidRPr="006A200F" w:rsidRDefault="0047012E" w:rsidP="006A200F">
            <w:pPr>
              <w:adjustRightInd w:val="0"/>
              <w:snapToGrid w:val="0"/>
              <w:jc w:val="center"/>
            </w:pPr>
            <w:r w:rsidRPr="006A200F">
              <w:t>Tumor-induced apoptosis</w:t>
            </w:r>
          </w:p>
          <w:p w14:paraId="58356EF9" w14:textId="77777777" w:rsidR="0047012E" w:rsidRPr="006A200F" w:rsidRDefault="0047012E" w:rsidP="006A200F">
            <w:pPr>
              <w:adjustRightInd w:val="0"/>
              <w:snapToGrid w:val="0"/>
              <w:jc w:val="center"/>
            </w:pPr>
            <w:r w:rsidRPr="006A200F">
              <w:t>Fas ligand/Fas</w:t>
            </w:r>
          </w:p>
          <w:p w14:paraId="14EF2F6F" w14:textId="77777777" w:rsidR="0047012E" w:rsidRPr="006A200F" w:rsidRDefault="0047012E" w:rsidP="006A200F">
            <w:pPr>
              <w:adjustRightInd w:val="0"/>
              <w:snapToGrid w:val="0"/>
              <w:jc w:val="center"/>
            </w:pPr>
            <w:r w:rsidRPr="006A200F">
              <w:t>Adherence to the basement membrane:</w:t>
            </w:r>
          </w:p>
          <w:p w14:paraId="36FB7B29" w14:textId="77777777" w:rsidR="0047012E" w:rsidRPr="006A200F" w:rsidRDefault="0047012E" w:rsidP="006A200F">
            <w:pPr>
              <w:adjustRightInd w:val="0"/>
              <w:snapToGrid w:val="0"/>
              <w:jc w:val="center"/>
            </w:pPr>
            <w:r w:rsidRPr="006A200F">
              <w:t>Integrines</w:t>
            </w:r>
          </w:p>
          <w:p w14:paraId="68B09275" w14:textId="77777777" w:rsidR="0047012E" w:rsidRPr="006A200F" w:rsidRDefault="0047012E" w:rsidP="006A200F">
            <w:pPr>
              <w:adjustRightInd w:val="0"/>
              <w:snapToGrid w:val="0"/>
              <w:jc w:val="center"/>
            </w:pPr>
            <w:r w:rsidRPr="006A200F">
              <w:lastRenderedPageBreak/>
              <w:t>Invasion of the peritoneal-blood barrier:</w:t>
            </w:r>
          </w:p>
          <w:p w14:paraId="58EF860B" w14:textId="77777777" w:rsidR="0047012E" w:rsidRPr="006A200F" w:rsidRDefault="0047012E" w:rsidP="006A200F">
            <w:pPr>
              <w:adjustRightInd w:val="0"/>
              <w:snapToGrid w:val="0"/>
              <w:jc w:val="center"/>
            </w:pPr>
            <w:r w:rsidRPr="006A200F">
              <w:t xml:space="preserve">MMP-1, MMP-2, MMP-7, MMP-9, MMP-13, MMP-14 </w:t>
            </w:r>
            <w:r w:rsidRPr="006A200F">
              <w:sym w:font="Symbol" w:char="F0AD"/>
            </w:r>
          </w:p>
          <w:p w14:paraId="77F63147" w14:textId="77777777" w:rsidR="0047012E" w:rsidRPr="006A200F" w:rsidRDefault="0047012E" w:rsidP="006A200F">
            <w:pPr>
              <w:adjustRightInd w:val="0"/>
              <w:snapToGrid w:val="0"/>
              <w:jc w:val="center"/>
            </w:pPr>
            <w:r w:rsidRPr="006A200F">
              <w:t>TIMP-1, TIMP-2, TIMP-3, TIMP-4</w:t>
            </w:r>
          </w:p>
          <w:p w14:paraId="3ACD7677" w14:textId="77777777" w:rsidR="0047012E" w:rsidRPr="006A200F" w:rsidRDefault="0047012E" w:rsidP="006A200F">
            <w:pPr>
              <w:adjustRightInd w:val="0"/>
              <w:snapToGrid w:val="0"/>
              <w:jc w:val="center"/>
            </w:pPr>
            <w:r w:rsidRPr="006A200F">
              <w:t>uPA/uPAR</w:t>
            </w:r>
          </w:p>
          <w:p w14:paraId="77468EDD" w14:textId="77777777" w:rsidR="0047012E" w:rsidRPr="006A200F" w:rsidRDefault="0047012E" w:rsidP="006A200F">
            <w:pPr>
              <w:adjustRightInd w:val="0"/>
              <w:snapToGrid w:val="0"/>
              <w:jc w:val="center"/>
            </w:pPr>
            <w:r w:rsidRPr="006A200F">
              <w:t>plasminogen activator inhibitor -1 and -2</w:t>
            </w:r>
          </w:p>
        </w:tc>
      </w:tr>
      <w:tr w:rsidR="0047012E" w:rsidRPr="006A200F" w14:paraId="21546BCC" w14:textId="77777777" w:rsidTr="008450D0">
        <w:tc>
          <w:tcPr>
            <w:tcW w:w="3496" w:type="dxa"/>
            <w:tcBorders>
              <w:top w:val="nil"/>
              <w:bottom w:val="single" w:sz="4" w:space="0" w:color="auto"/>
              <w:right w:val="nil"/>
            </w:tcBorders>
          </w:tcPr>
          <w:p w14:paraId="03678789" w14:textId="77777777" w:rsidR="0047012E" w:rsidRPr="006A200F" w:rsidRDefault="0047012E" w:rsidP="006A200F">
            <w:pPr>
              <w:adjustRightInd w:val="0"/>
              <w:snapToGrid w:val="0"/>
              <w:jc w:val="left"/>
            </w:pPr>
            <w:r w:rsidRPr="006A200F">
              <w:lastRenderedPageBreak/>
              <w:t>Proliferation and angiogenesis</w:t>
            </w:r>
          </w:p>
        </w:tc>
        <w:tc>
          <w:tcPr>
            <w:tcW w:w="5560" w:type="dxa"/>
            <w:tcBorders>
              <w:top w:val="nil"/>
              <w:left w:val="nil"/>
              <w:bottom w:val="single" w:sz="4" w:space="0" w:color="auto"/>
            </w:tcBorders>
          </w:tcPr>
          <w:p w14:paraId="35C7518F" w14:textId="77777777" w:rsidR="0047012E" w:rsidRPr="006A200F" w:rsidRDefault="0047012E" w:rsidP="006A200F">
            <w:pPr>
              <w:adjustRightInd w:val="0"/>
              <w:snapToGrid w:val="0"/>
              <w:jc w:val="center"/>
            </w:pPr>
            <w:r w:rsidRPr="006A200F">
              <w:t>Proliferation:</w:t>
            </w:r>
          </w:p>
          <w:p w14:paraId="3A90BD08" w14:textId="77777777" w:rsidR="0047012E" w:rsidRPr="006A200F" w:rsidRDefault="0047012E" w:rsidP="006A200F">
            <w:pPr>
              <w:adjustRightInd w:val="0"/>
              <w:snapToGrid w:val="0"/>
              <w:jc w:val="center"/>
            </w:pPr>
            <w:r w:rsidRPr="006A200F">
              <w:t>EGFR, EGF, TGF</w:t>
            </w:r>
            <w:r w:rsidRPr="006A200F">
              <w:sym w:font="Symbol" w:char="F061"/>
            </w:r>
          </w:p>
          <w:p w14:paraId="5DB0ACD4" w14:textId="77777777" w:rsidR="0047012E" w:rsidRPr="006A200F" w:rsidRDefault="0047012E" w:rsidP="006A200F">
            <w:pPr>
              <w:adjustRightInd w:val="0"/>
              <w:snapToGrid w:val="0"/>
              <w:jc w:val="center"/>
            </w:pPr>
            <w:r w:rsidRPr="006A200F">
              <w:t>IGF-1, IGF-Binding Protein-3</w:t>
            </w:r>
          </w:p>
          <w:p w14:paraId="5DE32172" w14:textId="77777777" w:rsidR="0047012E" w:rsidRPr="006A200F" w:rsidRDefault="0047012E" w:rsidP="006A200F">
            <w:pPr>
              <w:adjustRightInd w:val="0"/>
              <w:snapToGrid w:val="0"/>
              <w:jc w:val="center"/>
            </w:pPr>
            <w:r w:rsidRPr="006A200F">
              <w:t>Angiogenesis:</w:t>
            </w:r>
          </w:p>
          <w:p w14:paraId="6D8709D9" w14:textId="77777777" w:rsidR="0047012E" w:rsidRPr="006A200F" w:rsidRDefault="0047012E" w:rsidP="006A200F">
            <w:pPr>
              <w:adjustRightInd w:val="0"/>
              <w:snapToGrid w:val="0"/>
              <w:jc w:val="center"/>
            </w:pPr>
            <w:r w:rsidRPr="006A200F">
              <w:t>HIF-1</w:t>
            </w:r>
            <w:r w:rsidRPr="006A200F">
              <w:sym w:font="Symbol" w:char="F061"/>
            </w:r>
            <w:r w:rsidRPr="006A200F">
              <w:t>, HIF-1</w:t>
            </w:r>
            <w:r w:rsidRPr="006A200F">
              <w:sym w:font="Symbol" w:char="F062"/>
            </w:r>
          </w:p>
          <w:p w14:paraId="7091B833" w14:textId="77777777" w:rsidR="0047012E" w:rsidRPr="006A200F" w:rsidRDefault="0047012E" w:rsidP="006A200F">
            <w:pPr>
              <w:adjustRightInd w:val="0"/>
              <w:snapToGrid w:val="0"/>
              <w:jc w:val="center"/>
            </w:pPr>
            <w:r w:rsidRPr="006A200F">
              <w:t>VEGF/VEGFR</w:t>
            </w:r>
          </w:p>
        </w:tc>
      </w:tr>
    </w:tbl>
    <w:p w14:paraId="3D9EEF48" w14:textId="0EA5F6E5" w:rsidR="0047012E" w:rsidRPr="004F4DDC" w:rsidRDefault="0047012E" w:rsidP="00246B29">
      <w:pPr>
        <w:adjustRightInd w:val="0"/>
        <w:snapToGrid w:val="0"/>
        <w:rPr>
          <w:rFonts w:eastAsia="宋体"/>
          <w:lang w:eastAsia="zh-CN"/>
        </w:rPr>
      </w:pPr>
      <w:r w:rsidRPr="006A200F">
        <w:t xml:space="preserve">E-cadherin: Epithelial-cadherin; N-cadherin: Neural-cadherin; EMT: Epithelial to </w:t>
      </w:r>
      <w:r w:rsidR="004F4DDC" w:rsidRPr="006A200F">
        <w:t>mesenchyme transition;</w:t>
      </w:r>
      <w:r w:rsidRPr="006A200F">
        <w:t xml:space="preserve"> PC: Polycystin; ICAM: Intercellular</w:t>
      </w:r>
      <w:r w:rsidR="004F4DDC" w:rsidRPr="006A200F">
        <w:t xml:space="preserve"> adhesion molecule-1</w:t>
      </w:r>
      <w:r w:rsidRPr="006A200F">
        <w:t>; PECAM: Platelet-</w:t>
      </w:r>
      <w:r w:rsidR="004F4DDC" w:rsidRPr="006A200F">
        <w:t>endothelial cell adhesion molecule-</w:t>
      </w:r>
      <w:r w:rsidRPr="006A200F">
        <w:t xml:space="preserve">1; VCAM-1: Vascular </w:t>
      </w:r>
      <w:r w:rsidR="004F4DDC" w:rsidRPr="006A200F">
        <w:t>adhesion molecule</w:t>
      </w:r>
      <w:r w:rsidRPr="006A200F">
        <w:t>-1; TNF-</w:t>
      </w:r>
      <w:r w:rsidRPr="006A200F">
        <w:sym w:font="Symbol" w:char="F061"/>
      </w:r>
      <w:r w:rsidRPr="006A200F">
        <w:t xml:space="preserve">: Tumor </w:t>
      </w:r>
      <w:r w:rsidR="004F4DDC" w:rsidRPr="006A200F">
        <w:t>necrosis factor-</w:t>
      </w:r>
      <w:r w:rsidRPr="006A200F">
        <w:sym w:font="Symbol" w:char="F061"/>
      </w:r>
      <w:r w:rsidRPr="006A200F">
        <w:t>; IL-1</w:t>
      </w:r>
      <w:r w:rsidRPr="006A200F">
        <w:sym w:font="Symbol" w:char="F062"/>
      </w:r>
      <w:r w:rsidRPr="006A200F">
        <w:t>: Interleukin-1</w:t>
      </w:r>
      <w:r w:rsidRPr="006A200F">
        <w:sym w:font="Symbol" w:char="F062"/>
      </w:r>
      <w:r w:rsidRPr="006A200F">
        <w:t>; IL-6: Interleukin-6; IFN-</w:t>
      </w:r>
      <w:r w:rsidRPr="006A200F">
        <w:sym w:font="Symbol" w:char="F067"/>
      </w:r>
      <w:r w:rsidRPr="006A200F">
        <w:t>: Interferon-</w:t>
      </w:r>
      <w:r w:rsidRPr="006A200F">
        <w:sym w:font="Symbol" w:char="F067"/>
      </w:r>
      <w:r w:rsidRPr="006A200F">
        <w:t>; CD43: Sialophorin; HGF: Hepatocyte</w:t>
      </w:r>
      <w:r w:rsidR="004F4DDC" w:rsidRPr="006A200F">
        <w:t xml:space="preserve"> growth factor</w:t>
      </w:r>
      <w:r w:rsidRPr="006A200F">
        <w:t xml:space="preserve">; SF: Scatter </w:t>
      </w:r>
      <w:r w:rsidR="004F4DDC" w:rsidRPr="006A200F">
        <w:t>factor</w:t>
      </w:r>
      <w:r w:rsidRPr="006A200F">
        <w:t xml:space="preserve">; MMP: Matrix </w:t>
      </w:r>
      <w:r w:rsidR="004F4DDC" w:rsidRPr="006A200F">
        <w:t>metalloproteinases</w:t>
      </w:r>
      <w:r w:rsidRPr="006A200F">
        <w:t>; TIMP: Tissue</w:t>
      </w:r>
      <w:r w:rsidR="004F4DDC" w:rsidRPr="006A200F">
        <w:t xml:space="preserve"> inhibitor metalloproteinases; </w:t>
      </w:r>
      <w:r w:rsidRPr="006A200F">
        <w:t xml:space="preserve">uPA: </w:t>
      </w:r>
      <w:r w:rsidR="004F4DDC" w:rsidRPr="006A200F">
        <w:t>Urokinase plasminogen activator</w:t>
      </w:r>
      <w:r w:rsidRPr="006A200F">
        <w:t xml:space="preserve">; uPAR: </w:t>
      </w:r>
      <w:r w:rsidR="004F4DDC" w:rsidRPr="006A200F">
        <w:t xml:space="preserve">Urokinase plasminogen activator receptor; </w:t>
      </w:r>
      <w:r w:rsidRPr="006A200F">
        <w:t>EGFR: Epidermal</w:t>
      </w:r>
      <w:r w:rsidR="004F4DDC" w:rsidRPr="006A200F">
        <w:t xml:space="preserve"> growth factor receptor; </w:t>
      </w:r>
      <w:r w:rsidRPr="006A200F">
        <w:t xml:space="preserve">EGF: Epidermal </w:t>
      </w:r>
      <w:r w:rsidR="004F4DDC" w:rsidRPr="006A200F">
        <w:t xml:space="preserve">growth factor; </w:t>
      </w:r>
      <w:r w:rsidRPr="006A200F">
        <w:t>TGF</w:t>
      </w:r>
      <w:r w:rsidRPr="006A200F">
        <w:sym w:font="Symbol" w:char="F061"/>
      </w:r>
      <w:r w:rsidRPr="006A200F">
        <w:t xml:space="preserve">: Tumor </w:t>
      </w:r>
      <w:r w:rsidR="004F4DDC" w:rsidRPr="006A200F">
        <w:t>growth facto</w:t>
      </w:r>
      <w:r w:rsidRPr="006A200F">
        <w:t xml:space="preserve">r </w:t>
      </w:r>
      <w:r w:rsidRPr="006A200F">
        <w:sym w:font="Symbol" w:char="F061"/>
      </w:r>
      <w:r w:rsidRPr="006A200F">
        <w:t>; IGF-1: Insulin</w:t>
      </w:r>
      <w:r w:rsidR="004F4DDC" w:rsidRPr="006A200F">
        <w:t xml:space="preserve"> like growth factor</w:t>
      </w:r>
      <w:r w:rsidRPr="006A200F">
        <w:t xml:space="preserve">-1; HIF: Hypoxia </w:t>
      </w:r>
      <w:r w:rsidR="004F4DDC" w:rsidRPr="006A200F">
        <w:t>inducible factor;</w:t>
      </w:r>
      <w:r w:rsidRPr="006A200F">
        <w:t xml:space="preserve"> VEGF: Vascular </w:t>
      </w:r>
      <w:r w:rsidR="004F4DDC" w:rsidRPr="006A200F">
        <w:t>endothelial growth factor;</w:t>
      </w:r>
      <w:r w:rsidRPr="006A200F">
        <w:t xml:space="preserve"> VEGFR: Vascular </w:t>
      </w:r>
      <w:r w:rsidR="004F4DDC" w:rsidRPr="006A200F">
        <w:t>endothelial growth factor receptor</w:t>
      </w:r>
      <w:r w:rsidR="004F4DDC">
        <w:rPr>
          <w:rFonts w:eastAsia="宋体" w:hint="eastAsia"/>
          <w:lang w:eastAsia="zh-CN"/>
        </w:rPr>
        <w:t>.</w:t>
      </w:r>
    </w:p>
    <w:p w14:paraId="76D367A8" w14:textId="77777777" w:rsidR="0047012E" w:rsidRPr="006A200F" w:rsidRDefault="0047012E" w:rsidP="00246B29">
      <w:pPr>
        <w:adjustRightInd w:val="0"/>
        <w:snapToGrid w:val="0"/>
        <w:rPr>
          <w:b/>
        </w:rPr>
      </w:pPr>
    </w:p>
    <w:p w14:paraId="273C7F5C" w14:textId="77777777" w:rsidR="0047012E" w:rsidRPr="006A200F" w:rsidRDefault="0047012E" w:rsidP="00246B29">
      <w:pPr>
        <w:adjustRightInd w:val="0"/>
        <w:snapToGrid w:val="0"/>
        <w:rPr>
          <w:b/>
        </w:rPr>
      </w:pPr>
    </w:p>
    <w:p w14:paraId="56EEB27B" w14:textId="77777777" w:rsidR="0047012E" w:rsidRPr="006A200F" w:rsidRDefault="0047012E" w:rsidP="00246B29">
      <w:pPr>
        <w:adjustRightInd w:val="0"/>
        <w:snapToGrid w:val="0"/>
        <w:rPr>
          <w:b/>
        </w:rPr>
      </w:pPr>
    </w:p>
    <w:p w14:paraId="1E41EC28" w14:textId="77777777" w:rsidR="0047012E" w:rsidRPr="006A200F" w:rsidRDefault="0047012E" w:rsidP="00246B29">
      <w:pPr>
        <w:adjustRightInd w:val="0"/>
        <w:snapToGrid w:val="0"/>
        <w:rPr>
          <w:b/>
        </w:rPr>
      </w:pPr>
    </w:p>
    <w:p w14:paraId="620D7B58" w14:textId="77777777" w:rsidR="0047012E" w:rsidRPr="006A200F" w:rsidRDefault="0047012E" w:rsidP="00246B29">
      <w:pPr>
        <w:adjustRightInd w:val="0"/>
        <w:snapToGrid w:val="0"/>
        <w:rPr>
          <w:b/>
        </w:rPr>
      </w:pPr>
    </w:p>
    <w:p w14:paraId="3A41BD61" w14:textId="77777777" w:rsidR="0047012E" w:rsidRPr="006A200F" w:rsidRDefault="0047012E" w:rsidP="00246B29">
      <w:pPr>
        <w:adjustRightInd w:val="0"/>
        <w:snapToGrid w:val="0"/>
        <w:rPr>
          <w:b/>
        </w:rPr>
      </w:pPr>
    </w:p>
    <w:p w14:paraId="070B06FC" w14:textId="77777777" w:rsidR="0047012E" w:rsidRPr="006A200F" w:rsidRDefault="0047012E" w:rsidP="00246B29">
      <w:pPr>
        <w:adjustRightInd w:val="0"/>
        <w:snapToGrid w:val="0"/>
        <w:rPr>
          <w:b/>
        </w:rPr>
      </w:pPr>
    </w:p>
    <w:p w14:paraId="4C194B7A" w14:textId="005B2F57" w:rsidR="00304795" w:rsidRPr="006A200F" w:rsidRDefault="0047012E" w:rsidP="00246B29">
      <w:pPr>
        <w:adjustRightInd w:val="0"/>
        <w:snapToGrid w:val="0"/>
        <w:rPr>
          <w:b/>
        </w:rPr>
      </w:pPr>
      <w:r w:rsidRPr="006A200F">
        <w:rPr>
          <w:b/>
        </w:rPr>
        <w:lastRenderedPageBreak/>
        <w:t>Table 2</w:t>
      </w:r>
      <w:r w:rsidR="00304795" w:rsidRPr="006A200F">
        <w:rPr>
          <w:b/>
        </w:rPr>
        <w:t xml:space="preserve"> Intra-operative peritoneal lavage: detection method, timing and outcome data</w:t>
      </w:r>
    </w:p>
    <w:tbl>
      <w:tblPr>
        <w:tblStyle w:val="aa"/>
        <w:tblW w:w="0" w:type="auto"/>
        <w:tblLook w:val="04A0" w:firstRow="1" w:lastRow="0" w:firstColumn="1" w:lastColumn="0" w:noHBand="0" w:noVBand="1"/>
      </w:tblPr>
      <w:tblGrid>
        <w:gridCol w:w="1350"/>
        <w:gridCol w:w="1138"/>
        <w:gridCol w:w="2414"/>
        <w:gridCol w:w="1315"/>
        <w:gridCol w:w="1224"/>
        <w:gridCol w:w="1839"/>
      </w:tblGrid>
      <w:tr w:rsidR="00304795" w:rsidRPr="006A200F" w14:paraId="0BCE4896" w14:textId="77777777" w:rsidTr="00304795">
        <w:tc>
          <w:tcPr>
            <w:tcW w:w="1378" w:type="dxa"/>
            <w:tcBorders>
              <w:left w:val="nil"/>
              <w:bottom w:val="single" w:sz="4" w:space="0" w:color="auto"/>
              <w:right w:val="nil"/>
            </w:tcBorders>
          </w:tcPr>
          <w:p w14:paraId="01715B65" w14:textId="77777777" w:rsidR="00304795" w:rsidRPr="006A200F" w:rsidRDefault="00304795" w:rsidP="00246B29">
            <w:pPr>
              <w:adjustRightInd w:val="0"/>
              <w:snapToGrid w:val="0"/>
              <w:rPr>
                <w:b/>
              </w:rPr>
            </w:pPr>
            <w:r w:rsidRPr="006A200F">
              <w:rPr>
                <w:b/>
              </w:rPr>
              <w:t>Reference</w:t>
            </w:r>
          </w:p>
        </w:tc>
        <w:tc>
          <w:tcPr>
            <w:tcW w:w="1051" w:type="dxa"/>
            <w:tcBorders>
              <w:left w:val="nil"/>
              <w:bottom w:val="single" w:sz="4" w:space="0" w:color="auto"/>
              <w:right w:val="nil"/>
            </w:tcBorders>
          </w:tcPr>
          <w:p w14:paraId="74CBDD86" w14:textId="77777777" w:rsidR="00304795" w:rsidRPr="006A200F" w:rsidRDefault="00304795" w:rsidP="00466B2C">
            <w:pPr>
              <w:adjustRightInd w:val="0"/>
              <w:snapToGrid w:val="0"/>
              <w:jc w:val="center"/>
              <w:rPr>
                <w:b/>
              </w:rPr>
            </w:pPr>
            <w:r w:rsidRPr="006A200F">
              <w:rPr>
                <w:b/>
              </w:rPr>
              <w:t xml:space="preserve">Patients, </w:t>
            </w:r>
            <w:r w:rsidRPr="00466B2C">
              <w:rPr>
                <w:b/>
                <w:i/>
              </w:rPr>
              <w:t>n</w:t>
            </w:r>
          </w:p>
        </w:tc>
        <w:tc>
          <w:tcPr>
            <w:tcW w:w="2117" w:type="dxa"/>
            <w:tcBorders>
              <w:left w:val="nil"/>
              <w:bottom w:val="single" w:sz="4" w:space="0" w:color="auto"/>
              <w:right w:val="nil"/>
            </w:tcBorders>
          </w:tcPr>
          <w:p w14:paraId="4BFE417C" w14:textId="77777777" w:rsidR="00304795" w:rsidRPr="006A200F" w:rsidRDefault="00304795" w:rsidP="00466B2C">
            <w:pPr>
              <w:adjustRightInd w:val="0"/>
              <w:snapToGrid w:val="0"/>
              <w:jc w:val="center"/>
              <w:rPr>
                <w:b/>
              </w:rPr>
            </w:pPr>
            <w:r w:rsidRPr="006A200F">
              <w:rPr>
                <w:b/>
              </w:rPr>
              <w:t>Method of detection</w:t>
            </w:r>
          </w:p>
        </w:tc>
        <w:tc>
          <w:tcPr>
            <w:tcW w:w="1941" w:type="dxa"/>
            <w:tcBorders>
              <w:left w:val="nil"/>
              <w:bottom w:val="single" w:sz="4" w:space="0" w:color="auto"/>
              <w:right w:val="nil"/>
            </w:tcBorders>
          </w:tcPr>
          <w:p w14:paraId="74231553" w14:textId="77777777" w:rsidR="00304795" w:rsidRPr="006A200F" w:rsidRDefault="00304795" w:rsidP="00466B2C">
            <w:pPr>
              <w:adjustRightInd w:val="0"/>
              <w:snapToGrid w:val="0"/>
              <w:jc w:val="center"/>
              <w:rPr>
                <w:b/>
              </w:rPr>
            </w:pPr>
            <w:r w:rsidRPr="006A200F">
              <w:rPr>
                <w:b/>
              </w:rPr>
              <w:t>Peritoneal lavage fluid</w:t>
            </w:r>
          </w:p>
        </w:tc>
        <w:tc>
          <w:tcPr>
            <w:tcW w:w="1189" w:type="dxa"/>
            <w:tcBorders>
              <w:left w:val="nil"/>
              <w:bottom w:val="single" w:sz="4" w:space="0" w:color="auto"/>
              <w:right w:val="nil"/>
            </w:tcBorders>
          </w:tcPr>
          <w:p w14:paraId="00F604D9" w14:textId="77777777" w:rsidR="00304795" w:rsidRPr="006A200F" w:rsidRDefault="00304795" w:rsidP="00466B2C">
            <w:pPr>
              <w:adjustRightInd w:val="0"/>
              <w:snapToGrid w:val="0"/>
              <w:jc w:val="center"/>
              <w:rPr>
                <w:b/>
              </w:rPr>
            </w:pPr>
            <w:r w:rsidRPr="006A200F">
              <w:rPr>
                <w:b/>
              </w:rPr>
              <w:t>Timing of sampling</w:t>
            </w:r>
          </w:p>
        </w:tc>
        <w:tc>
          <w:tcPr>
            <w:tcW w:w="1606" w:type="dxa"/>
            <w:tcBorders>
              <w:left w:val="nil"/>
              <w:bottom w:val="single" w:sz="4" w:space="0" w:color="auto"/>
              <w:right w:val="nil"/>
            </w:tcBorders>
          </w:tcPr>
          <w:p w14:paraId="79249753" w14:textId="19F94F4A" w:rsidR="00304795" w:rsidRPr="00DE20A1" w:rsidRDefault="00304795" w:rsidP="00466B2C">
            <w:pPr>
              <w:adjustRightInd w:val="0"/>
              <w:snapToGrid w:val="0"/>
              <w:jc w:val="center"/>
              <w:rPr>
                <w:rFonts w:eastAsia="宋体"/>
                <w:b/>
                <w:lang w:eastAsia="zh-CN"/>
              </w:rPr>
            </w:pPr>
            <w:r w:rsidRPr="006A200F">
              <w:rPr>
                <w:b/>
              </w:rPr>
              <w:t>In</w:t>
            </w:r>
            <w:r w:rsidR="00466B2C">
              <w:rPr>
                <w:b/>
              </w:rPr>
              <w:t>traperitoneal free cancer cells</w:t>
            </w:r>
          </w:p>
        </w:tc>
      </w:tr>
      <w:tr w:rsidR="00304795" w:rsidRPr="006A200F" w14:paraId="5E6AA477" w14:textId="77777777" w:rsidTr="00304795">
        <w:tc>
          <w:tcPr>
            <w:tcW w:w="1378" w:type="dxa"/>
            <w:tcBorders>
              <w:top w:val="single" w:sz="4" w:space="0" w:color="auto"/>
              <w:left w:val="nil"/>
              <w:bottom w:val="nil"/>
              <w:right w:val="nil"/>
            </w:tcBorders>
          </w:tcPr>
          <w:p w14:paraId="03C3640F" w14:textId="58F556C7" w:rsidR="00304795" w:rsidRPr="006A200F" w:rsidRDefault="00304795" w:rsidP="00466B2C">
            <w:pPr>
              <w:adjustRightInd w:val="0"/>
              <w:snapToGrid w:val="0"/>
              <w:jc w:val="left"/>
              <w:rPr>
                <w:vertAlign w:val="superscript"/>
              </w:rPr>
            </w:pPr>
            <w:r w:rsidRPr="006A200F">
              <w:t>Kirstensen</w:t>
            </w:r>
            <w:r w:rsidR="00466B2C">
              <w:rPr>
                <w:rFonts w:eastAsia="宋体" w:hint="eastAsia"/>
                <w:lang w:eastAsia="zh-CN"/>
              </w:rPr>
              <w:t xml:space="preserve"> </w:t>
            </w:r>
            <w:r w:rsidR="00466B2C" w:rsidRPr="00466B2C">
              <w:rPr>
                <w:rFonts w:eastAsia="宋体" w:hint="eastAsia"/>
                <w:i/>
                <w:lang w:eastAsia="zh-CN"/>
              </w:rPr>
              <w:t>et al</w:t>
            </w:r>
            <w:r w:rsidRPr="006A200F">
              <w:rPr>
                <w:vertAlign w:val="superscript"/>
              </w:rPr>
              <w:fldChar w:fldCharType="begin"/>
            </w:r>
            <w:r w:rsidRPr="006A200F">
              <w:rPr>
                <w:vertAlign w:val="superscript"/>
              </w:rPr>
              <w:instrText xml:space="preserve"> ADDIN EN.CITE &lt;EndNote&gt;&lt;Cite&gt;&lt;Author&gt;Kristensen&lt;/Author&gt;&lt;Year&gt;2008&lt;/Year&gt;&lt;RecNum&gt;711&lt;/RecNum&gt;&lt;DisplayText&gt;&lt;style face="superscript"&gt;[73]&lt;/style&gt;&lt;/DisplayText&gt;&lt;record&gt;&lt;rec-number&gt;711&lt;/rec-number&gt;&lt;foreign-keys&gt;&lt;key app="EN" db-id="dts2wppr0xdwxlee59f5avvq5ezaz0e5ae5v" timestamp="1440055190"&gt;711&lt;/key&gt;&lt;/foreign-keys&gt;&lt;ref-type name="Journal Article"&gt;17&lt;/ref-type&gt;&lt;contributors&gt;&lt;authors&gt;&lt;author&gt;Kristensen, A. T.&lt;/author&gt;&lt;author&gt;Wiig, J. N.&lt;/author&gt;&lt;author&gt;Larsen, S. G.&lt;/author&gt;&lt;author&gt;Giercksky, K. E.&lt;/author&gt;&lt;author&gt;Ekstrom, P. O.&lt;/author&gt;&lt;/authors&gt;&lt;/contributors&gt;&lt;auth-address&gt;Section for Surgical Oncology, Rikshospitalet-Radiumhospitalet Medical Center, Montebello, Oslo, Norway. a.t.kristensen@medisin.uio.no&lt;/auth-address&gt;&lt;titles&gt;&lt;title&gt;Molecular detection (k-ras) of exfoliated tumour cells in the pelvis is a prognostic factor after resection of rectal cancer?&lt;/title&gt;&lt;secondary-title&gt;BMC Cancer&lt;/secondary-title&gt;&lt;/titles&gt;&lt;periodical&gt;&lt;full-title&gt;BMC Cancer&lt;/full-title&gt;&lt;abbr-1&gt;BMC cancer&lt;/abbr-1&gt;&lt;/periodical&gt;&lt;pages&gt;213&lt;/pages&gt;&lt;volume&gt;8&lt;/volume&gt;&lt;keywords&gt;&lt;keyword&gt;Adult&lt;/keyword&gt;&lt;keyword&gt;Aged&lt;/keyword&gt;&lt;keyword&gt;Aged, 80 and over&lt;/keyword&gt;&lt;keyword&gt;Female&lt;/keyword&gt;&lt;keyword&gt;*Genes, ras&lt;/keyword&gt;&lt;keyword&gt;Humans&lt;/keyword&gt;&lt;keyword&gt;Male&lt;/keyword&gt;&lt;keyword&gt;Middle Aged&lt;/keyword&gt;&lt;keyword&gt;Neoplasm Metastasis&lt;/keyword&gt;&lt;keyword&gt;Neoplasms/*genetics/*metabolism&lt;/keyword&gt;&lt;keyword&gt;Pelvis/*pathology&lt;/keyword&gt;&lt;keyword&gt;Pilot Projects&lt;/keyword&gt;&lt;keyword&gt;Rectal Neoplasms/pathology/*surgery&lt;/keyword&gt;&lt;keyword&gt;Recurrence&lt;/keyword&gt;&lt;keyword&gt;Treatment Outcome&lt;/keyword&gt;&lt;/keywords&gt;&lt;dates&gt;&lt;year&gt;2008&lt;/year&gt;&lt;/dates&gt;&lt;isbn&gt;1471-2407 (Electronic)&amp;#xD;1471-2407 (Linking)&lt;/isbn&gt;&lt;accession-num&gt;18655729&lt;/accession-num&gt;&lt;urls&gt;&lt;related-urls&gt;&lt;url&gt;http://www.ncbi.nlm.nih.gov/pubmed/18655729&lt;/url&gt;&lt;/related-urls&gt;&lt;/urls&gt;&lt;custom2&gt;PMC2525659&lt;/custom2&gt;&lt;electronic-resource-num&gt;10.1186/1471-2407-8-213&lt;/electronic-resource-num&gt;&lt;/record&gt;&lt;/Cite&gt;&lt;/EndNote&gt;</w:instrText>
            </w:r>
            <w:r w:rsidRPr="006A200F">
              <w:rPr>
                <w:vertAlign w:val="superscript"/>
              </w:rPr>
              <w:fldChar w:fldCharType="separate"/>
            </w:r>
            <w:r w:rsidRPr="006A200F">
              <w:rPr>
                <w:noProof/>
                <w:vertAlign w:val="superscript"/>
              </w:rPr>
              <w:t>[73]</w:t>
            </w:r>
            <w:r w:rsidRPr="006A200F">
              <w:rPr>
                <w:vertAlign w:val="superscript"/>
              </w:rPr>
              <w:fldChar w:fldCharType="end"/>
            </w:r>
          </w:p>
        </w:tc>
        <w:tc>
          <w:tcPr>
            <w:tcW w:w="1051" w:type="dxa"/>
            <w:tcBorders>
              <w:top w:val="single" w:sz="4" w:space="0" w:color="auto"/>
              <w:left w:val="nil"/>
              <w:bottom w:val="nil"/>
              <w:right w:val="nil"/>
            </w:tcBorders>
          </w:tcPr>
          <w:p w14:paraId="79E24473" w14:textId="77777777" w:rsidR="00304795" w:rsidRPr="006A200F" w:rsidRDefault="00304795" w:rsidP="00466B2C">
            <w:pPr>
              <w:adjustRightInd w:val="0"/>
              <w:snapToGrid w:val="0"/>
              <w:jc w:val="center"/>
            </w:pPr>
            <w:r w:rsidRPr="006A200F">
              <w:t>237</w:t>
            </w:r>
          </w:p>
        </w:tc>
        <w:tc>
          <w:tcPr>
            <w:tcW w:w="2117" w:type="dxa"/>
            <w:tcBorders>
              <w:top w:val="single" w:sz="4" w:space="0" w:color="auto"/>
              <w:left w:val="nil"/>
              <w:bottom w:val="nil"/>
              <w:right w:val="nil"/>
            </w:tcBorders>
          </w:tcPr>
          <w:p w14:paraId="7868E809" w14:textId="77777777" w:rsidR="00304795" w:rsidRPr="006A200F" w:rsidRDefault="00304795" w:rsidP="00466B2C">
            <w:pPr>
              <w:adjustRightInd w:val="0"/>
              <w:snapToGrid w:val="0"/>
              <w:jc w:val="center"/>
            </w:pPr>
            <w:r w:rsidRPr="006A200F">
              <w:t>PCR</w:t>
            </w:r>
          </w:p>
        </w:tc>
        <w:tc>
          <w:tcPr>
            <w:tcW w:w="1941" w:type="dxa"/>
            <w:tcBorders>
              <w:top w:val="single" w:sz="4" w:space="0" w:color="auto"/>
              <w:left w:val="nil"/>
              <w:bottom w:val="nil"/>
              <w:right w:val="nil"/>
            </w:tcBorders>
          </w:tcPr>
          <w:p w14:paraId="6B9A8FA3" w14:textId="77777777" w:rsidR="00304795" w:rsidRPr="006A200F" w:rsidRDefault="00304795" w:rsidP="00466B2C">
            <w:pPr>
              <w:adjustRightInd w:val="0"/>
              <w:snapToGrid w:val="0"/>
              <w:jc w:val="center"/>
            </w:pPr>
            <w:r w:rsidRPr="006A200F">
              <w:t>200-600 mL 0.9% NaCl</w:t>
            </w:r>
          </w:p>
        </w:tc>
        <w:tc>
          <w:tcPr>
            <w:tcW w:w="1189" w:type="dxa"/>
            <w:tcBorders>
              <w:top w:val="single" w:sz="4" w:space="0" w:color="auto"/>
              <w:left w:val="nil"/>
              <w:bottom w:val="nil"/>
              <w:right w:val="nil"/>
            </w:tcBorders>
          </w:tcPr>
          <w:p w14:paraId="23854F7C" w14:textId="77777777" w:rsidR="00304795" w:rsidRPr="006A200F" w:rsidRDefault="00304795" w:rsidP="00466B2C">
            <w:pPr>
              <w:adjustRightInd w:val="0"/>
              <w:snapToGrid w:val="0"/>
              <w:jc w:val="center"/>
            </w:pPr>
            <w:r w:rsidRPr="006A200F">
              <w:t>After</w:t>
            </w:r>
          </w:p>
        </w:tc>
        <w:tc>
          <w:tcPr>
            <w:tcW w:w="1606" w:type="dxa"/>
            <w:tcBorders>
              <w:top w:val="single" w:sz="4" w:space="0" w:color="auto"/>
              <w:left w:val="nil"/>
              <w:bottom w:val="nil"/>
              <w:right w:val="nil"/>
            </w:tcBorders>
          </w:tcPr>
          <w:p w14:paraId="4C4717D8" w14:textId="77777777" w:rsidR="00304795" w:rsidRPr="006A200F" w:rsidRDefault="00304795" w:rsidP="00466B2C">
            <w:pPr>
              <w:adjustRightInd w:val="0"/>
              <w:snapToGrid w:val="0"/>
              <w:jc w:val="center"/>
            </w:pPr>
            <w:r w:rsidRPr="006A200F">
              <w:t>8.01%</w:t>
            </w:r>
          </w:p>
        </w:tc>
      </w:tr>
      <w:tr w:rsidR="00304795" w:rsidRPr="006A200F" w14:paraId="731BCBA5" w14:textId="77777777" w:rsidTr="00304795">
        <w:tc>
          <w:tcPr>
            <w:tcW w:w="1378" w:type="dxa"/>
            <w:tcBorders>
              <w:top w:val="nil"/>
              <w:left w:val="nil"/>
              <w:bottom w:val="nil"/>
              <w:right w:val="nil"/>
            </w:tcBorders>
          </w:tcPr>
          <w:p w14:paraId="3C3451C2" w14:textId="7F23A57E" w:rsidR="00304795" w:rsidRPr="006A200F" w:rsidRDefault="00304795" w:rsidP="00466B2C">
            <w:pPr>
              <w:adjustRightInd w:val="0"/>
              <w:snapToGrid w:val="0"/>
              <w:jc w:val="left"/>
              <w:rPr>
                <w:vertAlign w:val="superscript"/>
              </w:rPr>
            </w:pPr>
            <w:r w:rsidRPr="006A200F">
              <w:t>Nishikawa</w:t>
            </w:r>
            <w:r w:rsidR="00466B2C" w:rsidRPr="00466B2C">
              <w:rPr>
                <w:rFonts w:eastAsia="宋体" w:hint="eastAsia"/>
                <w:i/>
                <w:lang w:eastAsia="zh-CN"/>
              </w:rPr>
              <w:t xml:space="preserve"> </w:t>
            </w:r>
            <w:r w:rsidR="00466B2C" w:rsidRPr="00466B2C">
              <w:rPr>
                <w:rFonts w:hint="eastAsia"/>
                <w:i/>
              </w:rPr>
              <w:t>et al</w:t>
            </w:r>
            <w:r w:rsidRPr="006A200F">
              <w:rPr>
                <w:vertAlign w:val="superscript"/>
              </w:rPr>
              <w:fldChar w:fldCharType="begin">
                <w:fldData xml:space="preserve">PEVuZE5vdGU+PENpdGU+PEF1dGhvcj5OaXNoaWthd2E8L0F1dGhvcj48WWVhcj4yMDA5PC9ZZWFy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=
</w:fldData>
              </w:fldChar>
            </w:r>
            <w:r w:rsidRPr="006A200F">
              <w:rPr>
                <w:vertAlign w:val="superscript"/>
              </w:rPr>
              <w:instrText xml:space="preserve"> ADDIN EN.CITE </w:instrText>
            </w:r>
            <w:r w:rsidRPr="006A200F">
              <w:rPr>
                <w:vertAlign w:val="superscript"/>
              </w:rPr>
              <w:fldChar w:fldCharType="begin">
                <w:fldData xml:space="preserve">PEVuZE5vdGU+PENpdGU+PEF1dGhvcj5OaXNoaWthd2E8L0F1dGhvcj48WWVhcj4yMDA5PC9ZZWFy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=
</w:fldData>
              </w:fldChar>
            </w:r>
            <w:r w:rsidRPr="006A200F">
              <w:rPr>
                <w:vertAlign w:val="superscript"/>
              </w:rPr>
              <w:instrText xml:space="preserve"> ADDIN EN.CITE.DATA </w:instrText>
            </w:r>
            <w:r w:rsidRPr="006A200F">
              <w:rPr>
                <w:vertAlign w:val="superscript"/>
              </w:rPr>
            </w:r>
            <w:r w:rsidRPr="006A200F">
              <w:rPr>
                <w:vertAlign w:val="superscript"/>
              </w:rPr>
              <w:fldChar w:fldCharType="end"/>
            </w:r>
            <w:r w:rsidRPr="006A200F">
              <w:rPr>
                <w:vertAlign w:val="superscript"/>
              </w:rPr>
            </w:r>
            <w:r w:rsidRPr="006A200F">
              <w:rPr>
                <w:vertAlign w:val="superscript"/>
              </w:rPr>
              <w:fldChar w:fldCharType="separate"/>
            </w:r>
            <w:r w:rsidRPr="006A200F">
              <w:rPr>
                <w:noProof/>
                <w:vertAlign w:val="superscript"/>
              </w:rPr>
              <w:t>[74]</w:t>
            </w:r>
            <w:r w:rsidRPr="006A200F">
              <w:rPr>
                <w:vertAlign w:val="superscript"/>
              </w:rPr>
              <w:fldChar w:fldCharType="end"/>
            </w:r>
          </w:p>
        </w:tc>
        <w:tc>
          <w:tcPr>
            <w:tcW w:w="1051" w:type="dxa"/>
            <w:tcBorders>
              <w:top w:val="nil"/>
              <w:left w:val="nil"/>
              <w:bottom w:val="nil"/>
              <w:right w:val="nil"/>
            </w:tcBorders>
          </w:tcPr>
          <w:p w14:paraId="3E3141DD" w14:textId="77777777" w:rsidR="00304795" w:rsidRPr="006A200F" w:rsidRDefault="00304795" w:rsidP="00466B2C">
            <w:pPr>
              <w:adjustRightInd w:val="0"/>
              <w:snapToGrid w:val="0"/>
              <w:jc w:val="center"/>
            </w:pPr>
            <w:r w:rsidRPr="006A200F">
              <w:t>410</w:t>
            </w:r>
          </w:p>
        </w:tc>
        <w:tc>
          <w:tcPr>
            <w:tcW w:w="2117" w:type="dxa"/>
            <w:tcBorders>
              <w:top w:val="nil"/>
              <w:left w:val="nil"/>
              <w:bottom w:val="nil"/>
              <w:right w:val="nil"/>
            </w:tcBorders>
          </w:tcPr>
          <w:p w14:paraId="02B89295" w14:textId="77777777" w:rsidR="00304795" w:rsidRPr="006A200F" w:rsidRDefault="00304795" w:rsidP="00466B2C">
            <w:pPr>
              <w:adjustRightInd w:val="0"/>
              <w:snapToGrid w:val="0"/>
              <w:jc w:val="center"/>
            </w:pPr>
            <w:r w:rsidRPr="006A200F">
              <w:t>Cytology</w:t>
            </w:r>
          </w:p>
        </w:tc>
        <w:tc>
          <w:tcPr>
            <w:tcW w:w="1941" w:type="dxa"/>
            <w:tcBorders>
              <w:top w:val="nil"/>
              <w:left w:val="nil"/>
              <w:bottom w:val="nil"/>
              <w:right w:val="nil"/>
            </w:tcBorders>
          </w:tcPr>
          <w:p w14:paraId="7DDC02B1" w14:textId="77777777" w:rsidR="00304795" w:rsidRPr="006A200F" w:rsidRDefault="00304795" w:rsidP="00466B2C">
            <w:pPr>
              <w:adjustRightInd w:val="0"/>
              <w:snapToGrid w:val="0"/>
              <w:jc w:val="center"/>
            </w:pPr>
            <w:r w:rsidRPr="006A200F">
              <w:t>200 mL 0.9% NaCl</w:t>
            </w:r>
          </w:p>
        </w:tc>
        <w:tc>
          <w:tcPr>
            <w:tcW w:w="1189" w:type="dxa"/>
            <w:tcBorders>
              <w:top w:val="nil"/>
              <w:left w:val="nil"/>
              <w:bottom w:val="nil"/>
              <w:right w:val="nil"/>
            </w:tcBorders>
          </w:tcPr>
          <w:p w14:paraId="7C6032B7" w14:textId="77777777" w:rsidR="00304795" w:rsidRPr="006A200F" w:rsidRDefault="00304795" w:rsidP="00466B2C">
            <w:pPr>
              <w:adjustRightInd w:val="0"/>
              <w:snapToGrid w:val="0"/>
              <w:jc w:val="center"/>
            </w:pPr>
            <w:r w:rsidRPr="006A200F">
              <w:t>Before</w:t>
            </w:r>
          </w:p>
        </w:tc>
        <w:tc>
          <w:tcPr>
            <w:tcW w:w="1606" w:type="dxa"/>
            <w:tcBorders>
              <w:top w:val="nil"/>
              <w:left w:val="nil"/>
              <w:bottom w:val="nil"/>
              <w:right w:val="nil"/>
            </w:tcBorders>
          </w:tcPr>
          <w:p w14:paraId="11869556" w14:textId="77777777" w:rsidR="00304795" w:rsidRPr="006A200F" w:rsidRDefault="00304795" w:rsidP="00466B2C">
            <w:pPr>
              <w:adjustRightInd w:val="0"/>
              <w:snapToGrid w:val="0"/>
              <w:jc w:val="center"/>
            </w:pPr>
            <w:r w:rsidRPr="006A200F">
              <w:t>7.6%</w:t>
            </w:r>
          </w:p>
        </w:tc>
      </w:tr>
      <w:tr w:rsidR="00304795" w:rsidRPr="006A200F" w14:paraId="51D345CA" w14:textId="77777777" w:rsidTr="00304795">
        <w:tc>
          <w:tcPr>
            <w:tcW w:w="1378" w:type="dxa"/>
            <w:tcBorders>
              <w:top w:val="nil"/>
              <w:left w:val="nil"/>
              <w:bottom w:val="nil"/>
              <w:right w:val="nil"/>
            </w:tcBorders>
          </w:tcPr>
          <w:p w14:paraId="0C607D1E" w14:textId="1E949629" w:rsidR="00304795" w:rsidRPr="006A200F" w:rsidRDefault="00304795" w:rsidP="00466B2C">
            <w:pPr>
              <w:adjustRightInd w:val="0"/>
              <w:snapToGrid w:val="0"/>
              <w:jc w:val="left"/>
            </w:pPr>
            <w:r w:rsidRPr="006A200F">
              <w:t>Lloyd</w:t>
            </w:r>
            <w:r w:rsidR="00466B2C" w:rsidRPr="00466B2C">
              <w:rPr>
                <w:rFonts w:eastAsia="宋体" w:hint="eastAsia"/>
                <w:i/>
                <w:lang w:eastAsia="zh-CN"/>
              </w:rPr>
              <w:t xml:space="preserve"> </w:t>
            </w:r>
            <w:r w:rsidR="00466B2C" w:rsidRPr="00466B2C">
              <w:rPr>
                <w:rFonts w:hint="eastAsia"/>
                <w:i/>
              </w:rPr>
              <w:t>et al</w:t>
            </w:r>
            <w:r w:rsidRPr="006A200F">
              <w:rPr>
                <w:vertAlign w:val="superscript"/>
              </w:rPr>
              <w:fldChar w:fldCharType="begin">
                <w:fldData xml:space="preserve">PEVuZE5vdGU+PENpdGU+PEF1dGhvcj5MbG95ZDwvQXV0aG9yPjxZZWFyPjIwMDY8L1llYXI+PFJl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</w:fldData>
              </w:fldChar>
            </w:r>
            <w:r w:rsidRPr="006A200F">
              <w:rPr>
                <w:vertAlign w:val="superscript"/>
              </w:rPr>
              <w:instrText xml:space="preserve"> ADDIN EN.CITE </w:instrText>
            </w:r>
            <w:r w:rsidRPr="006A200F">
              <w:rPr>
                <w:vertAlign w:val="superscript"/>
              </w:rPr>
              <w:fldChar w:fldCharType="begin">
                <w:fldData xml:space="preserve">PEVuZE5vdGU+PENpdGU+PEF1dGhvcj5MbG95ZDwvQXV0aG9yPjxZZWFyPjIwMDY8L1llYXI+PFJl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</w:fldData>
              </w:fldChar>
            </w:r>
            <w:r w:rsidRPr="006A200F">
              <w:rPr>
                <w:vertAlign w:val="superscript"/>
              </w:rPr>
              <w:instrText xml:space="preserve"> ADDIN EN.CITE.DATA </w:instrText>
            </w:r>
            <w:r w:rsidRPr="006A200F">
              <w:rPr>
                <w:vertAlign w:val="superscript"/>
              </w:rPr>
            </w:r>
            <w:r w:rsidRPr="006A200F">
              <w:rPr>
                <w:vertAlign w:val="superscript"/>
              </w:rPr>
              <w:fldChar w:fldCharType="end"/>
            </w:r>
            <w:r w:rsidRPr="006A200F">
              <w:rPr>
                <w:vertAlign w:val="superscript"/>
              </w:rPr>
            </w:r>
            <w:r w:rsidRPr="006A200F">
              <w:rPr>
                <w:vertAlign w:val="superscript"/>
              </w:rPr>
              <w:fldChar w:fldCharType="separate"/>
            </w:r>
            <w:r w:rsidRPr="006A200F">
              <w:rPr>
                <w:noProof/>
                <w:vertAlign w:val="superscript"/>
              </w:rPr>
              <w:t>[75]</w:t>
            </w:r>
            <w:r w:rsidRPr="006A200F">
              <w:rPr>
                <w:vertAlign w:val="superscript"/>
              </w:rPr>
              <w:fldChar w:fldCharType="end"/>
            </w:r>
          </w:p>
        </w:tc>
        <w:tc>
          <w:tcPr>
            <w:tcW w:w="1051" w:type="dxa"/>
            <w:tcBorders>
              <w:top w:val="nil"/>
              <w:left w:val="nil"/>
              <w:bottom w:val="nil"/>
              <w:right w:val="nil"/>
            </w:tcBorders>
          </w:tcPr>
          <w:p w14:paraId="6CACAB42" w14:textId="77777777" w:rsidR="00304795" w:rsidRPr="006A200F" w:rsidRDefault="00304795" w:rsidP="00466B2C">
            <w:pPr>
              <w:adjustRightInd w:val="0"/>
              <w:snapToGrid w:val="0"/>
              <w:jc w:val="center"/>
            </w:pPr>
            <w:r w:rsidRPr="006A200F">
              <w:t>125</w:t>
            </w:r>
          </w:p>
        </w:tc>
        <w:tc>
          <w:tcPr>
            <w:tcW w:w="2117" w:type="dxa"/>
            <w:tcBorders>
              <w:top w:val="nil"/>
              <w:left w:val="nil"/>
              <w:bottom w:val="nil"/>
              <w:right w:val="nil"/>
            </w:tcBorders>
          </w:tcPr>
          <w:p w14:paraId="3732E821" w14:textId="77777777" w:rsidR="00304795" w:rsidRPr="006A200F" w:rsidRDefault="00304795" w:rsidP="00466B2C">
            <w:pPr>
              <w:adjustRightInd w:val="0"/>
              <w:snapToGrid w:val="0"/>
              <w:jc w:val="center"/>
            </w:pPr>
            <w:r w:rsidRPr="006A200F">
              <w:t>Immunobead RT-PCR</w:t>
            </w:r>
          </w:p>
        </w:tc>
        <w:tc>
          <w:tcPr>
            <w:tcW w:w="1941" w:type="dxa"/>
            <w:tcBorders>
              <w:top w:val="nil"/>
              <w:left w:val="nil"/>
              <w:bottom w:val="nil"/>
              <w:right w:val="nil"/>
            </w:tcBorders>
          </w:tcPr>
          <w:p w14:paraId="37001C38" w14:textId="77777777" w:rsidR="00304795" w:rsidRPr="006A200F" w:rsidRDefault="00304795" w:rsidP="00466B2C">
            <w:pPr>
              <w:adjustRightInd w:val="0"/>
              <w:snapToGrid w:val="0"/>
              <w:jc w:val="center"/>
            </w:pPr>
            <w:r w:rsidRPr="006A200F">
              <w:t>100 mL 0.9% NaCl</w:t>
            </w:r>
          </w:p>
        </w:tc>
        <w:tc>
          <w:tcPr>
            <w:tcW w:w="1189" w:type="dxa"/>
            <w:tcBorders>
              <w:top w:val="nil"/>
              <w:left w:val="nil"/>
              <w:bottom w:val="nil"/>
              <w:right w:val="nil"/>
            </w:tcBorders>
          </w:tcPr>
          <w:p w14:paraId="1A476F35" w14:textId="77777777" w:rsidR="00304795" w:rsidRPr="006A200F" w:rsidRDefault="00304795" w:rsidP="00466B2C">
            <w:pPr>
              <w:adjustRightInd w:val="0"/>
              <w:snapToGrid w:val="0"/>
              <w:jc w:val="center"/>
            </w:pPr>
            <w:r w:rsidRPr="006A200F">
              <w:t>Before</w:t>
            </w:r>
          </w:p>
          <w:p w14:paraId="4181F615" w14:textId="77777777" w:rsidR="00304795" w:rsidRPr="006A200F" w:rsidRDefault="00304795" w:rsidP="00466B2C">
            <w:pPr>
              <w:adjustRightInd w:val="0"/>
              <w:snapToGrid w:val="0"/>
              <w:jc w:val="center"/>
            </w:pPr>
            <w:r w:rsidRPr="006A200F">
              <w:t>After</w:t>
            </w:r>
          </w:p>
        </w:tc>
        <w:tc>
          <w:tcPr>
            <w:tcW w:w="1606" w:type="dxa"/>
            <w:tcBorders>
              <w:top w:val="nil"/>
              <w:left w:val="nil"/>
              <w:bottom w:val="nil"/>
              <w:right w:val="nil"/>
            </w:tcBorders>
          </w:tcPr>
          <w:p w14:paraId="31CA5574" w14:textId="77777777" w:rsidR="00304795" w:rsidRPr="006A200F" w:rsidRDefault="00304795" w:rsidP="00466B2C">
            <w:pPr>
              <w:adjustRightInd w:val="0"/>
              <w:snapToGrid w:val="0"/>
              <w:jc w:val="center"/>
            </w:pPr>
            <w:r w:rsidRPr="006A200F">
              <w:t>12.8%</w:t>
            </w:r>
          </w:p>
          <w:p w14:paraId="3A3D041B" w14:textId="77777777" w:rsidR="00304795" w:rsidRPr="006A200F" w:rsidRDefault="00304795" w:rsidP="00466B2C">
            <w:pPr>
              <w:adjustRightInd w:val="0"/>
              <w:snapToGrid w:val="0"/>
              <w:jc w:val="center"/>
            </w:pPr>
            <w:r w:rsidRPr="006A200F">
              <w:t>29.6%</w:t>
            </w:r>
          </w:p>
        </w:tc>
      </w:tr>
      <w:tr w:rsidR="00304795" w:rsidRPr="006A200F" w14:paraId="44265566" w14:textId="77777777" w:rsidTr="00304795">
        <w:tc>
          <w:tcPr>
            <w:tcW w:w="1378" w:type="dxa"/>
            <w:tcBorders>
              <w:top w:val="nil"/>
              <w:left w:val="nil"/>
              <w:bottom w:val="nil"/>
              <w:right w:val="nil"/>
            </w:tcBorders>
          </w:tcPr>
          <w:p w14:paraId="31294940" w14:textId="42E6700F" w:rsidR="00304795" w:rsidRPr="006A200F" w:rsidRDefault="00304795" w:rsidP="00466B2C">
            <w:pPr>
              <w:adjustRightInd w:val="0"/>
              <w:snapToGrid w:val="0"/>
              <w:jc w:val="left"/>
            </w:pPr>
            <w:r w:rsidRPr="006A200F">
              <w:t>Bae</w:t>
            </w:r>
            <w:r w:rsidR="00466B2C" w:rsidRPr="00466B2C">
              <w:rPr>
                <w:rFonts w:eastAsia="宋体" w:hint="eastAsia"/>
                <w:i/>
                <w:lang w:eastAsia="zh-CN"/>
              </w:rPr>
              <w:t xml:space="preserve"> </w:t>
            </w:r>
            <w:r w:rsidR="00466B2C" w:rsidRPr="00466B2C">
              <w:rPr>
                <w:rFonts w:hint="eastAsia"/>
                <w:i/>
              </w:rPr>
              <w:t>et al</w:t>
            </w:r>
            <w:r w:rsidRPr="006A200F">
              <w:rPr>
                <w:vertAlign w:val="superscript"/>
              </w:rPr>
              <w:fldChar w:fldCharType="begin"/>
            </w:r>
            <w:r w:rsidRPr="006A200F">
              <w:rPr>
                <w:vertAlign w:val="superscript"/>
              </w:rPr>
              <w:instrText xml:space="preserve"> ADDIN EN.CITE &lt;EndNote&gt;&lt;Cite&gt;&lt;Author&gt;Bae&lt;/Author&gt;&lt;Year&gt;2014&lt;/Year&gt;&lt;RecNum&gt;480&lt;/RecNum&gt;&lt;DisplayText&gt;&lt;style face="superscript"&gt;[76]&lt;/style&gt;&lt;/DisplayText&gt;&lt;record&gt;&lt;rec-number&gt;480&lt;/rec-number&gt;&lt;foreign-keys&gt;&lt;key app="EN" db-id="dts2wppr0xdwxlee59f5avvq5ezaz0e5ae5v" timestamp="1439984313"&gt;480&lt;/key&gt;&lt;/foreign-keys&gt;&lt;ref-type name="Journal Article"&gt;17&lt;/ref-type&gt;&lt;contributors&gt;&lt;authors&gt;&lt;author&gt;Bae, S. J.&lt;/author&gt;&lt;author&gt;Shin, U. S.&lt;/author&gt;&lt;author&gt;Ki, Y. J.&lt;/author&gt;&lt;author&gt;Cho, S. S.&lt;/author&gt;&lt;author&gt;Moon, S. M.&lt;/author&gt;&lt;author&gt;Park, S. H.&lt;/author&gt;&lt;/authors&gt;&lt;/contributors&gt;&lt;auth-address&gt;Department of Surgery, Korea Cancer Center Hospital, Korea Institute of Radiological &amp;amp; Medical Sciences, Seoul, Korea.&amp;#xD;Department of Pathology, Korea Cancer Center Hospital, Korea Institute of Radiological &amp;amp; Medical Sciences, Seoul, Korea.&lt;/auth-address&gt;&lt;titles&gt;&lt;title&gt;Role of peritoneal lavage cytology and prediction of prognosis and peritoneal recurrence after curative surgery for colorectal cancer&lt;/title&gt;&lt;secondary-title&gt;Ann Coloproctol&lt;/secondary-title&gt;&lt;/titles&gt;&lt;periodical&gt;&lt;full-title&gt;Ann Coloproctol&lt;/full-title&gt;&lt;/periodical&gt;&lt;pages&gt;266-73&lt;/pages&gt;&lt;volume&gt;30&lt;/volume&gt;&lt;number&gt;6&lt;/number&gt;&lt;keywords&gt;&lt;keyword&gt;Colorectal neoplasms&lt;/keyword&gt;&lt;keyword&gt;Cytology&lt;/keyword&gt;&lt;keyword&gt;Peritoneal metastasis&lt;/keyword&gt;&lt;keyword&gt;Prognosis&lt;/keyword&gt;&lt;keyword&gt;Survival&lt;/keyword&gt;&lt;/keywords&gt;&lt;dates&gt;&lt;year&gt;2014&lt;/year&gt;&lt;pub-dates&gt;&lt;date&gt;Dec&lt;/date&gt;&lt;/pub-dates&gt;&lt;/dates&gt;&lt;isbn&gt;2287-9714 (Print)&amp;#xD;2287-9714 (Linking)&lt;/isbn&gt;&lt;accession-num&gt;25580413&lt;/accession-num&gt;&lt;urls&gt;&lt;related-urls&gt;&lt;url&gt;http://www.ncbi.nlm.nih.gov/pubmed/25580413&lt;/url&gt;&lt;/related-urls&gt;&lt;/urls&gt;&lt;custom2&gt;PMC4286773&lt;/custom2&gt;&lt;electronic-resource-num&gt;10.3393/ac.2014.30.6.266&lt;/electronic-resource-num&gt;&lt;/record&gt;&lt;/Cite&gt;&lt;/EndNote&gt;</w:instrText>
            </w:r>
            <w:r w:rsidRPr="006A200F">
              <w:rPr>
                <w:vertAlign w:val="superscript"/>
              </w:rPr>
              <w:fldChar w:fldCharType="separate"/>
            </w:r>
            <w:r w:rsidRPr="006A200F">
              <w:rPr>
                <w:noProof/>
                <w:vertAlign w:val="superscript"/>
              </w:rPr>
              <w:t>[76]</w:t>
            </w:r>
            <w:r w:rsidRPr="006A200F">
              <w:rPr>
                <w:vertAlign w:val="superscript"/>
              </w:rPr>
              <w:fldChar w:fldCharType="end"/>
            </w:r>
          </w:p>
        </w:tc>
        <w:tc>
          <w:tcPr>
            <w:tcW w:w="1051" w:type="dxa"/>
            <w:tcBorders>
              <w:top w:val="nil"/>
              <w:left w:val="nil"/>
              <w:bottom w:val="nil"/>
              <w:right w:val="nil"/>
            </w:tcBorders>
          </w:tcPr>
          <w:p w14:paraId="17EBE130" w14:textId="77777777" w:rsidR="00304795" w:rsidRPr="006A200F" w:rsidRDefault="00304795" w:rsidP="00466B2C">
            <w:pPr>
              <w:adjustRightInd w:val="0"/>
              <w:snapToGrid w:val="0"/>
              <w:jc w:val="center"/>
            </w:pPr>
            <w:r w:rsidRPr="006A200F">
              <w:t>145</w:t>
            </w:r>
          </w:p>
        </w:tc>
        <w:tc>
          <w:tcPr>
            <w:tcW w:w="2117" w:type="dxa"/>
            <w:tcBorders>
              <w:top w:val="nil"/>
              <w:left w:val="nil"/>
              <w:bottom w:val="nil"/>
              <w:right w:val="nil"/>
            </w:tcBorders>
          </w:tcPr>
          <w:p w14:paraId="4F2AA61C" w14:textId="77777777" w:rsidR="00304795" w:rsidRPr="006A200F" w:rsidRDefault="00304795" w:rsidP="00466B2C">
            <w:pPr>
              <w:adjustRightInd w:val="0"/>
              <w:snapToGrid w:val="0"/>
              <w:jc w:val="center"/>
            </w:pPr>
            <w:r w:rsidRPr="006A200F">
              <w:t>Cytology</w:t>
            </w:r>
          </w:p>
        </w:tc>
        <w:tc>
          <w:tcPr>
            <w:tcW w:w="1941" w:type="dxa"/>
            <w:tcBorders>
              <w:top w:val="nil"/>
              <w:left w:val="nil"/>
              <w:bottom w:val="nil"/>
              <w:right w:val="nil"/>
            </w:tcBorders>
          </w:tcPr>
          <w:p w14:paraId="32335870" w14:textId="77777777" w:rsidR="00304795" w:rsidRPr="006A200F" w:rsidRDefault="00304795" w:rsidP="00466B2C">
            <w:pPr>
              <w:adjustRightInd w:val="0"/>
              <w:snapToGrid w:val="0"/>
              <w:jc w:val="center"/>
            </w:pPr>
            <w:r w:rsidRPr="006A200F">
              <w:t>100 mL 0.9% NaCl</w:t>
            </w:r>
          </w:p>
        </w:tc>
        <w:tc>
          <w:tcPr>
            <w:tcW w:w="1189" w:type="dxa"/>
            <w:tcBorders>
              <w:top w:val="nil"/>
              <w:left w:val="nil"/>
              <w:bottom w:val="nil"/>
              <w:right w:val="nil"/>
            </w:tcBorders>
          </w:tcPr>
          <w:p w14:paraId="76D49979" w14:textId="77777777" w:rsidR="00304795" w:rsidRPr="006A200F" w:rsidRDefault="00304795" w:rsidP="00466B2C">
            <w:pPr>
              <w:adjustRightInd w:val="0"/>
              <w:snapToGrid w:val="0"/>
              <w:jc w:val="center"/>
            </w:pPr>
            <w:r w:rsidRPr="006A200F">
              <w:t>Before</w:t>
            </w:r>
          </w:p>
        </w:tc>
        <w:tc>
          <w:tcPr>
            <w:tcW w:w="1606" w:type="dxa"/>
            <w:tcBorders>
              <w:top w:val="nil"/>
              <w:left w:val="nil"/>
              <w:bottom w:val="nil"/>
              <w:right w:val="nil"/>
            </w:tcBorders>
          </w:tcPr>
          <w:p w14:paraId="5510C086" w14:textId="77777777" w:rsidR="00304795" w:rsidRPr="006A200F" w:rsidRDefault="00304795" w:rsidP="00466B2C">
            <w:pPr>
              <w:adjustRightInd w:val="0"/>
              <w:snapToGrid w:val="0"/>
              <w:jc w:val="center"/>
            </w:pPr>
            <w:r w:rsidRPr="006A200F">
              <w:t>4.1%</w:t>
            </w:r>
          </w:p>
          <w:p w14:paraId="7EB6C166" w14:textId="77777777" w:rsidR="00304795" w:rsidRPr="006A200F" w:rsidRDefault="00304795" w:rsidP="00466B2C">
            <w:pPr>
              <w:adjustRightInd w:val="0"/>
              <w:snapToGrid w:val="0"/>
              <w:jc w:val="center"/>
            </w:pPr>
          </w:p>
        </w:tc>
      </w:tr>
      <w:tr w:rsidR="00304795" w:rsidRPr="006A200F" w14:paraId="7E79BDB8" w14:textId="77777777" w:rsidTr="00304795">
        <w:tc>
          <w:tcPr>
            <w:tcW w:w="1378" w:type="dxa"/>
            <w:tcBorders>
              <w:top w:val="nil"/>
              <w:left w:val="nil"/>
              <w:bottom w:val="nil"/>
              <w:right w:val="nil"/>
            </w:tcBorders>
          </w:tcPr>
          <w:p w14:paraId="0DA700E6" w14:textId="4DBB13F3" w:rsidR="00304795" w:rsidRPr="006A200F" w:rsidRDefault="00304795" w:rsidP="00466B2C">
            <w:pPr>
              <w:adjustRightInd w:val="0"/>
              <w:snapToGrid w:val="0"/>
              <w:jc w:val="left"/>
            </w:pPr>
            <w:r w:rsidRPr="006A200F">
              <w:t>Noura</w:t>
            </w:r>
            <w:r w:rsidR="00466B2C" w:rsidRPr="00466B2C">
              <w:rPr>
                <w:rFonts w:eastAsia="宋体" w:hint="eastAsia"/>
                <w:i/>
                <w:lang w:eastAsia="zh-CN"/>
              </w:rPr>
              <w:t xml:space="preserve"> </w:t>
            </w:r>
            <w:r w:rsidR="00466B2C" w:rsidRPr="00466B2C">
              <w:rPr>
                <w:rFonts w:hint="eastAsia"/>
                <w:i/>
              </w:rPr>
              <w:t>et al</w:t>
            </w:r>
            <w:r w:rsidRPr="006A200F">
              <w:rPr>
                <w:vertAlign w:val="superscript"/>
              </w:rPr>
              <w:fldChar w:fldCharType="begin">
                <w:fldData xml:space="preserve">PEVuZE5vdGU+PENpdGU+PEF1dGhvcj5Ob3VyYTwvQXV0aG9yPjxZZWFyPjIwMDk8L1llYXI+PFJl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=
</w:fldData>
              </w:fldChar>
            </w:r>
            <w:r w:rsidRPr="006A200F">
              <w:rPr>
                <w:vertAlign w:val="superscript"/>
              </w:rPr>
              <w:instrText xml:space="preserve"> ADDIN EN.CITE </w:instrText>
            </w:r>
            <w:r w:rsidRPr="006A200F">
              <w:rPr>
                <w:vertAlign w:val="superscript"/>
              </w:rPr>
              <w:fldChar w:fldCharType="begin">
                <w:fldData xml:space="preserve">PEVuZE5vdGU+PENpdGU+PEF1dGhvcj5Ob3VyYTwvQXV0aG9yPjxZZWFyPjIwMDk8L1llYXI+PFJl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=
</w:fldData>
              </w:fldChar>
            </w:r>
            <w:r w:rsidRPr="006A200F">
              <w:rPr>
                <w:vertAlign w:val="superscript"/>
              </w:rPr>
              <w:instrText xml:space="preserve"> ADDIN EN.CITE.DATA </w:instrText>
            </w:r>
            <w:r w:rsidRPr="006A200F">
              <w:rPr>
                <w:vertAlign w:val="superscript"/>
              </w:rPr>
            </w:r>
            <w:r w:rsidRPr="006A200F">
              <w:rPr>
                <w:vertAlign w:val="superscript"/>
              </w:rPr>
              <w:fldChar w:fldCharType="end"/>
            </w:r>
            <w:r w:rsidRPr="006A200F">
              <w:rPr>
                <w:vertAlign w:val="superscript"/>
              </w:rPr>
            </w:r>
            <w:r w:rsidRPr="006A200F">
              <w:rPr>
                <w:vertAlign w:val="superscript"/>
              </w:rPr>
              <w:fldChar w:fldCharType="separate"/>
            </w:r>
            <w:r w:rsidRPr="006A200F">
              <w:rPr>
                <w:noProof/>
                <w:vertAlign w:val="superscript"/>
              </w:rPr>
              <w:t>[77]</w:t>
            </w:r>
            <w:r w:rsidRPr="006A200F">
              <w:rPr>
                <w:vertAlign w:val="superscript"/>
              </w:rPr>
              <w:fldChar w:fldCharType="end"/>
            </w:r>
          </w:p>
        </w:tc>
        <w:tc>
          <w:tcPr>
            <w:tcW w:w="1051" w:type="dxa"/>
            <w:tcBorders>
              <w:top w:val="nil"/>
              <w:left w:val="nil"/>
              <w:bottom w:val="nil"/>
              <w:right w:val="nil"/>
            </w:tcBorders>
          </w:tcPr>
          <w:p w14:paraId="5ADA3F09" w14:textId="77777777" w:rsidR="00304795" w:rsidRPr="006A200F" w:rsidRDefault="00304795" w:rsidP="00466B2C">
            <w:pPr>
              <w:adjustRightInd w:val="0"/>
              <w:snapToGrid w:val="0"/>
              <w:jc w:val="center"/>
            </w:pPr>
            <w:r w:rsidRPr="006A200F">
              <w:t>697</w:t>
            </w:r>
          </w:p>
        </w:tc>
        <w:tc>
          <w:tcPr>
            <w:tcW w:w="2117" w:type="dxa"/>
            <w:tcBorders>
              <w:top w:val="nil"/>
              <w:left w:val="nil"/>
              <w:bottom w:val="nil"/>
              <w:right w:val="nil"/>
            </w:tcBorders>
          </w:tcPr>
          <w:p w14:paraId="01B1210D" w14:textId="77777777" w:rsidR="00304795" w:rsidRPr="006A200F" w:rsidRDefault="00304795" w:rsidP="00466B2C">
            <w:pPr>
              <w:adjustRightInd w:val="0"/>
              <w:snapToGrid w:val="0"/>
              <w:jc w:val="center"/>
            </w:pPr>
            <w:r w:rsidRPr="006A200F">
              <w:t>Cytology</w:t>
            </w:r>
          </w:p>
        </w:tc>
        <w:tc>
          <w:tcPr>
            <w:tcW w:w="1941" w:type="dxa"/>
            <w:tcBorders>
              <w:top w:val="nil"/>
              <w:left w:val="nil"/>
              <w:bottom w:val="nil"/>
              <w:right w:val="nil"/>
            </w:tcBorders>
          </w:tcPr>
          <w:p w14:paraId="034DAEF7" w14:textId="77777777" w:rsidR="00304795" w:rsidRPr="006A200F" w:rsidRDefault="00304795" w:rsidP="00466B2C">
            <w:pPr>
              <w:adjustRightInd w:val="0"/>
              <w:snapToGrid w:val="0"/>
              <w:jc w:val="center"/>
            </w:pPr>
            <w:r w:rsidRPr="006A200F">
              <w:t>100 mL 0.9% NaCl</w:t>
            </w:r>
          </w:p>
        </w:tc>
        <w:tc>
          <w:tcPr>
            <w:tcW w:w="1189" w:type="dxa"/>
            <w:tcBorders>
              <w:top w:val="nil"/>
              <w:left w:val="nil"/>
              <w:bottom w:val="nil"/>
              <w:right w:val="nil"/>
            </w:tcBorders>
          </w:tcPr>
          <w:p w14:paraId="563DF8E5" w14:textId="77777777" w:rsidR="00304795" w:rsidRPr="006A200F" w:rsidRDefault="00304795" w:rsidP="00466B2C">
            <w:pPr>
              <w:adjustRightInd w:val="0"/>
              <w:snapToGrid w:val="0"/>
              <w:jc w:val="center"/>
            </w:pPr>
            <w:r w:rsidRPr="006A200F">
              <w:t>Before</w:t>
            </w:r>
          </w:p>
        </w:tc>
        <w:tc>
          <w:tcPr>
            <w:tcW w:w="1606" w:type="dxa"/>
            <w:tcBorders>
              <w:top w:val="nil"/>
              <w:left w:val="nil"/>
              <w:bottom w:val="nil"/>
              <w:right w:val="nil"/>
            </w:tcBorders>
          </w:tcPr>
          <w:p w14:paraId="22825EC0" w14:textId="77777777" w:rsidR="00304795" w:rsidRPr="006A200F" w:rsidRDefault="00304795" w:rsidP="00466B2C">
            <w:pPr>
              <w:adjustRightInd w:val="0"/>
              <w:snapToGrid w:val="0"/>
              <w:jc w:val="center"/>
            </w:pPr>
            <w:r w:rsidRPr="006A200F">
              <w:t>2.2%</w:t>
            </w:r>
          </w:p>
        </w:tc>
      </w:tr>
      <w:tr w:rsidR="00304795" w:rsidRPr="006A200F" w14:paraId="5F28E3D9" w14:textId="77777777" w:rsidTr="00304795">
        <w:tc>
          <w:tcPr>
            <w:tcW w:w="1378" w:type="dxa"/>
            <w:tcBorders>
              <w:top w:val="nil"/>
              <w:left w:val="nil"/>
              <w:bottom w:val="nil"/>
              <w:right w:val="nil"/>
            </w:tcBorders>
          </w:tcPr>
          <w:p w14:paraId="1F70311C" w14:textId="50A61678" w:rsidR="00304795" w:rsidRPr="006A200F" w:rsidRDefault="00304795" w:rsidP="00466B2C">
            <w:pPr>
              <w:adjustRightInd w:val="0"/>
              <w:snapToGrid w:val="0"/>
              <w:jc w:val="left"/>
            </w:pPr>
            <w:r w:rsidRPr="006A200F">
              <w:t>Altomare</w:t>
            </w:r>
            <w:r w:rsidR="00466B2C" w:rsidRPr="00466B2C">
              <w:rPr>
                <w:rFonts w:eastAsia="宋体" w:hint="eastAsia"/>
                <w:i/>
                <w:lang w:eastAsia="zh-CN"/>
              </w:rPr>
              <w:t xml:space="preserve"> </w:t>
            </w:r>
            <w:r w:rsidR="00466B2C" w:rsidRPr="00466B2C">
              <w:rPr>
                <w:rFonts w:hint="eastAsia"/>
                <w:i/>
              </w:rPr>
              <w:t>et al</w:t>
            </w:r>
            <w:r w:rsidRPr="006A200F">
              <w:rPr>
                <w:vertAlign w:val="superscript"/>
              </w:rPr>
              <w:fldChar w:fldCharType="begin">
                <w:fldData xml:space="preserve">PEVuZE5vdGU+PENpdGU+PEF1dGhvcj5BbHRvbWFyZTwvQXV0aG9yPjxZZWFyPjIwMTE8L1llYXI+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</w:fldData>
              </w:fldChar>
            </w:r>
            <w:r w:rsidRPr="006A200F">
              <w:rPr>
                <w:vertAlign w:val="superscript"/>
              </w:rPr>
              <w:instrText xml:space="preserve"> ADDIN EN.CITE </w:instrText>
            </w:r>
            <w:r w:rsidRPr="006A200F">
              <w:rPr>
                <w:vertAlign w:val="superscript"/>
              </w:rPr>
              <w:fldChar w:fldCharType="begin">
                <w:fldData xml:space="preserve">PEVuZE5vdGU+PENpdGU+PEF1dGhvcj5BbHRvbWFyZTwvQXV0aG9yPjxZZWFyPjIwMTE8L1llYXI+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</w:fldData>
              </w:fldChar>
            </w:r>
            <w:r w:rsidRPr="006A200F">
              <w:rPr>
                <w:vertAlign w:val="superscript"/>
              </w:rPr>
              <w:instrText xml:space="preserve"> ADDIN EN.CITE.DATA </w:instrText>
            </w:r>
            <w:r w:rsidRPr="006A200F">
              <w:rPr>
                <w:vertAlign w:val="superscript"/>
              </w:rPr>
            </w:r>
            <w:r w:rsidRPr="006A200F">
              <w:rPr>
                <w:vertAlign w:val="superscript"/>
              </w:rPr>
              <w:fldChar w:fldCharType="end"/>
            </w:r>
            <w:r w:rsidRPr="006A200F">
              <w:rPr>
                <w:vertAlign w:val="superscript"/>
              </w:rPr>
            </w:r>
            <w:r w:rsidRPr="006A200F">
              <w:rPr>
                <w:vertAlign w:val="superscript"/>
              </w:rPr>
              <w:fldChar w:fldCharType="separate"/>
            </w:r>
            <w:r w:rsidRPr="006A200F">
              <w:rPr>
                <w:noProof/>
                <w:vertAlign w:val="superscript"/>
              </w:rPr>
              <w:t>[79]</w:t>
            </w:r>
            <w:r w:rsidRPr="006A200F">
              <w:rPr>
                <w:vertAlign w:val="superscript"/>
              </w:rPr>
              <w:fldChar w:fldCharType="end"/>
            </w:r>
          </w:p>
        </w:tc>
        <w:tc>
          <w:tcPr>
            <w:tcW w:w="1051" w:type="dxa"/>
            <w:tcBorders>
              <w:top w:val="nil"/>
              <w:left w:val="nil"/>
              <w:bottom w:val="nil"/>
              <w:right w:val="nil"/>
            </w:tcBorders>
          </w:tcPr>
          <w:p w14:paraId="2E18BCFD" w14:textId="77777777" w:rsidR="00304795" w:rsidRPr="006A200F" w:rsidRDefault="00304795" w:rsidP="00466B2C">
            <w:pPr>
              <w:adjustRightInd w:val="0"/>
              <w:snapToGrid w:val="0"/>
              <w:jc w:val="center"/>
            </w:pPr>
            <w:r w:rsidRPr="006A200F">
              <w:t>29</w:t>
            </w:r>
          </w:p>
        </w:tc>
        <w:tc>
          <w:tcPr>
            <w:tcW w:w="2117" w:type="dxa"/>
            <w:tcBorders>
              <w:top w:val="nil"/>
              <w:left w:val="nil"/>
              <w:bottom w:val="nil"/>
              <w:right w:val="nil"/>
            </w:tcBorders>
          </w:tcPr>
          <w:p w14:paraId="06170A22" w14:textId="77777777" w:rsidR="00304795" w:rsidRPr="006A200F" w:rsidRDefault="00304795" w:rsidP="00466B2C">
            <w:pPr>
              <w:adjustRightInd w:val="0"/>
              <w:snapToGrid w:val="0"/>
              <w:jc w:val="center"/>
            </w:pPr>
            <w:r w:rsidRPr="006A200F">
              <w:t>Thin-Prep</w:t>
            </w:r>
          </w:p>
          <w:p w14:paraId="3CEC741F" w14:textId="77777777" w:rsidR="00304795" w:rsidRPr="006A200F" w:rsidRDefault="00304795" w:rsidP="00466B2C">
            <w:pPr>
              <w:adjustRightInd w:val="0"/>
              <w:snapToGrid w:val="0"/>
              <w:jc w:val="center"/>
            </w:pPr>
          </w:p>
          <w:p w14:paraId="562FA4D3" w14:textId="0CA04815" w:rsidR="00304795" w:rsidRPr="006A200F" w:rsidRDefault="00304795" w:rsidP="00466B2C">
            <w:pPr>
              <w:adjustRightInd w:val="0"/>
              <w:snapToGrid w:val="0"/>
              <w:jc w:val="center"/>
            </w:pPr>
            <w:r w:rsidRPr="006A200F">
              <w:t>RT-PCR</w:t>
            </w:r>
          </w:p>
        </w:tc>
        <w:tc>
          <w:tcPr>
            <w:tcW w:w="1941" w:type="dxa"/>
            <w:tcBorders>
              <w:top w:val="nil"/>
              <w:left w:val="nil"/>
              <w:bottom w:val="nil"/>
              <w:right w:val="nil"/>
            </w:tcBorders>
          </w:tcPr>
          <w:p w14:paraId="7CD30B24" w14:textId="77777777" w:rsidR="00304795" w:rsidRPr="006A200F" w:rsidRDefault="00304795" w:rsidP="00466B2C">
            <w:pPr>
              <w:adjustRightInd w:val="0"/>
              <w:snapToGrid w:val="0"/>
              <w:jc w:val="center"/>
            </w:pPr>
            <w:r w:rsidRPr="006A200F">
              <w:t>150 mL 0.9% NaCl</w:t>
            </w:r>
          </w:p>
          <w:p w14:paraId="475F51C6" w14:textId="77777777" w:rsidR="00304795" w:rsidRPr="006A200F" w:rsidRDefault="00304795" w:rsidP="00466B2C">
            <w:pPr>
              <w:adjustRightInd w:val="0"/>
              <w:snapToGrid w:val="0"/>
              <w:jc w:val="center"/>
            </w:pPr>
          </w:p>
          <w:p w14:paraId="2ED0EFC6" w14:textId="77777777" w:rsidR="00304795" w:rsidRPr="006A200F" w:rsidRDefault="00304795" w:rsidP="00466B2C">
            <w:pPr>
              <w:adjustRightInd w:val="0"/>
              <w:snapToGrid w:val="0"/>
              <w:jc w:val="center"/>
            </w:pPr>
            <w:r w:rsidRPr="006A200F">
              <w:t>150 mL 0.9% NaCl</w:t>
            </w:r>
          </w:p>
        </w:tc>
        <w:tc>
          <w:tcPr>
            <w:tcW w:w="1189" w:type="dxa"/>
            <w:tcBorders>
              <w:top w:val="nil"/>
              <w:left w:val="nil"/>
              <w:bottom w:val="nil"/>
              <w:right w:val="nil"/>
            </w:tcBorders>
          </w:tcPr>
          <w:p w14:paraId="208B466A" w14:textId="77777777" w:rsidR="00304795" w:rsidRPr="006A200F" w:rsidRDefault="00304795" w:rsidP="00466B2C">
            <w:pPr>
              <w:adjustRightInd w:val="0"/>
              <w:snapToGrid w:val="0"/>
              <w:jc w:val="center"/>
            </w:pPr>
            <w:r w:rsidRPr="006A200F">
              <w:t>Before</w:t>
            </w:r>
          </w:p>
          <w:p w14:paraId="1A190EED" w14:textId="77777777" w:rsidR="00304795" w:rsidRPr="006A200F" w:rsidRDefault="00304795" w:rsidP="00466B2C">
            <w:pPr>
              <w:adjustRightInd w:val="0"/>
              <w:snapToGrid w:val="0"/>
              <w:jc w:val="center"/>
            </w:pPr>
            <w:r w:rsidRPr="006A200F">
              <w:t>After</w:t>
            </w:r>
          </w:p>
          <w:p w14:paraId="4E5E5956" w14:textId="77777777" w:rsidR="00304795" w:rsidRPr="006A200F" w:rsidRDefault="00304795" w:rsidP="00466B2C">
            <w:pPr>
              <w:adjustRightInd w:val="0"/>
              <w:snapToGrid w:val="0"/>
              <w:jc w:val="center"/>
            </w:pPr>
            <w:r w:rsidRPr="006A200F">
              <w:t>Before</w:t>
            </w:r>
          </w:p>
          <w:p w14:paraId="14961DC6" w14:textId="77777777" w:rsidR="00304795" w:rsidRPr="006A200F" w:rsidRDefault="00304795" w:rsidP="00466B2C">
            <w:pPr>
              <w:adjustRightInd w:val="0"/>
              <w:snapToGrid w:val="0"/>
              <w:jc w:val="center"/>
            </w:pPr>
            <w:r w:rsidRPr="006A200F">
              <w:t>After</w:t>
            </w:r>
          </w:p>
        </w:tc>
        <w:tc>
          <w:tcPr>
            <w:tcW w:w="1606" w:type="dxa"/>
            <w:tcBorders>
              <w:top w:val="nil"/>
              <w:left w:val="nil"/>
              <w:bottom w:val="nil"/>
              <w:right w:val="nil"/>
            </w:tcBorders>
          </w:tcPr>
          <w:p w14:paraId="5E00ED20" w14:textId="77777777" w:rsidR="00304795" w:rsidRPr="006A200F" w:rsidRDefault="00304795" w:rsidP="00466B2C">
            <w:pPr>
              <w:adjustRightInd w:val="0"/>
              <w:snapToGrid w:val="0"/>
              <w:jc w:val="center"/>
            </w:pPr>
            <w:r w:rsidRPr="006A200F">
              <w:t>13.8%</w:t>
            </w:r>
          </w:p>
          <w:p w14:paraId="6495C74E" w14:textId="77777777" w:rsidR="00304795" w:rsidRPr="006A200F" w:rsidRDefault="00304795" w:rsidP="00466B2C">
            <w:pPr>
              <w:adjustRightInd w:val="0"/>
              <w:snapToGrid w:val="0"/>
              <w:jc w:val="center"/>
            </w:pPr>
            <w:r w:rsidRPr="006A200F">
              <w:t>2.6%</w:t>
            </w:r>
          </w:p>
          <w:p w14:paraId="610BDDA4" w14:textId="77777777" w:rsidR="00304795" w:rsidRPr="006A200F" w:rsidRDefault="00304795" w:rsidP="00466B2C">
            <w:pPr>
              <w:adjustRightInd w:val="0"/>
              <w:snapToGrid w:val="0"/>
              <w:jc w:val="center"/>
            </w:pPr>
            <w:r w:rsidRPr="006A200F">
              <w:t>37.9%</w:t>
            </w:r>
          </w:p>
          <w:p w14:paraId="1F42C268" w14:textId="77777777" w:rsidR="00304795" w:rsidRPr="006A200F" w:rsidRDefault="00304795" w:rsidP="00466B2C">
            <w:pPr>
              <w:adjustRightInd w:val="0"/>
              <w:snapToGrid w:val="0"/>
              <w:jc w:val="center"/>
            </w:pPr>
            <w:r w:rsidRPr="006A200F">
              <w:t>41.4%</w:t>
            </w:r>
          </w:p>
        </w:tc>
      </w:tr>
      <w:tr w:rsidR="00304795" w:rsidRPr="006A200F" w14:paraId="190C04C7" w14:textId="77777777" w:rsidTr="00304795">
        <w:trPr>
          <w:trHeight w:val="1352"/>
        </w:trPr>
        <w:tc>
          <w:tcPr>
            <w:tcW w:w="1378" w:type="dxa"/>
            <w:tcBorders>
              <w:top w:val="nil"/>
              <w:left w:val="nil"/>
              <w:bottom w:val="single" w:sz="4" w:space="0" w:color="auto"/>
              <w:right w:val="nil"/>
            </w:tcBorders>
          </w:tcPr>
          <w:p w14:paraId="3EB9F464" w14:textId="7114FB8D" w:rsidR="00304795" w:rsidRPr="00466B2C" w:rsidRDefault="00304795" w:rsidP="00466B2C">
            <w:pPr>
              <w:adjustRightInd w:val="0"/>
              <w:snapToGrid w:val="0"/>
              <w:jc w:val="left"/>
              <w:rPr>
                <w:lang w:val="es-ES_tradnl"/>
              </w:rPr>
            </w:pPr>
            <w:r w:rsidRPr="00466B2C">
              <w:rPr>
                <w:lang w:val="es-ES_tradnl"/>
              </w:rPr>
              <w:t>Rossi Del Monte</w:t>
            </w:r>
            <w:r w:rsidR="00466B2C" w:rsidRPr="00466B2C">
              <w:rPr>
                <w:rFonts w:eastAsia="宋体" w:hint="eastAsia"/>
                <w:i/>
                <w:lang w:val="es-ES_tradnl" w:eastAsia="zh-CN"/>
              </w:rPr>
              <w:t xml:space="preserve"> </w:t>
            </w:r>
            <w:r w:rsidR="00466B2C" w:rsidRPr="00466B2C">
              <w:rPr>
                <w:rFonts w:hint="eastAsia"/>
                <w:i/>
                <w:lang w:val="es-ES_tradnl"/>
              </w:rPr>
              <w:t>et al</w:t>
            </w:r>
            <w:r w:rsidRPr="006A200F">
              <w:rPr>
                <w:vertAlign w:val="superscript"/>
              </w:rPr>
              <w:fldChar w:fldCharType="begin">
                <w:fldData xml:space="preserve">PEVuZE5vdGU+PENpdGU+PEF1dGhvcj5Sb3NzaSBEZWwgTW9udGU8L0F1dGhvcj48WWVhcj4yMDEy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</w:fldData>
              </w:fldChar>
            </w:r>
            <w:r w:rsidRPr="00466B2C">
              <w:rPr>
                <w:vertAlign w:val="superscript"/>
                <w:lang w:val="es-ES_tradnl"/>
              </w:rPr>
              <w:instrText xml:space="preserve"> ADDIN EN.CITE </w:instrText>
            </w:r>
            <w:r w:rsidRPr="006A200F">
              <w:rPr>
                <w:vertAlign w:val="superscript"/>
              </w:rPr>
              <w:fldChar w:fldCharType="begin">
                <w:fldData xml:space="preserve">PEVuZE5vdGU+PENpdGU+PEF1dGhvcj5Sb3NzaSBEZWwgTW9udGU8L0F1dGhvcj48WWVhcj4yMDEy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</w:fldData>
              </w:fldChar>
            </w:r>
            <w:r w:rsidRPr="00466B2C">
              <w:rPr>
                <w:vertAlign w:val="superscript"/>
                <w:lang w:val="es-ES_tradnl"/>
              </w:rPr>
              <w:instrText xml:space="preserve"> ADDIN EN.CITE.DATA </w:instrText>
            </w:r>
            <w:r w:rsidRPr="006A200F">
              <w:rPr>
                <w:vertAlign w:val="superscript"/>
              </w:rPr>
            </w:r>
            <w:r w:rsidRPr="006A200F">
              <w:rPr>
                <w:vertAlign w:val="superscript"/>
              </w:rPr>
              <w:fldChar w:fldCharType="end"/>
            </w:r>
            <w:r w:rsidRPr="006A200F">
              <w:rPr>
                <w:vertAlign w:val="superscript"/>
              </w:rPr>
            </w:r>
            <w:r w:rsidRPr="006A200F">
              <w:rPr>
                <w:vertAlign w:val="superscript"/>
              </w:rPr>
              <w:fldChar w:fldCharType="separate"/>
            </w:r>
            <w:r w:rsidRPr="00466B2C">
              <w:rPr>
                <w:noProof/>
                <w:vertAlign w:val="superscript"/>
                <w:lang w:val="es-ES_tradnl"/>
              </w:rPr>
              <w:t>[78]</w:t>
            </w:r>
            <w:r w:rsidRPr="006A200F">
              <w:rPr>
                <w:vertAlign w:val="superscript"/>
              </w:rPr>
              <w:fldChar w:fldCharType="end"/>
            </w:r>
          </w:p>
        </w:tc>
        <w:tc>
          <w:tcPr>
            <w:tcW w:w="1051" w:type="dxa"/>
            <w:tcBorders>
              <w:top w:val="nil"/>
              <w:left w:val="nil"/>
              <w:bottom w:val="single" w:sz="4" w:space="0" w:color="auto"/>
              <w:right w:val="nil"/>
            </w:tcBorders>
          </w:tcPr>
          <w:p w14:paraId="7EE18421" w14:textId="77777777" w:rsidR="00304795" w:rsidRPr="006A200F" w:rsidRDefault="00304795" w:rsidP="00466B2C">
            <w:pPr>
              <w:adjustRightInd w:val="0"/>
              <w:snapToGrid w:val="0"/>
              <w:jc w:val="center"/>
            </w:pPr>
            <w:r w:rsidRPr="006A200F">
              <w:t>48</w:t>
            </w:r>
          </w:p>
        </w:tc>
        <w:tc>
          <w:tcPr>
            <w:tcW w:w="2117" w:type="dxa"/>
            <w:tcBorders>
              <w:top w:val="nil"/>
              <w:left w:val="nil"/>
              <w:bottom w:val="single" w:sz="4" w:space="0" w:color="auto"/>
              <w:right w:val="nil"/>
            </w:tcBorders>
          </w:tcPr>
          <w:p w14:paraId="2C96E418" w14:textId="77777777" w:rsidR="00304795" w:rsidRPr="006A200F" w:rsidRDefault="00304795" w:rsidP="00466B2C">
            <w:pPr>
              <w:adjustRightInd w:val="0"/>
              <w:snapToGrid w:val="0"/>
              <w:jc w:val="center"/>
            </w:pPr>
            <w:r w:rsidRPr="006A200F">
              <w:t>Cytology</w:t>
            </w:r>
          </w:p>
          <w:p w14:paraId="33B93B2B" w14:textId="77777777" w:rsidR="00304795" w:rsidRPr="006A200F" w:rsidRDefault="00304795" w:rsidP="00466B2C">
            <w:pPr>
              <w:adjustRightInd w:val="0"/>
              <w:snapToGrid w:val="0"/>
              <w:jc w:val="center"/>
            </w:pPr>
            <w:r w:rsidRPr="006A200F">
              <w:t>Immunofluorescence</w:t>
            </w:r>
          </w:p>
          <w:p w14:paraId="641FC147" w14:textId="77777777" w:rsidR="00304795" w:rsidRPr="006A200F" w:rsidRDefault="00304795" w:rsidP="00466B2C">
            <w:pPr>
              <w:adjustRightInd w:val="0"/>
              <w:snapToGrid w:val="0"/>
              <w:jc w:val="center"/>
            </w:pPr>
            <w:r w:rsidRPr="006A200F">
              <w:lastRenderedPageBreak/>
              <w:t>qRT-PCR</w:t>
            </w:r>
          </w:p>
        </w:tc>
        <w:tc>
          <w:tcPr>
            <w:tcW w:w="1941" w:type="dxa"/>
            <w:tcBorders>
              <w:top w:val="nil"/>
              <w:left w:val="nil"/>
              <w:bottom w:val="single" w:sz="4" w:space="0" w:color="auto"/>
              <w:right w:val="nil"/>
            </w:tcBorders>
          </w:tcPr>
          <w:p w14:paraId="3146A6C6" w14:textId="77777777" w:rsidR="00304795" w:rsidRPr="006A200F" w:rsidRDefault="00304795" w:rsidP="00466B2C">
            <w:pPr>
              <w:adjustRightInd w:val="0"/>
              <w:snapToGrid w:val="0"/>
              <w:jc w:val="center"/>
              <w:rPr>
                <w:lang w:val="es-ES_tradnl"/>
              </w:rPr>
            </w:pPr>
            <w:r w:rsidRPr="006A200F">
              <w:rPr>
                <w:lang w:val="es-ES_tradnl"/>
              </w:rPr>
              <w:lastRenderedPageBreak/>
              <w:t>250 mL 0.9% NaCl</w:t>
            </w:r>
          </w:p>
          <w:p w14:paraId="7E78B592" w14:textId="77777777" w:rsidR="00304795" w:rsidRPr="006A200F" w:rsidRDefault="00304795" w:rsidP="00466B2C">
            <w:pPr>
              <w:adjustRightInd w:val="0"/>
              <w:snapToGrid w:val="0"/>
              <w:jc w:val="center"/>
              <w:rPr>
                <w:lang w:val="es-ES_tradnl"/>
              </w:rPr>
            </w:pPr>
            <w:r w:rsidRPr="006A200F">
              <w:rPr>
                <w:lang w:val="es-ES_tradnl"/>
              </w:rPr>
              <w:lastRenderedPageBreak/>
              <w:t>250 mL 0.9% NaCl</w:t>
            </w:r>
          </w:p>
          <w:p w14:paraId="77DA925A" w14:textId="77777777" w:rsidR="00304795" w:rsidRPr="006A200F" w:rsidRDefault="00304795" w:rsidP="00466B2C">
            <w:pPr>
              <w:adjustRightInd w:val="0"/>
              <w:snapToGrid w:val="0"/>
              <w:jc w:val="center"/>
              <w:rPr>
                <w:lang w:val="es-ES_tradnl"/>
              </w:rPr>
            </w:pPr>
            <w:r w:rsidRPr="006A200F">
              <w:rPr>
                <w:lang w:val="es-ES_tradnl"/>
              </w:rPr>
              <w:t>250 mL 0.9% NaCl</w:t>
            </w:r>
          </w:p>
        </w:tc>
        <w:tc>
          <w:tcPr>
            <w:tcW w:w="1189" w:type="dxa"/>
            <w:tcBorders>
              <w:top w:val="nil"/>
              <w:left w:val="nil"/>
              <w:bottom w:val="single" w:sz="4" w:space="0" w:color="auto"/>
              <w:right w:val="nil"/>
            </w:tcBorders>
          </w:tcPr>
          <w:p w14:paraId="172D91B1" w14:textId="77777777" w:rsidR="00304795" w:rsidRPr="006A200F" w:rsidRDefault="00304795" w:rsidP="00466B2C">
            <w:pPr>
              <w:adjustRightInd w:val="0"/>
              <w:snapToGrid w:val="0"/>
              <w:jc w:val="center"/>
            </w:pPr>
            <w:r w:rsidRPr="006A200F">
              <w:lastRenderedPageBreak/>
              <w:t>Before</w:t>
            </w:r>
          </w:p>
          <w:p w14:paraId="4A3AE4AE" w14:textId="77777777" w:rsidR="00304795" w:rsidRPr="006A200F" w:rsidRDefault="00304795" w:rsidP="00466B2C">
            <w:pPr>
              <w:adjustRightInd w:val="0"/>
              <w:snapToGrid w:val="0"/>
              <w:jc w:val="center"/>
            </w:pPr>
            <w:r w:rsidRPr="006A200F">
              <w:t>Before</w:t>
            </w:r>
          </w:p>
          <w:p w14:paraId="5063B596" w14:textId="77777777" w:rsidR="00304795" w:rsidRPr="006A200F" w:rsidRDefault="00304795" w:rsidP="00466B2C">
            <w:pPr>
              <w:adjustRightInd w:val="0"/>
              <w:snapToGrid w:val="0"/>
              <w:jc w:val="center"/>
            </w:pPr>
            <w:r w:rsidRPr="006A200F">
              <w:t>Before</w:t>
            </w:r>
          </w:p>
          <w:p w14:paraId="1C3A152F" w14:textId="77777777" w:rsidR="00304795" w:rsidRPr="006A200F" w:rsidRDefault="00304795" w:rsidP="00466B2C">
            <w:pPr>
              <w:adjustRightInd w:val="0"/>
              <w:snapToGrid w:val="0"/>
              <w:jc w:val="center"/>
            </w:pPr>
          </w:p>
          <w:p w14:paraId="7B4B6FCE" w14:textId="77777777" w:rsidR="00304795" w:rsidRPr="006A200F" w:rsidRDefault="00304795" w:rsidP="00466B2C">
            <w:pPr>
              <w:adjustRightInd w:val="0"/>
              <w:snapToGrid w:val="0"/>
              <w:jc w:val="center"/>
            </w:pPr>
          </w:p>
        </w:tc>
        <w:tc>
          <w:tcPr>
            <w:tcW w:w="1606" w:type="dxa"/>
            <w:tcBorders>
              <w:top w:val="nil"/>
              <w:left w:val="nil"/>
              <w:bottom w:val="single" w:sz="4" w:space="0" w:color="auto"/>
              <w:right w:val="nil"/>
            </w:tcBorders>
          </w:tcPr>
          <w:p w14:paraId="180D39D5" w14:textId="77777777" w:rsidR="00304795" w:rsidRPr="006A200F" w:rsidRDefault="00304795" w:rsidP="00466B2C">
            <w:pPr>
              <w:adjustRightInd w:val="0"/>
              <w:snapToGrid w:val="0"/>
              <w:jc w:val="center"/>
            </w:pPr>
            <w:r w:rsidRPr="006A200F">
              <w:lastRenderedPageBreak/>
              <w:t>0%</w:t>
            </w:r>
          </w:p>
          <w:p w14:paraId="4E706DEE" w14:textId="77777777" w:rsidR="00304795" w:rsidRPr="006A200F" w:rsidRDefault="00304795" w:rsidP="00466B2C">
            <w:pPr>
              <w:adjustRightInd w:val="0"/>
              <w:snapToGrid w:val="0"/>
              <w:jc w:val="center"/>
            </w:pPr>
            <w:r w:rsidRPr="006A200F">
              <w:t>17%</w:t>
            </w:r>
          </w:p>
          <w:p w14:paraId="4A361D3A" w14:textId="77777777" w:rsidR="00304795" w:rsidRPr="006A200F" w:rsidRDefault="00304795" w:rsidP="00466B2C">
            <w:pPr>
              <w:adjustRightInd w:val="0"/>
              <w:snapToGrid w:val="0"/>
              <w:jc w:val="center"/>
            </w:pPr>
            <w:r w:rsidRPr="006A200F">
              <w:t>42%</w:t>
            </w:r>
          </w:p>
        </w:tc>
      </w:tr>
    </w:tbl>
    <w:p w14:paraId="4F4AA5E7" w14:textId="71ACC810" w:rsidR="00304795" w:rsidRPr="006A200F" w:rsidRDefault="00304795" w:rsidP="00246B29">
      <w:pPr>
        <w:adjustRightInd w:val="0"/>
        <w:snapToGrid w:val="0"/>
      </w:pPr>
      <w:r w:rsidRPr="006A200F">
        <w:lastRenderedPageBreak/>
        <w:t>PCR: Polymerase</w:t>
      </w:r>
      <w:r w:rsidR="00466B2C" w:rsidRPr="006A200F">
        <w:t xml:space="preserve"> chain reaction;</w:t>
      </w:r>
      <w:r w:rsidRPr="006A200F">
        <w:t xml:space="preserve"> RT-PCR: Real-</w:t>
      </w:r>
      <w:r w:rsidR="00466B2C" w:rsidRPr="006A200F">
        <w:t xml:space="preserve">time polymerase chain reaction; </w:t>
      </w:r>
      <w:r w:rsidRPr="006A200F">
        <w:t xml:space="preserve">qRT-PCR: </w:t>
      </w:r>
      <w:r w:rsidR="00466B2C" w:rsidRPr="006A200F">
        <w:t>Quantitative real-time polymerase chain reaction.</w:t>
      </w:r>
    </w:p>
    <w:p w14:paraId="366F8D3A" w14:textId="77777777" w:rsidR="00304795" w:rsidRPr="006A200F" w:rsidRDefault="00304795" w:rsidP="00246B29">
      <w:pPr>
        <w:tabs>
          <w:tab w:val="left" w:pos="896"/>
        </w:tabs>
        <w:adjustRightInd w:val="0"/>
        <w:snapToGrid w:val="0"/>
      </w:pPr>
    </w:p>
    <w:p w14:paraId="7089ACFB" w14:textId="77777777" w:rsidR="00304795" w:rsidRPr="006A200F" w:rsidRDefault="00304795" w:rsidP="00246B29">
      <w:pPr>
        <w:tabs>
          <w:tab w:val="left" w:pos="896"/>
        </w:tabs>
        <w:adjustRightInd w:val="0"/>
        <w:snapToGrid w:val="0"/>
      </w:pPr>
    </w:p>
    <w:p w14:paraId="7DCB5E43" w14:textId="77777777" w:rsidR="00304795" w:rsidRPr="006A200F" w:rsidRDefault="00304795" w:rsidP="00246B29">
      <w:pPr>
        <w:tabs>
          <w:tab w:val="left" w:pos="896"/>
        </w:tabs>
        <w:adjustRightInd w:val="0"/>
        <w:snapToGrid w:val="0"/>
      </w:pPr>
    </w:p>
    <w:p w14:paraId="7DEC3E40" w14:textId="77777777" w:rsidR="00304795" w:rsidRPr="006A200F" w:rsidRDefault="00304795" w:rsidP="00246B29">
      <w:pPr>
        <w:tabs>
          <w:tab w:val="left" w:pos="896"/>
        </w:tabs>
        <w:adjustRightInd w:val="0"/>
        <w:snapToGrid w:val="0"/>
      </w:pPr>
    </w:p>
    <w:p w14:paraId="6B1D1EA6" w14:textId="77777777" w:rsidR="00304795" w:rsidRPr="006A200F" w:rsidRDefault="00304795" w:rsidP="00246B29">
      <w:pPr>
        <w:tabs>
          <w:tab w:val="left" w:pos="896"/>
        </w:tabs>
        <w:adjustRightInd w:val="0"/>
        <w:snapToGrid w:val="0"/>
      </w:pPr>
    </w:p>
    <w:p w14:paraId="572DBAD1" w14:textId="77777777" w:rsidR="00304795" w:rsidRPr="006A200F" w:rsidRDefault="00304795" w:rsidP="00246B29">
      <w:pPr>
        <w:tabs>
          <w:tab w:val="left" w:pos="896"/>
        </w:tabs>
        <w:adjustRightInd w:val="0"/>
        <w:snapToGrid w:val="0"/>
      </w:pPr>
    </w:p>
    <w:p w14:paraId="1064CF27" w14:textId="77777777" w:rsidR="00304795" w:rsidRPr="006A200F" w:rsidRDefault="00304795" w:rsidP="00246B29">
      <w:pPr>
        <w:tabs>
          <w:tab w:val="left" w:pos="896"/>
        </w:tabs>
        <w:adjustRightInd w:val="0"/>
        <w:snapToGrid w:val="0"/>
      </w:pPr>
    </w:p>
    <w:p w14:paraId="066BBBE0" w14:textId="77777777" w:rsidR="00304795" w:rsidRPr="006A200F" w:rsidRDefault="00304795" w:rsidP="00246B29">
      <w:pPr>
        <w:tabs>
          <w:tab w:val="left" w:pos="896"/>
        </w:tabs>
        <w:adjustRightInd w:val="0"/>
        <w:snapToGrid w:val="0"/>
      </w:pPr>
    </w:p>
    <w:p w14:paraId="6E133665" w14:textId="77777777" w:rsidR="00304795" w:rsidRPr="006A200F" w:rsidRDefault="00304795" w:rsidP="00246B29">
      <w:pPr>
        <w:tabs>
          <w:tab w:val="left" w:pos="896"/>
        </w:tabs>
        <w:adjustRightInd w:val="0"/>
        <w:snapToGrid w:val="0"/>
      </w:pPr>
    </w:p>
    <w:p w14:paraId="721ABF78" w14:textId="77777777" w:rsidR="00304795" w:rsidRPr="006A200F" w:rsidRDefault="00304795" w:rsidP="00246B29">
      <w:pPr>
        <w:tabs>
          <w:tab w:val="left" w:pos="896"/>
        </w:tabs>
        <w:adjustRightInd w:val="0"/>
        <w:snapToGrid w:val="0"/>
      </w:pPr>
    </w:p>
    <w:p w14:paraId="07304553" w14:textId="77777777" w:rsidR="00304795" w:rsidRPr="006A200F" w:rsidRDefault="00304795" w:rsidP="00246B29">
      <w:pPr>
        <w:tabs>
          <w:tab w:val="left" w:pos="896"/>
        </w:tabs>
        <w:adjustRightInd w:val="0"/>
        <w:snapToGrid w:val="0"/>
      </w:pPr>
    </w:p>
    <w:p w14:paraId="61E035D3" w14:textId="77777777" w:rsidR="00304795" w:rsidRPr="006A200F" w:rsidRDefault="00304795" w:rsidP="00246B29">
      <w:pPr>
        <w:tabs>
          <w:tab w:val="left" w:pos="896"/>
        </w:tabs>
        <w:adjustRightInd w:val="0"/>
        <w:snapToGrid w:val="0"/>
      </w:pPr>
    </w:p>
    <w:p w14:paraId="717DD417" w14:textId="77777777" w:rsidR="00304795" w:rsidRPr="006A200F" w:rsidRDefault="00304795" w:rsidP="00246B29">
      <w:pPr>
        <w:tabs>
          <w:tab w:val="left" w:pos="896"/>
        </w:tabs>
        <w:adjustRightInd w:val="0"/>
        <w:snapToGrid w:val="0"/>
      </w:pPr>
    </w:p>
    <w:p w14:paraId="033E5A8A" w14:textId="77777777" w:rsidR="00304795" w:rsidRPr="006A200F" w:rsidRDefault="00304795" w:rsidP="00246B29">
      <w:pPr>
        <w:tabs>
          <w:tab w:val="left" w:pos="896"/>
        </w:tabs>
        <w:adjustRightInd w:val="0"/>
        <w:snapToGrid w:val="0"/>
      </w:pPr>
    </w:p>
    <w:p w14:paraId="3E32029F" w14:textId="77777777" w:rsidR="00466B2C" w:rsidRDefault="00466B2C">
      <w:pPr>
        <w:spacing w:line="240" w:lineRule="auto"/>
        <w:jc w:val="left"/>
        <w:rPr>
          <w:b/>
        </w:rPr>
      </w:pPr>
      <w:r>
        <w:rPr>
          <w:b/>
        </w:rPr>
        <w:br w:type="page"/>
      </w:r>
    </w:p>
    <w:p w14:paraId="5166DA0B" w14:textId="0C83FA9D" w:rsidR="00304795" w:rsidRPr="006A200F" w:rsidRDefault="0047012E" w:rsidP="00246B29">
      <w:pPr>
        <w:adjustRightInd w:val="0"/>
        <w:snapToGrid w:val="0"/>
        <w:rPr>
          <w:b/>
        </w:rPr>
      </w:pPr>
      <w:r w:rsidRPr="006A200F">
        <w:rPr>
          <w:b/>
        </w:rPr>
        <w:lastRenderedPageBreak/>
        <w:t>Table 3</w:t>
      </w:r>
      <w:r w:rsidR="00304795" w:rsidRPr="006A200F">
        <w:rPr>
          <w:b/>
        </w:rPr>
        <w:t xml:space="preserve"> Overview matrix metalloproteinases</w:t>
      </w:r>
      <w:r w:rsidR="00304795" w:rsidRPr="006A200F">
        <w:rPr>
          <w:b/>
          <w:vertAlign w:val="superscript"/>
        </w:rPr>
        <w:fldChar w:fldCharType="begin"/>
      </w:r>
      <w:r w:rsidR="00304795" w:rsidRPr="006A200F">
        <w:rPr>
          <w:b/>
          <w:vertAlign w:val="superscript"/>
        </w:rPr>
        <w:instrText xml:space="preserve"> ADDIN EN.CITE &lt;EndNote&gt;&lt;Cite&gt;&lt;Author&gt;Yonemura&lt;/Author&gt;&lt;Year&gt;1996&lt;/Year&gt;&lt;RecNum&gt;271&lt;/RecNum&gt;&lt;DisplayText&gt;&lt;style face="superscript"&gt;[124]&lt;/style&gt;&lt;/DisplayText&gt;&lt;record&gt;&lt;rec-number&gt;271&lt;/rec-number&gt;&lt;foreign-keys&gt;&lt;key app="EN" db-id="dts2wppr0xdwxlee59f5avvq5ezaz0e5ae5v" timestamp="1439804301"&gt;271&lt;/key&gt;&lt;/foreign-keys&gt;&lt;ref-type name="Journal Article"&gt;17&lt;/ref-type&gt;&lt;contributors&gt;&lt;authors&gt;&lt;author&gt;Yonemura, Y.&lt;/author&gt;&lt;author&gt;Endo, Y.&lt;/author&gt;&lt;author&gt;Yamaguchi, T.&lt;/author&gt;&lt;author&gt;Fujimura, T.&lt;/author&gt;&lt;author&gt;Obata, T.&lt;/author&gt;&lt;author&gt;Kawamura, T.&lt;/author&gt;&lt;author&gt;Nojima, N.&lt;/author&gt;&lt;author&gt;Miyazaki, I.&lt;/author&gt;&lt;author&gt;Sasaki, T.&lt;/author&gt;&lt;/authors&gt;&lt;/contributors&gt;&lt;auth-address&gt;Kanazawa univ,sch med,inst canc,dept exptl therapeut,kanazawa,ishikawa 920,japan. kanazawa univ,sch med,dept electron microscopy,kanazawa,ishikawa 920,japan.&lt;/auth-address&gt;&lt;titles&gt;&lt;title&gt;Mechanisms of the formation of the peritoneal dissemination in gastric cancer&lt;/title&gt;&lt;secondary-title&gt;Int J Oncol&lt;/secondary-title&gt;&lt;alt-title&gt;International journal of oncology&lt;/alt-title&gt;&lt;/titles&gt;&lt;periodical&gt;&lt;full-title&gt;Int J Oncol&lt;/full-title&gt;&lt;abbr-1&gt;International journal of oncology&lt;/abbr-1&gt;&lt;/periodical&gt;&lt;alt-periodical&gt;&lt;full-title&gt;Int J Oncol&lt;/full-title&gt;&lt;abbr-1&gt;International journal of oncology&lt;/abbr-1&gt;&lt;/alt-periodical&gt;&lt;pages&gt;795-802&lt;/pages&gt;&lt;volume&gt;8&lt;/volume&gt;&lt;number&gt;4&lt;/number&gt;&lt;edition&gt;1996/04/01&lt;/edition&gt;&lt;dates&gt;&lt;year&gt;1996&lt;/year&gt;&lt;pub-dates&gt;&lt;date&gt;Apr&lt;/date&gt;&lt;/pub-dates&gt;&lt;/dates&gt;&lt;isbn&gt;1019-6439 (Print)&amp;#xD;1019-6439 (Linking)&lt;/isbn&gt;&lt;accession-num&gt;21544429&lt;/accession-num&gt;&lt;urls&gt;&lt;related-urls&gt;&lt;url&gt;http://www.ncbi.nlm.nih.gov/pubmed/21544429&lt;/url&gt;&lt;/related-urls&gt;&lt;/urls&gt;&lt;/record&gt;&lt;/Cite&gt;&lt;/EndNote&gt;</w:instrText>
      </w:r>
      <w:r w:rsidR="00304795" w:rsidRPr="006A200F">
        <w:rPr>
          <w:b/>
          <w:vertAlign w:val="superscript"/>
        </w:rPr>
        <w:fldChar w:fldCharType="separate"/>
      </w:r>
      <w:r w:rsidR="00304795" w:rsidRPr="006A200F">
        <w:rPr>
          <w:b/>
          <w:noProof/>
          <w:vertAlign w:val="superscript"/>
        </w:rPr>
        <w:t>[124]</w:t>
      </w:r>
      <w:r w:rsidR="00304795" w:rsidRPr="006A200F">
        <w:rPr>
          <w:b/>
          <w:vertAlign w:val="superscript"/>
        </w:rPr>
        <w:fldChar w:fldCharType="end"/>
      </w:r>
    </w:p>
    <w:tbl>
      <w:tblPr>
        <w:tblStyle w:val="aa"/>
        <w:tblW w:w="10031" w:type="dxa"/>
        <w:tblLook w:val="04A0" w:firstRow="1" w:lastRow="0" w:firstColumn="1" w:lastColumn="0" w:noHBand="0" w:noVBand="1"/>
      </w:tblPr>
      <w:tblGrid>
        <w:gridCol w:w="955"/>
        <w:gridCol w:w="1844"/>
        <w:gridCol w:w="3553"/>
        <w:gridCol w:w="3679"/>
      </w:tblGrid>
      <w:tr w:rsidR="00304795" w:rsidRPr="006A200F" w14:paraId="26CBAEED" w14:textId="77777777" w:rsidTr="00304795">
        <w:tc>
          <w:tcPr>
            <w:tcW w:w="959" w:type="dxa"/>
            <w:tcBorders>
              <w:left w:val="nil"/>
              <w:bottom w:val="single" w:sz="4" w:space="0" w:color="auto"/>
              <w:right w:val="nil"/>
            </w:tcBorders>
          </w:tcPr>
          <w:p w14:paraId="71C7B9A1" w14:textId="77777777" w:rsidR="00304795" w:rsidRPr="006A200F" w:rsidRDefault="00304795" w:rsidP="00466B2C">
            <w:pPr>
              <w:adjustRightInd w:val="0"/>
              <w:snapToGrid w:val="0"/>
              <w:jc w:val="left"/>
              <w:rPr>
                <w:b/>
              </w:rPr>
            </w:pPr>
            <w:r w:rsidRPr="006A200F">
              <w:rPr>
                <w:b/>
              </w:rPr>
              <w:t>MMP</w:t>
            </w:r>
          </w:p>
        </w:tc>
        <w:tc>
          <w:tcPr>
            <w:tcW w:w="1559" w:type="dxa"/>
            <w:tcBorders>
              <w:left w:val="nil"/>
              <w:bottom w:val="single" w:sz="4" w:space="0" w:color="auto"/>
              <w:right w:val="nil"/>
            </w:tcBorders>
          </w:tcPr>
          <w:p w14:paraId="162939F8" w14:textId="77777777" w:rsidR="00304795" w:rsidRPr="006A200F" w:rsidRDefault="00304795" w:rsidP="00466B2C">
            <w:pPr>
              <w:adjustRightInd w:val="0"/>
              <w:snapToGrid w:val="0"/>
              <w:jc w:val="center"/>
              <w:rPr>
                <w:b/>
              </w:rPr>
            </w:pPr>
            <w:r w:rsidRPr="006A200F">
              <w:rPr>
                <w:b/>
              </w:rPr>
              <w:t>Name</w:t>
            </w:r>
          </w:p>
        </w:tc>
        <w:tc>
          <w:tcPr>
            <w:tcW w:w="3686" w:type="dxa"/>
            <w:tcBorders>
              <w:left w:val="nil"/>
              <w:bottom w:val="single" w:sz="4" w:space="0" w:color="auto"/>
              <w:right w:val="nil"/>
            </w:tcBorders>
          </w:tcPr>
          <w:p w14:paraId="46A1A8E6" w14:textId="77777777" w:rsidR="00304795" w:rsidRPr="006A200F" w:rsidRDefault="00304795" w:rsidP="00466B2C">
            <w:pPr>
              <w:adjustRightInd w:val="0"/>
              <w:snapToGrid w:val="0"/>
              <w:jc w:val="center"/>
              <w:rPr>
                <w:b/>
              </w:rPr>
            </w:pPr>
            <w:r w:rsidRPr="006A200F">
              <w:rPr>
                <w:b/>
              </w:rPr>
              <w:t>Producing Cells</w:t>
            </w:r>
          </w:p>
        </w:tc>
        <w:tc>
          <w:tcPr>
            <w:tcW w:w="3827" w:type="dxa"/>
            <w:tcBorders>
              <w:left w:val="nil"/>
              <w:bottom w:val="single" w:sz="4" w:space="0" w:color="auto"/>
              <w:right w:val="nil"/>
            </w:tcBorders>
          </w:tcPr>
          <w:p w14:paraId="42D9562C" w14:textId="77777777" w:rsidR="00304795" w:rsidRPr="006A200F" w:rsidRDefault="00304795" w:rsidP="00466B2C">
            <w:pPr>
              <w:adjustRightInd w:val="0"/>
              <w:snapToGrid w:val="0"/>
              <w:jc w:val="center"/>
              <w:rPr>
                <w:b/>
              </w:rPr>
            </w:pPr>
            <w:r w:rsidRPr="006A200F">
              <w:rPr>
                <w:b/>
              </w:rPr>
              <w:t>Substrates</w:t>
            </w:r>
          </w:p>
        </w:tc>
      </w:tr>
      <w:tr w:rsidR="00304795" w:rsidRPr="006A200F" w14:paraId="7AF1F65B" w14:textId="77777777" w:rsidTr="00304795">
        <w:tc>
          <w:tcPr>
            <w:tcW w:w="959" w:type="dxa"/>
            <w:tcBorders>
              <w:top w:val="single" w:sz="4" w:space="0" w:color="auto"/>
              <w:left w:val="nil"/>
              <w:bottom w:val="nil"/>
              <w:right w:val="nil"/>
            </w:tcBorders>
          </w:tcPr>
          <w:p w14:paraId="6F0284E0" w14:textId="77777777" w:rsidR="00304795" w:rsidRPr="006A200F" w:rsidRDefault="00304795" w:rsidP="00466B2C">
            <w:pPr>
              <w:adjustRightInd w:val="0"/>
              <w:snapToGrid w:val="0"/>
              <w:jc w:val="left"/>
            </w:pPr>
            <w:r w:rsidRPr="006A200F">
              <w:t>MMP-1</w:t>
            </w:r>
          </w:p>
        </w:tc>
        <w:tc>
          <w:tcPr>
            <w:tcW w:w="1559" w:type="dxa"/>
            <w:tcBorders>
              <w:top w:val="single" w:sz="4" w:space="0" w:color="auto"/>
              <w:left w:val="nil"/>
              <w:bottom w:val="nil"/>
              <w:right w:val="nil"/>
            </w:tcBorders>
          </w:tcPr>
          <w:p w14:paraId="4EB069DA" w14:textId="77777777" w:rsidR="00304795" w:rsidRPr="006A200F" w:rsidRDefault="00304795" w:rsidP="00466B2C">
            <w:pPr>
              <w:adjustRightInd w:val="0"/>
              <w:snapToGrid w:val="0"/>
              <w:jc w:val="center"/>
            </w:pPr>
            <w:r w:rsidRPr="006A200F">
              <w:t>Collagenase</w:t>
            </w:r>
          </w:p>
        </w:tc>
        <w:tc>
          <w:tcPr>
            <w:tcW w:w="3686" w:type="dxa"/>
            <w:tcBorders>
              <w:top w:val="single" w:sz="4" w:space="0" w:color="auto"/>
              <w:left w:val="nil"/>
              <w:bottom w:val="nil"/>
              <w:right w:val="nil"/>
            </w:tcBorders>
          </w:tcPr>
          <w:p w14:paraId="60D9C05C" w14:textId="77777777" w:rsidR="00304795" w:rsidRPr="006A200F" w:rsidRDefault="00304795" w:rsidP="00466B2C">
            <w:pPr>
              <w:adjustRightInd w:val="0"/>
              <w:snapToGrid w:val="0"/>
              <w:jc w:val="center"/>
            </w:pPr>
            <w:r w:rsidRPr="006A200F">
              <w:t>Fibroblasts, Synovial cells, Chondrocyte</w:t>
            </w:r>
          </w:p>
        </w:tc>
        <w:tc>
          <w:tcPr>
            <w:tcW w:w="3827" w:type="dxa"/>
            <w:tcBorders>
              <w:top w:val="single" w:sz="4" w:space="0" w:color="auto"/>
              <w:left w:val="nil"/>
              <w:bottom w:val="nil"/>
              <w:right w:val="nil"/>
            </w:tcBorders>
          </w:tcPr>
          <w:p w14:paraId="1CB58668" w14:textId="77777777" w:rsidR="00304795" w:rsidRPr="006A200F" w:rsidRDefault="00304795" w:rsidP="00466B2C">
            <w:pPr>
              <w:adjustRightInd w:val="0"/>
              <w:snapToGrid w:val="0"/>
              <w:jc w:val="center"/>
            </w:pPr>
            <w:r w:rsidRPr="006A200F">
              <w:t>Collagen I, II, III, X</w:t>
            </w:r>
          </w:p>
        </w:tc>
      </w:tr>
      <w:tr w:rsidR="00304795" w:rsidRPr="006A200F" w14:paraId="5D99B6DA" w14:textId="77777777" w:rsidTr="00304795">
        <w:tc>
          <w:tcPr>
            <w:tcW w:w="959" w:type="dxa"/>
            <w:tcBorders>
              <w:top w:val="nil"/>
              <w:left w:val="nil"/>
              <w:bottom w:val="nil"/>
              <w:right w:val="nil"/>
            </w:tcBorders>
          </w:tcPr>
          <w:p w14:paraId="2F84F234" w14:textId="77777777" w:rsidR="00304795" w:rsidRPr="006A200F" w:rsidRDefault="00304795" w:rsidP="00466B2C">
            <w:pPr>
              <w:adjustRightInd w:val="0"/>
              <w:snapToGrid w:val="0"/>
              <w:jc w:val="left"/>
            </w:pPr>
            <w:r w:rsidRPr="006A200F">
              <w:t>MMP-2</w:t>
            </w:r>
          </w:p>
        </w:tc>
        <w:tc>
          <w:tcPr>
            <w:tcW w:w="1559" w:type="dxa"/>
            <w:tcBorders>
              <w:top w:val="nil"/>
              <w:left w:val="nil"/>
              <w:bottom w:val="nil"/>
              <w:right w:val="nil"/>
            </w:tcBorders>
          </w:tcPr>
          <w:p w14:paraId="1A4C7329" w14:textId="77777777" w:rsidR="00304795" w:rsidRPr="006A200F" w:rsidRDefault="00304795" w:rsidP="00466B2C">
            <w:pPr>
              <w:adjustRightInd w:val="0"/>
              <w:snapToGrid w:val="0"/>
              <w:jc w:val="center"/>
            </w:pPr>
            <w:r w:rsidRPr="006A200F">
              <w:t>Gelatinase</w:t>
            </w:r>
          </w:p>
        </w:tc>
        <w:tc>
          <w:tcPr>
            <w:tcW w:w="3686" w:type="dxa"/>
            <w:tcBorders>
              <w:top w:val="nil"/>
              <w:left w:val="nil"/>
              <w:bottom w:val="nil"/>
              <w:right w:val="nil"/>
            </w:tcBorders>
          </w:tcPr>
          <w:p w14:paraId="01EA9D34" w14:textId="1F9B6056" w:rsidR="00304795" w:rsidRPr="006A200F" w:rsidRDefault="00304795" w:rsidP="00466B2C">
            <w:pPr>
              <w:adjustRightInd w:val="0"/>
              <w:snapToGrid w:val="0"/>
              <w:jc w:val="center"/>
            </w:pPr>
            <w:r w:rsidRPr="006A200F">
              <w:t>Fibroblasts, Chrondrocyte, Mesangium</w:t>
            </w:r>
          </w:p>
          <w:p w14:paraId="209D74F0" w14:textId="77777777" w:rsidR="00304795" w:rsidRPr="006A200F" w:rsidRDefault="00304795" w:rsidP="00466B2C">
            <w:pPr>
              <w:adjustRightInd w:val="0"/>
              <w:snapToGrid w:val="0"/>
              <w:jc w:val="center"/>
            </w:pPr>
            <w:r w:rsidRPr="006A200F">
              <w:t>Endothelial cells, Cancer cells</w:t>
            </w:r>
          </w:p>
        </w:tc>
        <w:tc>
          <w:tcPr>
            <w:tcW w:w="3827" w:type="dxa"/>
            <w:tcBorders>
              <w:top w:val="nil"/>
              <w:left w:val="nil"/>
              <w:bottom w:val="nil"/>
              <w:right w:val="nil"/>
            </w:tcBorders>
          </w:tcPr>
          <w:p w14:paraId="539BD2A3" w14:textId="77777777" w:rsidR="00304795" w:rsidRPr="006A200F" w:rsidRDefault="00304795" w:rsidP="00466B2C">
            <w:pPr>
              <w:adjustRightInd w:val="0"/>
              <w:snapToGrid w:val="0"/>
              <w:jc w:val="center"/>
            </w:pPr>
            <w:r w:rsidRPr="006A200F">
              <w:t>Gelatin, Collagen IV, V, VII, XI</w:t>
            </w:r>
          </w:p>
          <w:p w14:paraId="1BEC9195" w14:textId="77777777" w:rsidR="00304795" w:rsidRPr="006A200F" w:rsidRDefault="00304795" w:rsidP="00466B2C">
            <w:pPr>
              <w:adjustRightInd w:val="0"/>
              <w:snapToGrid w:val="0"/>
              <w:jc w:val="center"/>
            </w:pPr>
            <w:r w:rsidRPr="006A200F">
              <w:t>Laminin, Fibronectin, Elastin</w:t>
            </w:r>
          </w:p>
        </w:tc>
      </w:tr>
      <w:tr w:rsidR="00304795" w:rsidRPr="006A200F" w14:paraId="6BE6490C" w14:textId="77777777" w:rsidTr="00304795">
        <w:tc>
          <w:tcPr>
            <w:tcW w:w="959" w:type="dxa"/>
            <w:tcBorders>
              <w:top w:val="nil"/>
              <w:left w:val="nil"/>
              <w:bottom w:val="nil"/>
              <w:right w:val="nil"/>
            </w:tcBorders>
          </w:tcPr>
          <w:p w14:paraId="6D08AC19" w14:textId="77777777" w:rsidR="00304795" w:rsidRPr="006A200F" w:rsidRDefault="00304795" w:rsidP="00466B2C">
            <w:pPr>
              <w:adjustRightInd w:val="0"/>
              <w:snapToGrid w:val="0"/>
              <w:jc w:val="left"/>
            </w:pPr>
            <w:r w:rsidRPr="006A200F">
              <w:t>MMP-3</w:t>
            </w:r>
          </w:p>
        </w:tc>
        <w:tc>
          <w:tcPr>
            <w:tcW w:w="1559" w:type="dxa"/>
            <w:tcBorders>
              <w:top w:val="nil"/>
              <w:left w:val="nil"/>
              <w:bottom w:val="nil"/>
              <w:right w:val="nil"/>
            </w:tcBorders>
          </w:tcPr>
          <w:p w14:paraId="00BF324C" w14:textId="77777777" w:rsidR="00304795" w:rsidRPr="006A200F" w:rsidRDefault="00304795" w:rsidP="00466B2C">
            <w:pPr>
              <w:adjustRightInd w:val="0"/>
              <w:snapToGrid w:val="0"/>
              <w:jc w:val="center"/>
            </w:pPr>
            <w:r w:rsidRPr="006A200F">
              <w:t>Stomelysin-1</w:t>
            </w:r>
          </w:p>
        </w:tc>
        <w:tc>
          <w:tcPr>
            <w:tcW w:w="3686" w:type="dxa"/>
            <w:tcBorders>
              <w:top w:val="nil"/>
              <w:left w:val="nil"/>
              <w:bottom w:val="nil"/>
              <w:right w:val="nil"/>
            </w:tcBorders>
          </w:tcPr>
          <w:p w14:paraId="41F940C9" w14:textId="77777777" w:rsidR="00304795" w:rsidRPr="006A200F" w:rsidRDefault="00304795" w:rsidP="00466B2C">
            <w:pPr>
              <w:adjustRightInd w:val="0"/>
              <w:snapToGrid w:val="0"/>
              <w:jc w:val="center"/>
            </w:pPr>
            <w:r w:rsidRPr="006A200F">
              <w:t>Synovial cells, Chondrocyte, Fibroblasts</w:t>
            </w:r>
          </w:p>
        </w:tc>
        <w:tc>
          <w:tcPr>
            <w:tcW w:w="3827" w:type="dxa"/>
            <w:tcBorders>
              <w:top w:val="nil"/>
              <w:left w:val="nil"/>
              <w:bottom w:val="nil"/>
              <w:right w:val="nil"/>
            </w:tcBorders>
          </w:tcPr>
          <w:p w14:paraId="12373B30" w14:textId="77777777" w:rsidR="00304795" w:rsidRPr="006A200F" w:rsidRDefault="00304795" w:rsidP="00466B2C">
            <w:pPr>
              <w:adjustRightInd w:val="0"/>
              <w:snapToGrid w:val="0"/>
              <w:jc w:val="center"/>
            </w:pPr>
            <w:r w:rsidRPr="006A200F">
              <w:t>Proteoglycan, Collagen III, VI, VII, IX, Elastin</w:t>
            </w:r>
          </w:p>
        </w:tc>
      </w:tr>
      <w:tr w:rsidR="00304795" w:rsidRPr="006A200F" w14:paraId="3D3DAB59" w14:textId="77777777" w:rsidTr="00304795">
        <w:tc>
          <w:tcPr>
            <w:tcW w:w="959" w:type="dxa"/>
            <w:tcBorders>
              <w:top w:val="nil"/>
              <w:left w:val="nil"/>
              <w:bottom w:val="nil"/>
              <w:right w:val="nil"/>
            </w:tcBorders>
          </w:tcPr>
          <w:p w14:paraId="7C8D3C6E" w14:textId="77777777" w:rsidR="00304795" w:rsidRPr="006A200F" w:rsidRDefault="00304795" w:rsidP="00466B2C">
            <w:pPr>
              <w:adjustRightInd w:val="0"/>
              <w:snapToGrid w:val="0"/>
              <w:jc w:val="left"/>
            </w:pPr>
            <w:r w:rsidRPr="006A200F">
              <w:t>MMP-7</w:t>
            </w:r>
          </w:p>
        </w:tc>
        <w:tc>
          <w:tcPr>
            <w:tcW w:w="1559" w:type="dxa"/>
            <w:tcBorders>
              <w:top w:val="nil"/>
              <w:left w:val="nil"/>
              <w:bottom w:val="nil"/>
              <w:right w:val="nil"/>
            </w:tcBorders>
          </w:tcPr>
          <w:p w14:paraId="51543787" w14:textId="77777777" w:rsidR="00304795" w:rsidRPr="006A200F" w:rsidRDefault="00304795" w:rsidP="00466B2C">
            <w:pPr>
              <w:adjustRightInd w:val="0"/>
              <w:snapToGrid w:val="0"/>
              <w:jc w:val="center"/>
            </w:pPr>
            <w:r w:rsidRPr="006A200F">
              <w:t>Matrilysin</w:t>
            </w:r>
          </w:p>
        </w:tc>
        <w:tc>
          <w:tcPr>
            <w:tcW w:w="3686" w:type="dxa"/>
            <w:tcBorders>
              <w:top w:val="nil"/>
              <w:left w:val="nil"/>
              <w:bottom w:val="nil"/>
              <w:right w:val="nil"/>
            </w:tcBorders>
          </w:tcPr>
          <w:p w14:paraId="26E321B7" w14:textId="26CB7D2A" w:rsidR="00304795" w:rsidRPr="006A200F" w:rsidRDefault="00304795" w:rsidP="00466B2C">
            <w:pPr>
              <w:adjustRightInd w:val="0"/>
              <w:snapToGrid w:val="0"/>
              <w:jc w:val="center"/>
            </w:pPr>
            <w:r w:rsidRPr="006A200F">
              <w:t>Cancer cells, Macrophage</w:t>
            </w:r>
          </w:p>
        </w:tc>
        <w:tc>
          <w:tcPr>
            <w:tcW w:w="3827" w:type="dxa"/>
            <w:tcBorders>
              <w:top w:val="nil"/>
              <w:left w:val="nil"/>
              <w:bottom w:val="nil"/>
              <w:right w:val="nil"/>
            </w:tcBorders>
          </w:tcPr>
          <w:p w14:paraId="729143FE" w14:textId="77777777" w:rsidR="00304795" w:rsidRPr="006A200F" w:rsidRDefault="00304795" w:rsidP="00466B2C">
            <w:pPr>
              <w:adjustRightInd w:val="0"/>
              <w:snapToGrid w:val="0"/>
              <w:jc w:val="center"/>
            </w:pPr>
            <w:r w:rsidRPr="006A200F">
              <w:t>Proteoglycan, Gelatin, Fibronectin</w:t>
            </w:r>
          </w:p>
          <w:p w14:paraId="49EA514C" w14:textId="77777777" w:rsidR="00304795" w:rsidRPr="006A200F" w:rsidRDefault="00304795" w:rsidP="00466B2C">
            <w:pPr>
              <w:adjustRightInd w:val="0"/>
              <w:snapToGrid w:val="0"/>
              <w:jc w:val="center"/>
            </w:pPr>
            <w:r w:rsidRPr="006A200F">
              <w:t>Elastin, Collagen IV, Laminin</w:t>
            </w:r>
          </w:p>
        </w:tc>
      </w:tr>
      <w:tr w:rsidR="00304795" w:rsidRPr="006A200F" w14:paraId="4E0674A2" w14:textId="77777777" w:rsidTr="00304795">
        <w:tc>
          <w:tcPr>
            <w:tcW w:w="959" w:type="dxa"/>
            <w:tcBorders>
              <w:top w:val="nil"/>
              <w:left w:val="nil"/>
              <w:bottom w:val="nil"/>
              <w:right w:val="nil"/>
            </w:tcBorders>
          </w:tcPr>
          <w:p w14:paraId="01E34DE7" w14:textId="77777777" w:rsidR="00304795" w:rsidRPr="006A200F" w:rsidRDefault="00304795" w:rsidP="00466B2C">
            <w:pPr>
              <w:adjustRightInd w:val="0"/>
              <w:snapToGrid w:val="0"/>
              <w:jc w:val="left"/>
            </w:pPr>
            <w:r w:rsidRPr="006A200F">
              <w:t>MMP-8</w:t>
            </w:r>
          </w:p>
        </w:tc>
        <w:tc>
          <w:tcPr>
            <w:tcW w:w="1559" w:type="dxa"/>
            <w:tcBorders>
              <w:top w:val="nil"/>
              <w:left w:val="nil"/>
              <w:bottom w:val="nil"/>
              <w:right w:val="nil"/>
            </w:tcBorders>
          </w:tcPr>
          <w:p w14:paraId="08303EDC" w14:textId="77777777" w:rsidR="00304795" w:rsidRPr="006A200F" w:rsidRDefault="00304795" w:rsidP="00466B2C">
            <w:pPr>
              <w:adjustRightInd w:val="0"/>
              <w:snapToGrid w:val="0"/>
              <w:jc w:val="center"/>
            </w:pPr>
            <w:r w:rsidRPr="006A200F">
              <w:t>Neutrophil, Collagenase</w:t>
            </w:r>
          </w:p>
        </w:tc>
        <w:tc>
          <w:tcPr>
            <w:tcW w:w="3686" w:type="dxa"/>
            <w:tcBorders>
              <w:top w:val="nil"/>
              <w:left w:val="nil"/>
              <w:bottom w:val="nil"/>
              <w:right w:val="nil"/>
            </w:tcBorders>
          </w:tcPr>
          <w:p w14:paraId="3DE82A48" w14:textId="77777777" w:rsidR="00304795" w:rsidRPr="006A200F" w:rsidRDefault="00304795" w:rsidP="00466B2C">
            <w:pPr>
              <w:adjustRightInd w:val="0"/>
              <w:snapToGrid w:val="0"/>
              <w:jc w:val="center"/>
            </w:pPr>
            <w:r w:rsidRPr="006A200F">
              <w:t>Neutrophil</w:t>
            </w:r>
          </w:p>
        </w:tc>
        <w:tc>
          <w:tcPr>
            <w:tcW w:w="3827" w:type="dxa"/>
            <w:tcBorders>
              <w:top w:val="nil"/>
              <w:left w:val="nil"/>
              <w:bottom w:val="nil"/>
              <w:right w:val="nil"/>
            </w:tcBorders>
          </w:tcPr>
          <w:p w14:paraId="0EAAEB02" w14:textId="77777777" w:rsidR="00304795" w:rsidRPr="006A200F" w:rsidRDefault="00304795" w:rsidP="00466B2C">
            <w:pPr>
              <w:adjustRightInd w:val="0"/>
              <w:snapToGrid w:val="0"/>
              <w:jc w:val="center"/>
            </w:pPr>
            <w:r w:rsidRPr="006A200F">
              <w:t>Collagen I, II, III</w:t>
            </w:r>
          </w:p>
        </w:tc>
      </w:tr>
      <w:tr w:rsidR="00304795" w:rsidRPr="006A200F" w14:paraId="6FA0A291" w14:textId="77777777" w:rsidTr="00304795">
        <w:tc>
          <w:tcPr>
            <w:tcW w:w="959" w:type="dxa"/>
            <w:tcBorders>
              <w:top w:val="nil"/>
              <w:left w:val="nil"/>
              <w:bottom w:val="nil"/>
              <w:right w:val="nil"/>
            </w:tcBorders>
          </w:tcPr>
          <w:p w14:paraId="68B53A93" w14:textId="77777777" w:rsidR="00304795" w:rsidRPr="006A200F" w:rsidRDefault="00304795" w:rsidP="00466B2C">
            <w:pPr>
              <w:adjustRightInd w:val="0"/>
              <w:snapToGrid w:val="0"/>
              <w:jc w:val="left"/>
            </w:pPr>
            <w:r w:rsidRPr="006A200F">
              <w:t>MMP-9</w:t>
            </w:r>
          </w:p>
        </w:tc>
        <w:tc>
          <w:tcPr>
            <w:tcW w:w="1559" w:type="dxa"/>
            <w:tcBorders>
              <w:top w:val="nil"/>
              <w:left w:val="nil"/>
              <w:bottom w:val="nil"/>
              <w:right w:val="nil"/>
            </w:tcBorders>
          </w:tcPr>
          <w:p w14:paraId="0B94FD6F" w14:textId="77777777" w:rsidR="00304795" w:rsidRPr="006A200F" w:rsidRDefault="00304795" w:rsidP="00466B2C">
            <w:pPr>
              <w:adjustRightInd w:val="0"/>
              <w:snapToGrid w:val="0"/>
              <w:jc w:val="center"/>
            </w:pPr>
            <w:r w:rsidRPr="006A200F">
              <w:t>Gelatinase B</w:t>
            </w:r>
          </w:p>
        </w:tc>
        <w:tc>
          <w:tcPr>
            <w:tcW w:w="3686" w:type="dxa"/>
            <w:tcBorders>
              <w:top w:val="nil"/>
              <w:left w:val="nil"/>
              <w:bottom w:val="nil"/>
              <w:right w:val="nil"/>
            </w:tcBorders>
          </w:tcPr>
          <w:p w14:paraId="6DCB519B" w14:textId="678D7764" w:rsidR="00304795" w:rsidRPr="006A200F" w:rsidRDefault="00304795" w:rsidP="00466B2C">
            <w:pPr>
              <w:adjustRightInd w:val="0"/>
              <w:snapToGrid w:val="0"/>
              <w:jc w:val="center"/>
            </w:pPr>
            <w:r w:rsidRPr="006A200F">
              <w:t>Neutrophil, Macrophage, Thromboblast</w:t>
            </w:r>
          </w:p>
          <w:p w14:paraId="2C068FAF" w14:textId="77777777" w:rsidR="00304795" w:rsidRPr="006A200F" w:rsidRDefault="00304795" w:rsidP="00466B2C">
            <w:pPr>
              <w:adjustRightInd w:val="0"/>
              <w:snapToGrid w:val="0"/>
              <w:jc w:val="center"/>
            </w:pPr>
            <w:r w:rsidRPr="006A200F">
              <w:t>Osteoclast, Cancer cells, T-lymphocyte</w:t>
            </w:r>
          </w:p>
        </w:tc>
        <w:tc>
          <w:tcPr>
            <w:tcW w:w="3827" w:type="dxa"/>
            <w:tcBorders>
              <w:top w:val="nil"/>
              <w:left w:val="nil"/>
              <w:bottom w:val="nil"/>
              <w:right w:val="nil"/>
            </w:tcBorders>
          </w:tcPr>
          <w:p w14:paraId="12C30777" w14:textId="77777777" w:rsidR="00304795" w:rsidRPr="006A200F" w:rsidRDefault="00304795" w:rsidP="00466B2C">
            <w:pPr>
              <w:adjustRightInd w:val="0"/>
              <w:snapToGrid w:val="0"/>
              <w:jc w:val="center"/>
            </w:pPr>
            <w:r w:rsidRPr="006A200F">
              <w:t>Gelatin, Collagen III, IV, V</w:t>
            </w:r>
          </w:p>
          <w:p w14:paraId="5F02205E" w14:textId="392A2DF1" w:rsidR="00304795" w:rsidRPr="006A200F" w:rsidRDefault="00304795" w:rsidP="00466B2C">
            <w:pPr>
              <w:adjustRightInd w:val="0"/>
              <w:snapToGrid w:val="0"/>
              <w:jc w:val="center"/>
            </w:pPr>
            <w:r w:rsidRPr="006A200F">
              <w:sym w:font="Symbol" w:char="F061"/>
            </w:r>
            <w:r w:rsidRPr="006A200F">
              <w:t>2 chain, Elastin</w:t>
            </w:r>
          </w:p>
        </w:tc>
      </w:tr>
      <w:tr w:rsidR="00304795" w:rsidRPr="006A200F" w14:paraId="65164BA4" w14:textId="77777777" w:rsidTr="00304795">
        <w:tc>
          <w:tcPr>
            <w:tcW w:w="959" w:type="dxa"/>
            <w:tcBorders>
              <w:top w:val="nil"/>
              <w:left w:val="nil"/>
              <w:bottom w:val="nil"/>
              <w:right w:val="nil"/>
            </w:tcBorders>
          </w:tcPr>
          <w:p w14:paraId="00898E83" w14:textId="77777777" w:rsidR="00304795" w:rsidRPr="006A200F" w:rsidRDefault="00304795" w:rsidP="00466B2C">
            <w:pPr>
              <w:adjustRightInd w:val="0"/>
              <w:snapToGrid w:val="0"/>
              <w:jc w:val="left"/>
            </w:pPr>
            <w:r w:rsidRPr="006A200F">
              <w:t>MMP-10</w:t>
            </w:r>
          </w:p>
        </w:tc>
        <w:tc>
          <w:tcPr>
            <w:tcW w:w="1559" w:type="dxa"/>
            <w:tcBorders>
              <w:top w:val="nil"/>
              <w:left w:val="nil"/>
              <w:bottom w:val="nil"/>
              <w:right w:val="nil"/>
            </w:tcBorders>
          </w:tcPr>
          <w:p w14:paraId="382CF88E" w14:textId="77777777" w:rsidR="00304795" w:rsidRPr="006A200F" w:rsidRDefault="00304795" w:rsidP="00466B2C">
            <w:pPr>
              <w:adjustRightInd w:val="0"/>
              <w:snapToGrid w:val="0"/>
              <w:jc w:val="center"/>
            </w:pPr>
            <w:r w:rsidRPr="006A200F">
              <w:t>Stromelysin-2</w:t>
            </w:r>
          </w:p>
        </w:tc>
        <w:tc>
          <w:tcPr>
            <w:tcW w:w="3686" w:type="dxa"/>
            <w:tcBorders>
              <w:top w:val="nil"/>
              <w:left w:val="nil"/>
              <w:bottom w:val="nil"/>
              <w:right w:val="nil"/>
            </w:tcBorders>
          </w:tcPr>
          <w:p w14:paraId="30482592" w14:textId="77777777" w:rsidR="00304795" w:rsidRPr="006A200F" w:rsidRDefault="00304795" w:rsidP="00466B2C">
            <w:pPr>
              <w:adjustRightInd w:val="0"/>
              <w:snapToGrid w:val="0"/>
              <w:jc w:val="center"/>
            </w:pPr>
            <w:r w:rsidRPr="006A200F">
              <w:t>Cancer cells, T-lymphocyte</w:t>
            </w:r>
          </w:p>
        </w:tc>
        <w:tc>
          <w:tcPr>
            <w:tcW w:w="3827" w:type="dxa"/>
            <w:tcBorders>
              <w:top w:val="nil"/>
              <w:left w:val="nil"/>
              <w:bottom w:val="nil"/>
              <w:right w:val="nil"/>
            </w:tcBorders>
          </w:tcPr>
          <w:p w14:paraId="5AD62A01" w14:textId="77777777" w:rsidR="00304795" w:rsidRPr="006A200F" w:rsidRDefault="00304795" w:rsidP="00466B2C">
            <w:pPr>
              <w:adjustRightInd w:val="0"/>
              <w:snapToGrid w:val="0"/>
              <w:jc w:val="center"/>
            </w:pPr>
            <w:r w:rsidRPr="006A200F">
              <w:t>Collagen, III, IV, V, Fibronectin, Gelatin</w:t>
            </w:r>
          </w:p>
        </w:tc>
      </w:tr>
      <w:tr w:rsidR="00304795" w:rsidRPr="006A200F" w14:paraId="21425D5C" w14:textId="77777777" w:rsidTr="00304795">
        <w:tc>
          <w:tcPr>
            <w:tcW w:w="959" w:type="dxa"/>
            <w:tcBorders>
              <w:top w:val="nil"/>
              <w:left w:val="nil"/>
              <w:bottom w:val="nil"/>
              <w:right w:val="nil"/>
            </w:tcBorders>
          </w:tcPr>
          <w:p w14:paraId="2360C645" w14:textId="77777777" w:rsidR="00304795" w:rsidRPr="006A200F" w:rsidRDefault="00304795" w:rsidP="00466B2C">
            <w:pPr>
              <w:adjustRightInd w:val="0"/>
              <w:snapToGrid w:val="0"/>
              <w:jc w:val="left"/>
            </w:pPr>
            <w:r w:rsidRPr="006A200F">
              <w:t>MMP-11</w:t>
            </w:r>
          </w:p>
        </w:tc>
        <w:tc>
          <w:tcPr>
            <w:tcW w:w="1559" w:type="dxa"/>
            <w:tcBorders>
              <w:top w:val="nil"/>
              <w:left w:val="nil"/>
              <w:bottom w:val="nil"/>
              <w:right w:val="nil"/>
            </w:tcBorders>
          </w:tcPr>
          <w:p w14:paraId="52A309ED" w14:textId="77777777" w:rsidR="00304795" w:rsidRPr="006A200F" w:rsidRDefault="00304795" w:rsidP="00466B2C">
            <w:pPr>
              <w:adjustRightInd w:val="0"/>
              <w:snapToGrid w:val="0"/>
              <w:jc w:val="center"/>
            </w:pPr>
            <w:r w:rsidRPr="006A200F">
              <w:t>Stromelysin-3</w:t>
            </w:r>
          </w:p>
        </w:tc>
        <w:tc>
          <w:tcPr>
            <w:tcW w:w="3686" w:type="dxa"/>
            <w:tcBorders>
              <w:top w:val="nil"/>
              <w:left w:val="nil"/>
              <w:bottom w:val="nil"/>
              <w:right w:val="nil"/>
            </w:tcBorders>
          </w:tcPr>
          <w:p w14:paraId="53C0A02A" w14:textId="77777777" w:rsidR="00304795" w:rsidRPr="006A200F" w:rsidRDefault="00304795" w:rsidP="00466B2C">
            <w:pPr>
              <w:adjustRightInd w:val="0"/>
              <w:snapToGrid w:val="0"/>
              <w:jc w:val="center"/>
            </w:pPr>
            <w:r w:rsidRPr="006A200F">
              <w:t>Cancer cells, Macrophage, Mesangium</w:t>
            </w:r>
          </w:p>
        </w:tc>
        <w:tc>
          <w:tcPr>
            <w:tcW w:w="3827" w:type="dxa"/>
            <w:tcBorders>
              <w:top w:val="nil"/>
              <w:left w:val="nil"/>
              <w:bottom w:val="nil"/>
              <w:right w:val="nil"/>
            </w:tcBorders>
          </w:tcPr>
          <w:p w14:paraId="1FCD47A6" w14:textId="77777777" w:rsidR="00304795" w:rsidRPr="006A200F" w:rsidRDefault="00304795" w:rsidP="00466B2C">
            <w:pPr>
              <w:adjustRightInd w:val="0"/>
              <w:snapToGrid w:val="0"/>
              <w:jc w:val="center"/>
            </w:pPr>
            <w:r w:rsidRPr="006A200F">
              <w:t>Fibronectin, Laminin, Proteoglycan, Gelatin</w:t>
            </w:r>
          </w:p>
        </w:tc>
      </w:tr>
      <w:tr w:rsidR="00304795" w:rsidRPr="006A200F" w14:paraId="39C19CF0" w14:textId="77777777" w:rsidTr="00304795">
        <w:tc>
          <w:tcPr>
            <w:tcW w:w="959" w:type="dxa"/>
            <w:tcBorders>
              <w:top w:val="nil"/>
              <w:left w:val="nil"/>
              <w:bottom w:val="nil"/>
              <w:right w:val="nil"/>
            </w:tcBorders>
          </w:tcPr>
          <w:p w14:paraId="0A0452CA" w14:textId="77777777" w:rsidR="00304795" w:rsidRPr="006A200F" w:rsidRDefault="00304795" w:rsidP="00466B2C">
            <w:pPr>
              <w:adjustRightInd w:val="0"/>
              <w:snapToGrid w:val="0"/>
              <w:jc w:val="left"/>
            </w:pPr>
            <w:r w:rsidRPr="006A200F">
              <w:t>MMP-12</w:t>
            </w:r>
          </w:p>
        </w:tc>
        <w:tc>
          <w:tcPr>
            <w:tcW w:w="1559" w:type="dxa"/>
            <w:tcBorders>
              <w:top w:val="nil"/>
              <w:left w:val="nil"/>
              <w:bottom w:val="nil"/>
              <w:right w:val="nil"/>
            </w:tcBorders>
          </w:tcPr>
          <w:p w14:paraId="62E8C3FB" w14:textId="77777777" w:rsidR="00304795" w:rsidRPr="006A200F" w:rsidRDefault="00304795" w:rsidP="00466B2C">
            <w:pPr>
              <w:adjustRightInd w:val="0"/>
              <w:snapToGrid w:val="0"/>
              <w:jc w:val="center"/>
            </w:pPr>
            <w:r w:rsidRPr="006A200F">
              <w:t>Metalloestelase</w:t>
            </w:r>
          </w:p>
        </w:tc>
        <w:tc>
          <w:tcPr>
            <w:tcW w:w="3686" w:type="dxa"/>
            <w:tcBorders>
              <w:top w:val="nil"/>
              <w:left w:val="nil"/>
              <w:bottom w:val="nil"/>
              <w:right w:val="nil"/>
            </w:tcBorders>
          </w:tcPr>
          <w:p w14:paraId="16B361A8" w14:textId="77777777" w:rsidR="00304795" w:rsidRPr="006A200F" w:rsidRDefault="00304795" w:rsidP="00466B2C">
            <w:pPr>
              <w:adjustRightInd w:val="0"/>
              <w:snapToGrid w:val="0"/>
              <w:jc w:val="center"/>
            </w:pPr>
            <w:r w:rsidRPr="006A200F">
              <w:t>Macrophage</w:t>
            </w:r>
          </w:p>
        </w:tc>
        <w:tc>
          <w:tcPr>
            <w:tcW w:w="3827" w:type="dxa"/>
            <w:tcBorders>
              <w:top w:val="nil"/>
              <w:left w:val="nil"/>
              <w:bottom w:val="nil"/>
              <w:right w:val="nil"/>
            </w:tcBorders>
          </w:tcPr>
          <w:p w14:paraId="7AB62BF7" w14:textId="77777777" w:rsidR="00304795" w:rsidRPr="006A200F" w:rsidRDefault="00304795" w:rsidP="00466B2C">
            <w:pPr>
              <w:adjustRightInd w:val="0"/>
              <w:snapToGrid w:val="0"/>
              <w:jc w:val="center"/>
            </w:pPr>
            <w:r w:rsidRPr="006A200F">
              <w:t>Elastin</w:t>
            </w:r>
          </w:p>
        </w:tc>
      </w:tr>
      <w:tr w:rsidR="00304795" w:rsidRPr="006A200F" w14:paraId="5D653F1E" w14:textId="77777777" w:rsidTr="00304795">
        <w:tc>
          <w:tcPr>
            <w:tcW w:w="959" w:type="dxa"/>
            <w:tcBorders>
              <w:top w:val="nil"/>
              <w:left w:val="nil"/>
              <w:bottom w:val="nil"/>
              <w:right w:val="nil"/>
            </w:tcBorders>
          </w:tcPr>
          <w:p w14:paraId="53AE86EB" w14:textId="77777777" w:rsidR="00304795" w:rsidRPr="006A200F" w:rsidRDefault="00304795" w:rsidP="00466B2C">
            <w:pPr>
              <w:adjustRightInd w:val="0"/>
              <w:snapToGrid w:val="0"/>
              <w:jc w:val="left"/>
            </w:pPr>
            <w:r w:rsidRPr="006A200F">
              <w:t>MMP-13</w:t>
            </w:r>
          </w:p>
        </w:tc>
        <w:tc>
          <w:tcPr>
            <w:tcW w:w="1559" w:type="dxa"/>
            <w:tcBorders>
              <w:top w:val="nil"/>
              <w:left w:val="nil"/>
              <w:bottom w:val="nil"/>
              <w:right w:val="nil"/>
            </w:tcBorders>
          </w:tcPr>
          <w:p w14:paraId="697AB624" w14:textId="77777777" w:rsidR="00304795" w:rsidRPr="006A200F" w:rsidRDefault="00304795" w:rsidP="00466B2C">
            <w:pPr>
              <w:adjustRightInd w:val="0"/>
              <w:snapToGrid w:val="0"/>
              <w:jc w:val="center"/>
            </w:pPr>
            <w:r w:rsidRPr="006A200F">
              <w:t>Collagenase-3</w:t>
            </w:r>
          </w:p>
        </w:tc>
        <w:tc>
          <w:tcPr>
            <w:tcW w:w="3686" w:type="dxa"/>
            <w:tcBorders>
              <w:top w:val="nil"/>
              <w:left w:val="nil"/>
              <w:bottom w:val="nil"/>
              <w:right w:val="nil"/>
            </w:tcBorders>
          </w:tcPr>
          <w:p w14:paraId="23AA7BF1" w14:textId="77777777" w:rsidR="00304795" w:rsidRPr="006A200F" w:rsidRDefault="00304795" w:rsidP="00466B2C">
            <w:pPr>
              <w:adjustRightInd w:val="0"/>
              <w:snapToGrid w:val="0"/>
              <w:jc w:val="center"/>
            </w:pPr>
            <w:r w:rsidRPr="006A200F">
              <w:t>Chondrocyte, Cancer cells</w:t>
            </w:r>
          </w:p>
        </w:tc>
        <w:tc>
          <w:tcPr>
            <w:tcW w:w="3827" w:type="dxa"/>
            <w:tcBorders>
              <w:top w:val="nil"/>
              <w:left w:val="nil"/>
              <w:bottom w:val="nil"/>
              <w:right w:val="nil"/>
            </w:tcBorders>
          </w:tcPr>
          <w:p w14:paraId="5E617F80" w14:textId="77777777" w:rsidR="00304795" w:rsidRPr="006A200F" w:rsidRDefault="00304795" w:rsidP="00466B2C">
            <w:pPr>
              <w:adjustRightInd w:val="0"/>
              <w:snapToGrid w:val="0"/>
              <w:jc w:val="center"/>
            </w:pPr>
            <w:r w:rsidRPr="006A200F">
              <w:t>Collagen I, II, III</w:t>
            </w:r>
          </w:p>
        </w:tc>
      </w:tr>
      <w:tr w:rsidR="00304795" w:rsidRPr="006A200F" w14:paraId="43841C85" w14:textId="77777777" w:rsidTr="00304795">
        <w:tc>
          <w:tcPr>
            <w:tcW w:w="959" w:type="dxa"/>
            <w:tcBorders>
              <w:top w:val="nil"/>
              <w:left w:val="nil"/>
              <w:bottom w:val="nil"/>
              <w:right w:val="nil"/>
            </w:tcBorders>
          </w:tcPr>
          <w:p w14:paraId="10335823" w14:textId="77777777" w:rsidR="00304795" w:rsidRPr="006A200F" w:rsidRDefault="00304795" w:rsidP="00466B2C">
            <w:pPr>
              <w:adjustRightInd w:val="0"/>
              <w:snapToGrid w:val="0"/>
              <w:jc w:val="left"/>
            </w:pPr>
            <w:r w:rsidRPr="006A200F">
              <w:t>MMP-14</w:t>
            </w:r>
          </w:p>
        </w:tc>
        <w:tc>
          <w:tcPr>
            <w:tcW w:w="1559" w:type="dxa"/>
            <w:tcBorders>
              <w:top w:val="nil"/>
              <w:left w:val="nil"/>
              <w:bottom w:val="nil"/>
              <w:right w:val="nil"/>
            </w:tcBorders>
          </w:tcPr>
          <w:p w14:paraId="1CC90252" w14:textId="77777777" w:rsidR="00304795" w:rsidRPr="006A200F" w:rsidRDefault="00304795" w:rsidP="00466B2C">
            <w:pPr>
              <w:adjustRightInd w:val="0"/>
              <w:snapToGrid w:val="0"/>
              <w:jc w:val="center"/>
            </w:pPr>
            <w:r w:rsidRPr="006A200F">
              <w:t>MT1-MMP</w:t>
            </w:r>
          </w:p>
        </w:tc>
        <w:tc>
          <w:tcPr>
            <w:tcW w:w="3686" w:type="dxa"/>
            <w:tcBorders>
              <w:top w:val="nil"/>
              <w:left w:val="nil"/>
              <w:bottom w:val="nil"/>
              <w:right w:val="nil"/>
            </w:tcBorders>
          </w:tcPr>
          <w:p w14:paraId="666AC1D4" w14:textId="77777777" w:rsidR="00304795" w:rsidRPr="006A200F" w:rsidRDefault="00304795" w:rsidP="00466B2C">
            <w:pPr>
              <w:adjustRightInd w:val="0"/>
              <w:snapToGrid w:val="0"/>
              <w:jc w:val="center"/>
            </w:pPr>
            <w:r w:rsidRPr="006A200F">
              <w:t>Cancer cells, Fibroblasts</w:t>
            </w:r>
          </w:p>
        </w:tc>
        <w:tc>
          <w:tcPr>
            <w:tcW w:w="3827" w:type="dxa"/>
            <w:tcBorders>
              <w:top w:val="nil"/>
              <w:left w:val="nil"/>
              <w:bottom w:val="nil"/>
              <w:right w:val="nil"/>
            </w:tcBorders>
          </w:tcPr>
          <w:p w14:paraId="289ACB24" w14:textId="22313EA2" w:rsidR="00304795" w:rsidRPr="006A200F" w:rsidRDefault="00304795" w:rsidP="00466B2C">
            <w:pPr>
              <w:adjustRightInd w:val="0"/>
              <w:snapToGrid w:val="0"/>
              <w:jc w:val="center"/>
            </w:pPr>
            <w:r w:rsidRPr="006A200F">
              <w:t>Collagen I, II, III, Gelatin, Laminin</w:t>
            </w:r>
          </w:p>
          <w:p w14:paraId="556FF7D9" w14:textId="77777777" w:rsidR="00304795" w:rsidRPr="006A200F" w:rsidRDefault="00304795" w:rsidP="00466B2C">
            <w:pPr>
              <w:adjustRightInd w:val="0"/>
              <w:snapToGrid w:val="0"/>
              <w:jc w:val="center"/>
            </w:pPr>
            <w:r w:rsidRPr="006A200F">
              <w:t>Fibronectin, Vitronectin, Proteoglycan</w:t>
            </w:r>
          </w:p>
        </w:tc>
      </w:tr>
      <w:tr w:rsidR="00304795" w:rsidRPr="006A200F" w14:paraId="3F97F7AF" w14:textId="77777777" w:rsidTr="00304795">
        <w:tc>
          <w:tcPr>
            <w:tcW w:w="959" w:type="dxa"/>
            <w:tcBorders>
              <w:top w:val="nil"/>
              <w:left w:val="nil"/>
              <w:bottom w:val="nil"/>
              <w:right w:val="nil"/>
            </w:tcBorders>
          </w:tcPr>
          <w:p w14:paraId="3E46E83E" w14:textId="77777777" w:rsidR="00304795" w:rsidRPr="006A200F" w:rsidRDefault="00304795" w:rsidP="00466B2C">
            <w:pPr>
              <w:adjustRightInd w:val="0"/>
              <w:snapToGrid w:val="0"/>
              <w:jc w:val="left"/>
            </w:pPr>
            <w:r w:rsidRPr="006A200F">
              <w:t>MMP-</w:t>
            </w:r>
            <w:r w:rsidRPr="006A200F">
              <w:lastRenderedPageBreak/>
              <w:t>15</w:t>
            </w:r>
          </w:p>
        </w:tc>
        <w:tc>
          <w:tcPr>
            <w:tcW w:w="1559" w:type="dxa"/>
            <w:tcBorders>
              <w:top w:val="nil"/>
              <w:left w:val="nil"/>
              <w:bottom w:val="nil"/>
              <w:right w:val="nil"/>
            </w:tcBorders>
          </w:tcPr>
          <w:p w14:paraId="414868C4" w14:textId="77777777" w:rsidR="00304795" w:rsidRPr="006A200F" w:rsidRDefault="00304795" w:rsidP="00466B2C">
            <w:pPr>
              <w:adjustRightInd w:val="0"/>
              <w:snapToGrid w:val="0"/>
              <w:jc w:val="center"/>
            </w:pPr>
            <w:r w:rsidRPr="006A200F">
              <w:lastRenderedPageBreak/>
              <w:t>MT2-MMP</w:t>
            </w:r>
          </w:p>
        </w:tc>
        <w:tc>
          <w:tcPr>
            <w:tcW w:w="3686" w:type="dxa"/>
            <w:tcBorders>
              <w:top w:val="nil"/>
              <w:left w:val="nil"/>
              <w:bottom w:val="nil"/>
              <w:right w:val="nil"/>
            </w:tcBorders>
          </w:tcPr>
          <w:p w14:paraId="11E803AB" w14:textId="77777777" w:rsidR="00304795" w:rsidRPr="006A200F" w:rsidRDefault="00304795" w:rsidP="00466B2C">
            <w:pPr>
              <w:adjustRightInd w:val="0"/>
              <w:snapToGrid w:val="0"/>
              <w:jc w:val="center"/>
            </w:pPr>
            <w:r w:rsidRPr="006A200F">
              <w:t>Cancer cells, Fibroblasts</w:t>
            </w:r>
          </w:p>
        </w:tc>
        <w:tc>
          <w:tcPr>
            <w:tcW w:w="3827" w:type="dxa"/>
            <w:tcBorders>
              <w:top w:val="nil"/>
              <w:left w:val="nil"/>
              <w:bottom w:val="nil"/>
              <w:right w:val="nil"/>
            </w:tcBorders>
          </w:tcPr>
          <w:p w14:paraId="0CE17025" w14:textId="77777777" w:rsidR="00304795" w:rsidRPr="006A200F" w:rsidRDefault="00304795" w:rsidP="00466B2C">
            <w:pPr>
              <w:adjustRightInd w:val="0"/>
              <w:snapToGrid w:val="0"/>
              <w:jc w:val="center"/>
            </w:pPr>
            <w:r w:rsidRPr="006A200F">
              <w:t>Fibronectin, Aggrecan, Tenascin</w:t>
            </w:r>
          </w:p>
        </w:tc>
      </w:tr>
      <w:tr w:rsidR="00304795" w:rsidRPr="006A200F" w14:paraId="75EF4C9D" w14:textId="77777777" w:rsidTr="00304795">
        <w:tc>
          <w:tcPr>
            <w:tcW w:w="959" w:type="dxa"/>
            <w:tcBorders>
              <w:top w:val="nil"/>
              <w:left w:val="nil"/>
              <w:bottom w:val="nil"/>
              <w:right w:val="nil"/>
            </w:tcBorders>
          </w:tcPr>
          <w:p w14:paraId="4405CFE9" w14:textId="77777777" w:rsidR="00304795" w:rsidRPr="006A200F" w:rsidRDefault="00304795" w:rsidP="00466B2C">
            <w:pPr>
              <w:adjustRightInd w:val="0"/>
              <w:snapToGrid w:val="0"/>
              <w:jc w:val="left"/>
            </w:pPr>
            <w:r w:rsidRPr="006A200F">
              <w:lastRenderedPageBreak/>
              <w:t>MMP-16</w:t>
            </w:r>
          </w:p>
        </w:tc>
        <w:tc>
          <w:tcPr>
            <w:tcW w:w="1559" w:type="dxa"/>
            <w:tcBorders>
              <w:top w:val="nil"/>
              <w:left w:val="nil"/>
              <w:bottom w:val="nil"/>
              <w:right w:val="nil"/>
            </w:tcBorders>
          </w:tcPr>
          <w:p w14:paraId="2E060798" w14:textId="77777777" w:rsidR="00304795" w:rsidRPr="006A200F" w:rsidRDefault="00304795" w:rsidP="00466B2C">
            <w:pPr>
              <w:adjustRightInd w:val="0"/>
              <w:snapToGrid w:val="0"/>
              <w:jc w:val="center"/>
            </w:pPr>
            <w:r w:rsidRPr="006A200F">
              <w:t>MT3-MMP</w:t>
            </w:r>
          </w:p>
        </w:tc>
        <w:tc>
          <w:tcPr>
            <w:tcW w:w="3686" w:type="dxa"/>
            <w:tcBorders>
              <w:top w:val="nil"/>
              <w:left w:val="nil"/>
              <w:bottom w:val="nil"/>
              <w:right w:val="nil"/>
            </w:tcBorders>
          </w:tcPr>
          <w:p w14:paraId="385E25EA" w14:textId="77777777" w:rsidR="00304795" w:rsidRPr="006A200F" w:rsidRDefault="00304795" w:rsidP="00466B2C">
            <w:pPr>
              <w:adjustRightInd w:val="0"/>
              <w:snapToGrid w:val="0"/>
              <w:jc w:val="center"/>
            </w:pPr>
            <w:r w:rsidRPr="006A200F">
              <w:t>Neuronal cell</w:t>
            </w:r>
          </w:p>
        </w:tc>
        <w:tc>
          <w:tcPr>
            <w:tcW w:w="3827" w:type="dxa"/>
            <w:tcBorders>
              <w:top w:val="nil"/>
              <w:left w:val="nil"/>
              <w:bottom w:val="nil"/>
              <w:right w:val="nil"/>
            </w:tcBorders>
          </w:tcPr>
          <w:p w14:paraId="0EE157BB" w14:textId="77777777" w:rsidR="00304795" w:rsidRPr="006A200F" w:rsidRDefault="00304795" w:rsidP="00466B2C">
            <w:pPr>
              <w:adjustRightInd w:val="0"/>
              <w:snapToGrid w:val="0"/>
              <w:jc w:val="center"/>
            </w:pPr>
            <w:r w:rsidRPr="006A200F">
              <w:t>Collagen III, Gelatin, Fibronectin</w:t>
            </w:r>
          </w:p>
        </w:tc>
      </w:tr>
      <w:tr w:rsidR="00304795" w:rsidRPr="006A200F" w14:paraId="619C123C" w14:textId="77777777" w:rsidTr="00304795">
        <w:tc>
          <w:tcPr>
            <w:tcW w:w="959" w:type="dxa"/>
            <w:tcBorders>
              <w:top w:val="nil"/>
              <w:left w:val="nil"/>
              <w:bottom w:val="nil"/>
              <w:right w:val="nil"/>
            </w:tcBorders>
          </w:tcPr>
          <w:p w14:paraId="785B1F43" w14:textId="77777777" w:rsidR="00304795" w:rsidRPr="006A200F" w:rsidRDefault="00304795" w:rsidP="00466B2C">
            <w:pPr>
              <w:adjustRightInd w:val="0"/>
              <w:snapToGrid w:val="0"/>
              <w:jc w:val="left"/>
            </w:pPr>
            <w:r w:rsidRPr="006A200F">
              <w:t>MMP-17</w:t>
            </w:r>
          </w:p>
        </w:tc>
        <w:tc>
          <w:tcPr>
            <w:tcW w:w="1559" w:type="dxa"/>
            <w:tcBorders>
              <w:top w:val="nil"/>
              <w:left w:val="nil"/>
              <w:bottom w:val="nil"/>
              <w:right w:val="nil"/>
            </w:tcBorders>
          </w:tcPr>
          <w:p w14:paraId="5ACB53D6" w14:textId="77777777" w:rsidR="00304795" w:rsidRPr="006A200F" w:rsidRDefault="00304795" w:rsidP="00466B2C">
            <w:pPr>
              <w:adjustRightInd w:val="0"/>
              <w:snapToGrid w:val="0"/>
              <w:jc w:val="center"/>
            </w:pPr>
            <w:r w:rsidRPr="006A200F">
              <w:t>MT4-MMP</w:t>
            </w:r>
          </w:p>
        </w:tc>
        <w:tc>
          <w:tcPr>
            <w:tcW w:w="3686" w:type="dxa"/>
            <w:tcBorders>
              <w:top w:val="nil"/>
              <w:left w:val="nil"/>
              <w:bottom w:val="nil"/>
              <w:right w:val="nil"/>
            </w:tcBorders>
          </w:tcPr>
          <w:p w14:paraId="455C1461" w14:textId="77777777" w:rsidR="00304795" w:rsidRPr="006A200F" w:rsidRDefault="00304795" w:rsidP="00466B2C">
            <w:pPr>
              <w:adjustRightInd w:val="0"/>
              <w:snapToGrid w:val="0"/>
              <w:jc w:val="center"/>
            </w:pPr>
            <w:r w:rsidRPr="006A200F">
              <w:t>Unknown</w:t>
            </w:r>
          </w:p>
        </w:tc>
        <w:tc>
          <w:tcPr>
            <w:tcW w:w="3827" w:type="dxa"/>
            <w:tcBorders>
              <w:top w:val="nil"/>
              <w:left w:val="nil"/>
              <w:bottom w:val="nil"/>
              <w:right w:val="nil"/>
            </w:tcBorders>
          </w:tcPr>
          <w:p w14:paraId="7886ACB2" w14:textId="77777777" w:rsidR="00304795" w:rsidRPr="006A200F" w:rsidRDefault="00304795" w:rsidP="00466B2C">
            <w:pPr>
              <w:adjustRightInd w:val="0"/>
              <w:snapToGrid w:val="0"/>
              <w:jc w:val="center"/>
            </w:pPr>
            <w:r w:rsidRPr="006A200F">
              <w:t>Unknown</w:t>
            </w:r>
          </w:p>
        </w:tc>
      </w:tr>
      <w:tr w:rsidR="00304795" w:rsidRPr="006A200F" w14:paraId="2BD2CA8A" w14:textId="77777777" w:rsidTr="00304795">
        <w:tc>
          <w:tcPr>
            <w:tcW w:w="959" w:type="dxa"/>
            <w:tcBorders>
              <w:top w:val="nil"/>
              <w:left w:val="nil"/>
              <w:bottom w:val="nil"/>
              <w:right w:val="nil"/>
            </w:tcBorders>
          </w:tcPr>
          <w:p w14:paraId="3B748574" w14:textId="77777777" w:rsidR="00304795" w:rsidRPr="006A200F" w:rsidRDefault="00304795" w:rsidP="00466B2C">
            <w:pPr>
              <w:adjustRightInd w:val="0"/>
              <w:snapToGrid w:val="0"/>
              <w:jc w:val="left"/>
            </w:pPr>
            <w:r w:rsidRPr="006A200F">
              <w:t>MMP-20</w:t>
            </w:r>
          </w:p>
        </w:tc>
        <w:tc>
          <w:tcPr>
            <w:tcW w:w="1559" w:type="dxa"/>
            <w:tcBorders>
              <w:top w:val="nil"/>
              <w:left w:val="nil"/>
              <w:bottom w:val="nil"/>
              <w:right w:val="nil"/>
            </w:tcBorders>
          </w:tcPr>
          <w:p w14:paraId="00307E13" w14:textId="77777777" w:rsidR="00304795" w:rsidRPr="006A200F" w:rsidRDefault="00304795" w:rsidP="00466B2C">
            <w:pPr>
              <w:adjustRightInd w:val="0"/>
              <w:snapToGrid w:val="0"/>
              <w:jc w:val="center"/>
            </w:pPr>
            <w:r w:rsidRPr="006A200F">
              <w:t>Enamelysin</w:t>
            </w:r>
          </w:p>
        </w:tc>
        <w:tc>
          <w:tcPr>
            <w:tcW w:w="3686" w:type="dxa"/>
            <w:tcBorders>
              <w:top w:val="nil"/>
              <w:left w:val="nil"/>
              <w:bottom w:val="nil"/>
              <w:right w:val="nil"/>
            </w:tcBorders>
          </w:tcPr>
          <w:p w14:paraId="5F614497" w14:textId="77777777" w:rsidR="00304795" w:rsidRPr="006A200F" w:rsidRDefault="00304795" w:rsidP="00466B2C">
            <w:pPr>
              <w:adjustRightInd w:val="0"/>
              <w:snapToGrid w:val="0"/>
              <w:jc w:val="center"/>
            </w:pPr>
            <w:r w:rsidRPr="006A200F">
              <w:t>Odontoblast</w:t>
            </w:r>
          </w:p>
        </w:tc>
        <w:tc>
          <w:tcPr>
            <w:tcW w:w="3827" w:type="dxa"/>
            <w:tcBorders>
              <w:top w:val="nil"/>
              <w:left w:val="nil"/>
              <w:bottom w:val="nil"/>
              <w:right w:val="nil"/>
            </w:tcBorders>
          </w:tcPr>
          <w:p w14:paraId="31913CB5" w14:textId="77777777" w:rsidR="00304795" w:rsidRPr="006A200F" w:rsidRDefault="00304795" w:rsidP="00466B2C">
            <w:pPr>
              <w:adjustRightInd w:val="0"/>
              <w:snapToGrid w:val="0"/>
              <w:jc w:val="center"/>
            </w:pPr>
            <w:r w:rsidRPr="006A200F">
              <w:t>Amelogenin, Gelatin</w:t>
            </w:r>
          </w:p>
        </w:tc>
      </w:tr>
      <w:tr w:rsidR="00304795" w:rsidRPr="006A200F" w14:paraId="4845C28C" w14:textId="77777777" w:rsidTr="00304795">
        <w:tc>
          <w:tcPr>
            <w:tcW w:w="959" w:type="dxa"/>
            <w:tcBorders>
              <w:top w:val="nil"/>
              <w:left w:val="nil"/>
              <w:bottom w:val="nil"/>
              <w:right w:val="nil"/>
            </w:tcBorders>
          </w:tcPr>
          <w:p w14:paraId="50B0E15B" w14:textId="77777777" w:rsidR="00304795" w:rsidRPr="006A200F" w:rsidRDefault="00304795" w:rsidP="00466B2C">
            <w:pPr>
              <w:adjustRightInd w:val="0"/>
              <w:snapToGrid w:val="0"/>
              <w:jc w:val="left"/>
            </w:pPr>
            <w:r w:rsidRPr="006A200F">
              <w:t>MMP-24</w:t>
            </w:r>
          </w:p>
        </w:tc>
        <w:tc>
          <w:tcPr>
            <w:tcW w:w="1559" w:type="dxa"/>
            <w:tcBorders>
              <w:top w:val="nil"/>
              <w:left w:val="nil"/>
              <w:bottom w:val="nil"/>
              <w:right w:val="nil"/>
            </w:tcBorders>
          </w:tcPr>
          <w:p w14:paraId="2CC23601" w14:textId="77777777" w:rsidR="00304795" w:rsidRPr="006A200F" w:rsidRDefault="00304795" w:rsidP="00466B2C">
            <w:pPr>
              <w:adjustRightInd w:val="0"/>
              <w:snapToGrid w:val="0"/>
              <w:jc w:val="center"/>
            </w:pPr>
            <w:r w:rsidRPr="006A200F">
              <w:t>MT5-MMP</w:t>
            </w:r>
          </w:p>
        </w:tc>
        <w:tc>
          <w:tcPr>
            <w:tcW w:w="3686" w:type="dxa"/>
            <w:tcBorders>
              <w:top w:val="nil"/>
              <w:left w:val="nil"/>
              <w:bottom w:val="nil"/>
              <w:right w:val="nil"/>
            </w:tcBorders>
          </w:tcPr>
          <w:p w14:paraId="319E84F4" w14:textId="77777777" w:rsidR="00304795" w:rsidRPr="006A200F" w:rsidRDefault="00304795" w:rsidP="00466B2C">
            <w:pPr>
              <w:adjustRightInd w:val="0"/>
              <w:snapToGrid w:val="0"/>
              <w:jc w:val="center"/>
            </w:pPr>
            <w:r w:rsidRPr="006A200F">
              <w:t>Unknown</w:t>
            </w:r>
          </w:p>
        </w:tc>
        <w:tc>
          <w:tcPr>
            <w:tcW w:w="3827" w:type="dxa"/>
            <w:tcBorders>
              <w:top w:val="nil"/>
              <w:left w:val="nil"/>
              <w:bottom w:val="nil"/>
              <w:right w:val="nil"/>
            </w:tcBorders>
          </w:tcPr>
          <w:p w14:paraId="295F4E26" w14:textId="77777777" w:rsidR="00304795" w:rsidRPr="006A200F" w:rsidRDefault="00304795" w:rsidP="00466B2C">
            <w:pPr>
              <w:adjustRightInd w:val="0"/>
              <w:snapToGrid w:val="0"/>
              <w:jc w:val="center"/>
            </w:pPr>
            <w:r w:rsidRPr="006A200F">
              <w:t>Unknown</w:t>
            </w:r>
          </w:p>
        </w:tc>
      </w:tr>
      <w:tr w:rsidR="00304795" w:rsidRPr="006A200F" w14:paraId="7D257074" w14:textId="77777777" w:rsidTr="00304795">
        <w:tc>
          <w:tcPr>
            <w:tcW w:w="959" w:type="dxa"/>
            <w:tcBorders>
              <w:top w:val="nil"/>
              <w:left w:val="nil"/>
              <w:bottom w:val="nil"/>
              <w:right w:val="nil"/>
            </w:tcBorders>
          </w:tcPr>
          <w:p w14:paraId="37455E49" w14:textId="77777777" w:rsidR="00304795" w:rsidRPr="006A200F" w:rsidRDefault="00304795" w:rsidP="00466B2C">
            <w:pPr>
              <w:adjustRightInd w:val="0"/>
              <w:snapToGrid w:val="0"/>
              <w:jc w:val="left"/>
            </w:pPr>
            <w:r w:rsidRPr="006A200F">
              <w:t>MMP-25</w:t>
            </w:r>
          </w:p>
        </w:tc>
        <w:tc>
          <w:tcPr>
            <w:tcW w:w="1559" w:type="dxa"/>
            <w:tcBorders>
              <w:top w:val="nil"/>
              <w:left w:val="nil"/>
              <w:bottom w:val="nil"/>
              <w:right w:val="nil"/>
            </w:tcBorders>
          </w:tcPr>
          <w:p w14:paraId="7B3EDFCC" w14:textId="77777777" w:rsidR="00304795" w:rsidRPr="006A200F" w:rsidRDefault="00304795" w:rsidP="00466B2C">
            <w:pPr>
              <w:adjustRightInd w:val="0"/>
              <w:snapToGrid w:val="0"/>
              <w:jc w:val="center"/>
            </w:pPr>
            <w:r w:rsidRPr="006A200F">
              <w:t>MT6-MMP</w:t>
            </w:r>
          </w:p>
        </w:tc>
        <w:tc>
          <w:tcPr>
            <w:tcW w:w="3686" w:type="dxa"/>
            <w:tcBorders>
              <w:top w:val="nil"/>
              <w:left w:val="nil"/>
              <w:bottom w:val="nil"/>
              <w:right w:val="nil"/>
            </w:tcBorders>
          </w:tcPr>
          <w:p w14:paraId="361C87AD" w14:textId="77777777" w:rsidR="00304795" w:rsidRPr="006A200F" w:rsidRDefault="00304795" w:rsidP="00466B2C">
            <w:pPr>
              <w:adjustRightInd w:val="0"/>
              <w:snapToGrid w:val="0"/>
              <w:jc w:val="center"/>
            </w:pPr>
            <w:r w:rsidRPr="006A200F">
              <w:t>Unknown</w:t>
            </w:r>
          </w:p>
        </w:tc>
        <w:tc>
          <w:tcPr>
            <w:tcW w:w="3827" w:type="dxa"/>
            <w:tcBorders>
              <w:top w:val="nil"/>
              <w:left w:val="nil"/>
              <w:bottom w:val="nil"/>
              <w:right w:val="nil"/>
            </w:tcBorders>
          </w:tcPr>
          <w:p w14:paraId="7F8DC758" w14:textId="77777777" w:rsidR="00304795" w:rsidRPr="006A200F" w:rsidRDefault="00304795" w:rsidP="00466B2C">
            <w:pPr>
              <w:adjustRightInd w:val="0"/>
              <w:snapToGrid w:val="0"/>
              <w:jc w:val="center"/>
            </w:pPr>
            <w:r w:rsidRPr="006A200F">
              <w:t>Unknown</w:t>
            </w:r>
          </w:p>
        </w:tc>
      </w:tr>
      <w:tr w:rsidR="00304795" w:rsidRPr="006A200F" w14:paraId="359DFD10" w14:textId="77777777" w:rsidTr="00304795">
        <w:tc>
          <w:tcPr>
            <w:tcW w:w="959" w:type="dxa"/>
            <w:tcBorders>
              <w:top w:val="nil"/>
              <w:left w:val="nil"/>
              <w:bottom w:val="nil"/>
              <w:right w:val="nil"/>
            </w:tcBorders>
          </w:tcPr>
          <w:p w14:paraId="20580B27" w14:textId="77777777" w:rsidR="00304795" w:rsidRPr="006A200F" w:rsidRDefault="00304795" w:rsidP="00466B2C">
            <w:pPr>
              <w:adjustRightInd w:val="0"/>
              <w:snapToGrid w:val="0"/>
              <w:jc w:val="left"/>
            </w:pPr>
            <w:r w:rsidRPr="006A200F">
              <w:t>TIMP-1</w:t>
            </w:r>
          </w:p>
        </w:tc>
        <w:tc>
          <w:tcPr>
            <w:tcW w:w="1559" w:type="dxa"/>
            <w:tcBorders>
              <w:top w:val="nil"/>
              <w:left w:val="nil"/>
              <w:bottom w:val="nil"/>
              <w:right w:val="nil"/>
            </w:tcBorders>
          </w:tcPr>
          <w:p w14:paraId="6CB09821" w14:textId="77777777" w:rsidR="00304795" w:rsidRPr="006A200F" w:rsidRDefault="00304795" w:rsidP="00466B2C">
            <w:pPr>
              <w:adjustRightInd w:val="0"/>
              <w:snapToGrid w:val="0"/>
              <w:jc w:val="center"/>
            </w:pPr>
          </w:p>
        </w:tc>
        <w:tc>
          <w:tcPr>
            <w:tcW w:w="3686" w:type="dxa"/>
            <w:tcBorders>
              <w:top w:val="nil"/>
              <w:left w:val="nil"/>
              <w:bottom w:val="nil"/>
              <w:right w:val="nil"/>
            </w:tcBorders>
          </w:tcPr>
          <w:p w14:paraId="4DC91656" w14:textId="77777777" w:rsidR="00304795" w:rsidRPr="006A200F" w:rsidRDefault="00304795" w:rsidP="00466B2C">
            <w:pPr>
              <w:adjustRightInd w:val="0"/>
              <w:snapToGrid w:val="0"/>
              <w:jc w:val="center"/>
            </w:pPr>
            <w:r w:rsidRPr="006A200F">
              <w:t>Tissue, extracellular fluid</w:t>
            </w:r>
          </w:p>
        </w:tc>
        <w:tc>
          <w:tcPr>
            <w:tcW w:w="3827" w:type="dxa"/>
            <w:tcBorders>
              <w:top w:val="nil"/>
              <w:left w:val="nil"/>
              <w:bottom w:val="nil"/>
              <w:right w:val="nil"/>
            </w:tcBorders>
          </w:tcPr>
          <w:p w14:paraId="366AADE5" w14:textId="77777777" w:rsidR="00304795" w:rsidRPr="006A200F" w:rsidRDefault="00304795" w:rsidP="00466B2C">
            <w:pPr>
              <w:adjustRightInd w:val="0"/>
              <w:snapToGrid w:val="0"/>
              <w:jc w:val="center"/>
            </w:pPr>
            <w:r w:rsidRPr="006A200F">
              <w:t>Complex formation with pro-MMP-9 and MMPs</w:t>
            </w:r>
          </w:p>
        </w:tc>
      </w:tr>
      <w:tr w:rsidR="00304795" w:rsidRPr="006A200F" w14:paraId="03E5421E" w14:textId="77777777" w:rsidTr="00304795">
        <w:tc>
          <w:tcPr>
            <w:tcW w:w="959" w:type="dxa"/>
            <w:tcBorders>
              <w:top w:val="nil"/>
              <w:left w:val="nil"/>
              <w:bottom w:val="single" w:sz="4" w:space="0" w:color="auto"/>
              <w:right w:val="nil"/>
            </w:tcBorders>
          </w:tcPr>
          <w:p w14:paraId="0902249C" w14:textId="77777777" w:rsidR="00304795" w:rsidRPr="006A200F" w:rsidRDefault="00304795" w:rsidP="00466B2C">
            <w:pPr>
              <w:adjustRightInd w:val="0"/>
              <w:snapToGrid w:val="0"/>
              <w:jc w:val="left"/>
            </w:pPr>
            <w:r w:rsidRPr="006A200F">
              <w:t>TIMP-2</w:t>
            </w:r>
          </w:p>
        </w:tc>
        <w:tc>
          <w:tcPr>
            <w:tcW w:w="1559" w:type="dxa"/>
            <w:tcBorders>
              <w:top w:val="nil"/>
              <w:left w:val="nil"/>
              <w:bottom w:val="single" w:sz="4" w:space="0" w:color="auto"/>
              <w:right w:val="nil"/>
            </w:tcBorders>
          </w:tcPr>
          <w:p w14:paraId="32432753" w14:textId="77777777" w:rsidR="00304795" w:rsidRPr="006A200F" w:rsidRDefault="00304795" w:rsidP="00466B2C">
            <w:pPr>
              <w:adjustRightInd w:val="0"/>
              <w:snapToGrid w:val="0"/>
              <w:jc w:val="center"/>
            </w:pPr>
          </w:p>
        </w:tc>
        <w:tc>
          <w:tcPr>
            <w:tcW w:w="3686" w:type="dxa"/>
            <w:tcBorders>
              <w:top w:val="nil"/>
              <w:left w:val="nil"/>
              <w:bottom w:val="single" w:sz="4" w:space="0" w:color="auto"/>
              <w:right w:val="nil"/>
            </w:tcBorders>
          </w:tcPr>
          <w:p w14:paraId="55486CE6" w14:textId="77777777" w:rsidR="00304795" w:rsidRPr="006A200F" w:rsidRDefault="00304795" w:rsidP="00466B2C">
            <w:pPr>
              <w:adjustRightInd w:val="0"/>
              <w:snapToGrid w:val="0"/>
              <w:jc w:val="center"/>
            </w:pPr>
            <w:r w:rsidRPr="006A200F">
              <w:t>Tissue, extracellular fluid</w:t>
            </w:r>
          </w:p>
        </w:tc>
        <w:tc>
          <w:tcPr>
            <w:tcW w:w="3827" w:type="dxa"/>
            <w:tcBorders>
              <w:top w:val="nil"/>
              <w:left w:val="nil"/>
              <w:bottom w:val="single" w:sz="4" w:space="0" w:color="auto"/>
              <w:right w:val="nil"/>
            </w:tcBorders>
          </w:tcPr>
          <w:p w14:paraId="568693E9" w14:textId="77777777" w:rsidR="00304795" w:rsidRPr="006A200F" w:rsidRDefault="00304795" w:rsidP="00466B2C">
            <w:pPr>
              <w:adjustRightInd w:val="0"/>
              <w:snapToGrid w:val="0"/>
              <w:jc w:val="center"/>
            </w:pPr>
            <w:r w:rsidRPr="006A200F">
              <w:t>Complex formation with pro-MMP-9, inhibition of MMP-2 degradation</w:t>
            </w:r>
          </w:p>
        </w:tc>
      </w:tr>
    </w:tbl>
    <w:p w14:paraId="13D371BF" w14:textId="33DB5511" w:rsidR="007450AD" w:rsidRPr="00246B29" w:rsidRDefault="00304795" w:rsidP="00246B29">
      <w:pPr>
        <w:adjustRightInd w:val="0"/>
        <w:snapToGrid w:val="0"/>
      </w:pPr>
      <w:r w:rsidRPr="006A200F">
        <w:t>MMP: Matrix</w:t>
      </w:r>
      <w:r w:rsidR="007450AD" w:rsidRPr="006A200F">
        <w:t xml:space="preserve"> </w:t>
      </w:r>
      <w:r w:rsidR="00633A91" w:rsidRPr="006A200F">
        <w:t>metalloproteinases</w:t>
      </w:r>
      <w:r w:rsidR="007450AD" w:rsidRPr="006A200F">
        <w:t>; TIMP</w:t>
      </w:r>
      <w:r w:rsidRPr="006A200F">
        <w:t xml:space="preserve">: </w:t>
      </w:r>
      <w:r w:rsidR="007450AD" w:rsidRPr="006A200F">
        <w:t>Tissue</w:t>
      </w:r>
      <w:r w:rsidR="00633A91" w:rsidRPr="006A200F">
        <w:t xml:space="preserve"> inhibitor metalloproteinases.</w:t>
      </w:r>
    </w:p>
    <w:p w14:paraId="176B6056" w14:textId="77777777" w:rsidR="007450AD" w:rsidRPr="00246B29" w:rsidRDefault="007450AD" w:rsidP="00246B29">
      <w:pPr>
        <w:adjustRightInd w:val="0"/>
        <w:snapToGrid w:val="0"/>
      </w:pPr>
    </w:p>
    <w:p w14:paraId="0D5B8AA7" w14:textId="77777777" w:rsidR="007450AD" w:rsidRPr="00246B29" w:rsidRDefault="007450AD" w:rsidP="00246B29">
      <w:pPr>
        <w:adjustRightInd w:val="0"/>
        <w:snapToGrid w:val="0"/>
      </w:pPr>
    </w:p>
    <w:p w14:paraId="0A732838" w14:textId="77777777" w:rsidR="00304795" w:rsidRPr="00246B29" w:rsidRDefault="00304795" w:rsidP="00246B29">
      <w:pPr>
        <w:adjustRightInd w:val="0"/>
        <w:snapToGrid w:val="0"/>
      </w:pPr>
    </w:p>
    <w:p w14:paraId="243C62EB" w14:textId="77777777" w:rsidR="00304795" w:rsidRPr="00246B29" w:rsidRDefault="00304795" w:rsidP="00246B29">
      <w:pPr>
        <w:tabs>
          <w:tab w:val="left" w:pos="896"/>
        </w:tabs>
        <w:adjustRightInd w:val="0"/>
        <w:snapToGrid w:val="0"/>
      </w:pPr>
    </w:p>
    <w:p w14:paraId="3BAB9971" w14:textId="47AD9810" w:rsidR="00304795" w:rsidRPr="00246B29" w:rsidRDefault="00304795" w:rsidP="00246B29">
      <w:pPr>
        <w:tabs>
          <w:tab w:val="left" w:pos="896"/>
        </w:tabs>
        <w:adjustRightInd w:val="0"/>
        <w:snapToGrid w:val="0"/>
      </w:pPr>
    </w:p>
    <w:sectPr w:rsidR="00304795" w:rsidRPr="00246B29" w:rsidSect="00615A08">
      <w:footerReference w:type="even" r:id="rId11"/>
      <w:footerReference w:type="default" r:id="rId12"/>
      <w:pgSz w:w="11900" w:h="16840"/>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F42B3C4" w14:textId="77777777" w:rsidR="00C92004" w:rsidRDefault="00C92004" w:rsidP="00304795">
      <w:pPr>
        <w:spacing w:line="240" w:lineRule="auto"/>
      </w:pPr>
      <w:r>
        <w:separator/>
      </w:r>
    </w:p>
  </w:endnote>
  <w:endnote w:type="continuationSeparator" w:id="0">
    <w:p w14:paraId="0224B168" w14:textId="77777777" w:rsidR="00C92004" w:rsidRDefault="00C92004" w:rsidP="0030479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Book Antiqua">
    <w:panose1 w:val="02040602050305030304"/>
    <w:charset w:val="00"/>
    <w:family w:val="roman"/>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Lucida Grande">
    <w:charset w:val="00"/>
    <w:family w:val="auto"/>
    <w:pitch w:val="variable"/>
    <w:sig w:usb0="A1002AE7" w:usb1="C0000063" w:usb2="00000038" w:usb3="00000000" w:csb0="000000BF" w:csb1="00000000"/>
  </w:font>
  <w:font w:name="宋体">
    <w:altName w:val="SimSun"/>
    <w:panose1 w:val="02010600030101010101"/>
    <w:charset w:val="86"/>
    <w:family w:val="auto"/>
    <w:pitch w:val="variable"/>
    <w:sig w:usb0="00000003" w:usb1="288F0000" w:usb2="00000016" w:usb3="00000000" w:csb0="00040001" w:csb1="00000000"/>
  </w:font>
  <w:font w:name="Helvetica">
    <w:panose1 w:val="020B0604020202020204"/>
    <w:charset w:val="00"/>
    <w:family w:val="swiss"/>
    <w:notTrueType/>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5D6FB63" w14:textId="77777777" w:rsidR="00F258E2" w:rsidRDefault="00F258E2" w:rsidP="0054043A">
    <w:pPr>
      <w:pStyle w:val="ae"/>
      <w:framePr w:wrap="none" w:vAnchor="text" w:hAnchor="margin" w:xAlign="center" w:y="1"/>
      <w:rPr>
        <w:rStyle w:val="af"/>
      </w:rPr>
    </w:pPr>
    <w:r>
      <w:rPr>
        <w:rStyle w:val="af"/>
      </w:rPr>
      <w:fldChar w:fldCharType="begin"/>
    </w:r>
    <w:r>
      <w:rPr>
        <w:rStyle w:val="af"/>
      </w:rPr>
      <w:instrText xml:space="preserve">PAGE  </w:instrText>
    </w:r>
    <w:r>
      <w:rPr>
        <w:rStyle w:val="af"/>
      </w:rPr>
      <w:fldChar w:fldCharType="end"/>
    </w:r>
  </w:p>
  <w:p w14:paraId="45FA7E95" w14:textId="77777777" w:rsidR="00F258E2" w:rsidRDefault="00F258E2">
    <w:pPr>
      <w:pStyle w:val="ae"/>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DE4C384" w14:textId="77777777" w:rsidR="00F258E2" w:rsidRDefault="00F258E2" w:rsidP="0054043A">
    <w:pPr>
      <w:pStyle w:val="ae"/>
      <w:framePr w:wrap="none" w:vAnchor="text" w:hAnchor="margin" w:xAlign="center" w:y="1"/>
      <w:rPr>
        <w:rStyle w:val="af"/>
      </w:rPr>
    </w:pPr>
    <w:r>
      <w:rPr>
        <w:rStyle w:val="af"/>
      </w:rPr>
      <w:fldChar w:fldCharType="begin"/>
    </w:r>
    <w:r>
      <w:rPr>
        <w:rStyle w:val="af"/>
      </w:rPr>
      <w:instrText xml:space="preserve">PAGE  </w:instrText>
    </w:r>
    <w:r>
      <w:rPr>
        <w:rStyle w:val="af"/>
      </w:rPr>
      <w:fldChar w:fldCharType="separate"/>
    </w:r>
    <w:r w:rsidR="0097403D">
      <w:rPr>
        <w:rStyle w:val="af"/>
        <w:noProof/>
      </w:rPr>
      <w:t>42</w:t>
    </w:r>
    <w:r>
      <w:rPr>
        <w:rStyle w:val="af"/>
      </w:rPr>
      <w:fldChar w:fldCharType="end"/>
    </w:r>
  </w:p>
  <w:p w14:paraId="50FB25C4" w14:textId="77777777" w:rsidR="00F258E2" w:rsidRDefault="00F258E2">
    <w:pPr>
      <w:pStyle w:val="a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AC7A208" w14:textId="77777777" w:rsidR="00C92004" w:rsidRDefault="00C92004" w:rsidP="00304795">
      <w:pPr>
        <w:spacing w:line="240" w:lineRule="auto"/>
      </w:pPr>
      <w:r>
        <w:separator/>
      </w:r>
    </w:p>
  </w:footnote>
  <w:footnote w:type="continuationSeparator" w:id="0">
    <w:p w14:paraId="2EF64172" w14:textId="77777777" w:rsidR="00C92004" w:rsidRDefault="00C92004" w:rsidP="00304795">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38A3FCC"/>
    <w:multiLevelType w:val="hybridMultilevel"/>
    <w:tmpl w:val="56C08380"/>
    <w:lvl w:ilvl="0" w:tplc="2A6A8636">
      <w:start w:val="1"/>
      <w:numFmt w:val="bullet"/>
      <w:lvlText w:val=""/>
      <w:lvlJc w:val="left"/>
      <w:pPr>
        <w:ind w:left="1471"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
    <w:nsid w:val="16113F5F"/>
    <w:multiLevelType w:val="hybridMultilevel"/>
    <w:tmpl w:val="2CBEC65E"/>
    <w:lvl w:ilvl="0" w:tplc="2A6A8636">
      <w:start w:val="1"/>
      <w:numFmt w:val="bullet"/>
      <w:lvlText w:val=""/>
      <w:lvlJc w:val="left"/>
      <w:pPr>
        <w:ind w:left="1471" w:hanging="360"/>
      </w:pPr>
      <w:rPr>
        <w:rFonts w:ascii="Symbol" w:hAnsi="Symbol" w:hint="default"/>
      </w:rPr>
    </w:lvl>
    <w:lvl w:ilvl="1" w:tplc="04130003" w:tentative="1">
      <w:start w:val="1"/>
      <w:numFmt w:val="bullet"/>
      <w:lvlText w:val="o"/>
      <w:lvlJc w:val="left"/>
      <w:pPr>
        <w:ind w:left="2191" w:hanging="360"/>
      </w:pPr>
      <w:rPr>
        <w:rFonts w:ascii="Courier New" w:hAnsi="Courier New" w:cs="Courier New" w:hint="default"/>
      </w:rPr>
    </w:lvl>
    <w:lvl w:ilvl="2" w:tplc="04130005" w:tentative="1">
      <w:start w:val="1"/>
      <w:numFmt w:val="bullet"/>
      <w:lvlText w:val=""/>
      <w:lvlJc w:val="left"/>
      <w:pPr>
        <w:ind w:left="2911" w:hanging="360"/>
      </w:pPr>
      <w:rPr>
        <w:rFonts w:ascii="Wingdings" w:hAnsi="Wingdings" w:hint="default"/>
      </w:rPr>
    </w:lvl>
    <w:lvl w:ilvl="3" w:tplc="04130001" w:tentative="1">
      <w:start w:val="1"/>
      <w:numFmt w:val="bullet"/>
      <w:lvlText w:val=""/>
      <w:lvlJc w:val="left"/>
      <w:pPr>
        <w:ind w:left="3631" w:hanging="360"/>
      </w:pPr>
      <w:rPr>
        <w:rFonts w:ascii="Symbol" w:hAnsi="Symbol" w:hint="default"/>
      </w:rPr>
    </w:lvl>
    <w:lvl w:ilvl="4" w:tplc="04130003" w:tentative="1">
      <w:start w:val="1"/>
      <w:numFmt w:val="bullet"/>
      <w:lvlText w:val="o"/>
      <w:lvlJc w:val="left"/>
      <w:pPr>
        <w:ind w:left="4351" w:hanging="360"/>
      </w:pPr>
      <w:rPr>
        <w:rFonts w:ascii="Courier New" w:hAnsi="Courier New" w:cs="Courier New" w:hint="default"/>
      </w:rPr>
    </w:lvl>
    <w:lvl w:ilvl="5" w:tplc="04130005" w:tentative="1">
      <w:start w:val="1"/>
      <w:numFmt w:val="bullet"/>
      <w:lvlText w:val=""/>
      <w:lvlJc w:val="left"/>
      <w:pPr>
        <w:ind w:left="5071" w:hanging="360"/>
      </w:pPr>
      <w:rPr>
        <w:rFonts w:ascii="Wingdings" w:hAnsi="Wingdings" w:hint="default"/>
      </w:rPr>
    </w:lvl>
    <w:lvl w:ilvl="6" w:tplc="04130001" w:tentative="1">
      <w:start w:val="1"/>
      <w:numFmt w:val="bullet"/>
      <w:lvlText w:val=""/>
      <w:lvlJc w:val="left"/>
      <w:pPr>
        <w:ind w:left="5791" w:hanging="360"/>
      </w:pPr>
      <w:rPr>
        <w:rFonts w:ascii="Symbol" w:hAnsi="Symbol" w:hint="default"/>
      </w:rPr>
    </w:lvl>
    <w:lvl w:ilvl="7" w:tplc="04130003" w:tentative="1">
      <w:start w:val="1"/>
      <w:numFmt w:val="bullet"/>
      <w:lvlText w:val="o"/>
      <w:lvlJc w:val="left"/>
      <w:pPr>
        <w:ind w:left="6511" w:hanging="360"/>
      </w:pPr>
      <w:rPr>
        <w:rFonts w:ascii="Courier New" w:hAnsi="Courier New" w:cs="Courier New" w:hint="default"/>
      </w:rPr>
    </w:lvl>
    <w:lvl w:ilvl="8" w:tplc="04130005" w:tentative="1">
      <w:start w:val="1"/>
      <w:numFmt w:val="bullet"/>
      <w:lvlText w:val=""/>
      <w:lvlJc w:val="left"/>
      <w:pPr>
        <w:ind w:left="7231" w:hanging="360"/>
      </w:pPr>
      <w:rPr>
        <w:rFonts w:ascii="Wingdings" w:hAnsi="Wingdings" w:hint="default"/>
      </w:rPr>
    </w:lvl>
  </w:abstractNum>
  <w:abstractNum w:abstractNumId="2">
    <w:nsid w:val="168B7922"/>
    <w:multiLevelType w:val="hybridMultilevel"/>
    <w:tmpl w:val="9B8273CC"/>
    <w:lvl w:ilvl="0" w:tplc="2A6A8636">
      <w:start w:val="1"/>
      <w:numFmt w:val="bullet"/>
      <w:lvlText w:val=""/>
      <w:lvlJc w:val="left"/>
      <w:pPr>
        <w:ind w:left="1471"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
    <w:nsid w:val="1B0C585B"/>
    <w:multiLevelType w:val="hybridMultilevel"/>
    <w:tmpl w:val="B34C1C92"/>
    <w:lvl w:ilvl="0" w:tplc="2A6A8636">
      <w:start w:val="1"/>
      <w:numFmt w:val="bullet"/>
      <w:lvlText w:val=""/>
      <w:lvlJc w:val="left"/>
      <w:pPr>
        <w:ind w:left="1471"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
    <w:nsid w:val="1F664A26"/>
    <w:multiLevelType w:val="hybridMultilevel"/>
    <w:tmpl w:val="CFFC83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1FD0FA6"/>
    <w:multiLevelType w:val="hybridMultilevel"/>
    <w:tmpl w:val="F864B230"/>
    <w:lvl w:ilvl="0" w:tplc="2A6A8636">
      <w:start w:val="1"/>
      <w:numFmt w:val="bullet"/>
      <w:lvlText w:val=""/>
      <w:lvlJc w:val="left"/>
      <w:pPr>
        <w:ind w:left="1471"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6">
    <w:nsid w:val="3F8B7F00"/>
    <w:multiLevelType w:val="hybridMultilevel"/>
    <w:tmpl w:val="ED0681AE"/>
    <w:lvl w:ilvl="0" w:tplc="2A6A8636">
      <w:start w:val="1"/>
      <w:numFmt w:val="bullet"/>
      <w:lvlText w:val=""/>
      <w:lvlJc w:val="left"/>
      <w:pPr>
        <w:ind w:left="1471"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7">
    <w:nsid w:val="5C672525"/>
    <w:multiLevelType w:val="hybridMultilevel"/>
    <w:tmpl w:val="E34EBCFC"/>
    <w:lvl w:ilvl="0" w:tplc="2A6A8636">
      <w:start w:val="1"/>
      <w:numFmt w:val="bullet"/>
      <w:lvlText w:val=""/>
      <w:lvlJc w:val="left"/>
      <w:pPr>
        <w:ind w:left="1471"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8">
    <w:nsid w:val="704E3338"/>
    <w:multiLevelType w:val="hybridMultilevel"/>
    <w:tmpl w:val="2F80ABDC"/>
    <w:lvl w:ilvl="0" w:tplc="2A6A8636">
      <w:start w:val="1"/>
      <w:numFmt w:val="bullet"/>
      <w:lvlText w:val=""/>
      <w:lvlJc w:val="left"/>
      <w:pPr>
        <w:ind w:left="1471"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9">
    <w:nsid w:val="7E9E44D4"/>
    <w:multiLevelType w:val="hybridMultilevel"/>
    <w:tmpl w:val="A804562E"/>
    <w:lvl w:ilvl="0" w:tplc="2A6A8636">
      <w:start w:val="1"/>
      <w:numFmt w:val="bullet"/>
      <w:lvlText w:val=""/>
      <w:lvlJc w:val="left"/>
      <w:pPr>
        <w:ind w:left="1471"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num w:numId="1">
    <w:abstractNumId w:val="4"/>
  </w:num>
  <w:num w:numId="2">
    <w:abstractNumId w:val="1"/>
  </w:num>
  <w:num w:numId="3">
    <w:abstractNumId w:val="7"/>
  </w:num>
  <w:num w:numId="4">
    <w:abstractNumId w:val="6"/>
  </w:num>
  <w:num w:numId="5">
    <w:abstractNumId w:val="0"/>
  </w:num>
  <w:num w:numId="6">
    <w:abstractNumId w:val="2"/>
  </w:num>
  <w:num w:numId="7">
    <w:abstractNumId w:val="9"/>
  </w:num>
  <w:num w:numId="8">
    <w:abstractNumId w:val="3"/>
  </w:num>
  <w:num w:numId="9">
    <w:abstractNumId w:val="5"/>
  </w:num>
  <w:num w:numId="1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6"/>
  <w:bordersDoNotSurroundHeader/>
  <w:bordersDoNotSurroundFooter/>
  <w:defaultTabStop w:val="708"/>
  <w:hyphenationZone w:val="425"/>
  <w:characterSpacingControl w:val="doNotCompress"/>
  <w:hdrShapeDefaults>
    <o:shapedefaults v:ext="edit" spidmax="6145"/>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ts2wppr0xdwxlee59f5avvq5ezaz0e5ae5v&quot;&gt;bib&lt;record-ids&gt;&lt;item&gt;47&lt;/item&gt;&lt;item&gt;48&lt;/item&gt;&lt;item&gt;49&lt;/item&gt;&lt;item&gt;250&lt;/item&gt;&lt;item&gt;271&lt;/item&gt;&lt;item&gt;272&lt;/item&gt;&lt;item&gt;273&lt;/item&gt;&lt;item&gt;275&lt;/item&gt;&lt;item&gt;276&lt;/item&gt;&lt;item&gt;277&lt;/item&gt;&lt;item&gt;278&lt;/item&gt;&lt;item&gt;279&lt;/item&gt;&lt;item&gt;281&lt;/item&gt;&lt;item&gt;282&lt;/item&gt;&lt;item&gt;283&lt;/item&gt;&lt;item&gt;285&lt;/item&gt;&lt;item&gt;286&lt;/item&gt;&lt;item&gt;287&lt;/item&gt;&lt;item&gt;288&lt;/item&gt;&lt;item&gt;289&lt;/item&gt;&lt;item&gt;292&lt;/item&gt;&lt;item&gt;293&lt;/item&gt;&lt;item&gt;294&lt;/item&gt;&lt;item&gt;346&lt;/item&gt;&lt;item&gt;347&lt;/item&gt;&lt;item&gt;348&lt;/item&gt;&lt;item&gt;349&lt;/item&gt;&lt;item&gt;350&lt;/item&gt;&lt;item&gt;351&lt;/item&gt;&lt;item&gt;352&lt;/item&gt;&lt;item&gt;353&lt;/item&gt;&lt;item&gt;355&lt;/item&gt;&lt;item&gt;357&lt;/item&gt;&lt;item&gt;358&lt;/item&gt;&lt;item&gt;359&lt;/item&gt;&lt;item&gt;360&lt;/item&gt;&lt;item&gt;361&lt;/item&gt;&lt;item&gt;362&lt;/item&gt;&lt;item&gt;363&lt;/item&gt;&lt;item&gt;365&lt;/item&gt;&lt;item&gt;371&lt;/item&gt;&lt;item&gt;372&lt;/item&gt;&lt;item&gt;373&lt;/item&gt;&lt;item&gt;375&lt;/item&gt;&lt;item&gt;376&lt;/item&gt;&lt;item&gt;436&lt;/item&gt;&lt;item&gt;438&lt;/item&gt;&lt;item&gt;439&lt;/item&gt;&lt;item&gt;440&lt;/item&gt;&lt;item&gt;441&lt;/item&gt;&lt;item&gt;442&lt;/item&gt;&lt;item&gt;445&lt;/item&gt;&lt;item&gt;446&lt;/item&gt;&lt;item&gt;447&lt;/item&gt;&lt;item&gt;448&lt;/item&gt;&lt;item&gt;449&lt;/item&gt;&lt;item&gt;450&lt;/item&gt;&lt;item&gt;451&lt;/item&gt;&lt;item&gt;453&lt;/item&gt;&lt;item&gt;454&lt;/item&gt;&lt;item&gt;456&lt;/item&gt;&lt;item&gt;460&lt;/item&gt;&lt;item&gt;461&lt;/item&gt;&lt;item&gt;462&lt;/item&gt;&lt;item&gt;463&lt;/item&gt;&lt;item&gt;464&lt;/item&gt;&lt;item&gt;465&lt;/item&gt;&lt;item&gt;467&lt;/item&gt;&lt;item&gt;468&lt;/item&gt;&lt;item&gt;470&lt;/item&gt;&lt;item&gt;471&lt;/item&gt;&lt;item&gt;473&lt;/item&gt;&lt;item&gt;479&lt;/item&gt;&lt;item&gt;480&lt;/item&gt;&lt;item&gt;481&lt;/item&gt;&lt;item&gt;482&lt;/item&gt;&lt;item&gt;486&lt;/item&gt;&lt;item&gt;492&lt;/item&gt;&lt;item&gt;493&lt;/item&gt;&lt;item&gt;495&lt;/item&gt;&lt;item&gt;498&lt;/item&gt;&lt;item&gt;500&lt;/item&gt;&lt;item&gt;502&lt;/item&gt;&lt;item&gt;503&lt;/item&gt;&lt;item&gt;505&lt;/item&gt;&lt;item&gt;506&lt;/item&gt;&lt;item&gt;507&lt;/item&gt;&lt;item&gt;508&lt;/item&gt;&lt;item&gt;509&lt;/item&gt;&lt;item&gt;510&lt;/item&gt;&lt;item&gt;511&lt;/item&gt;&lt;item&gt;513&lt;/item&gt;&lt;item&gt;514&lt;/item&gt;&lt;item&gt;515&lt;/item&gt;&lt;item&gt;516&lt;/item&gt;&lt;item&gt;519&lt;/item&gt;&lt;item&gt;520&lt;/item&gt;&lt;item&gt;521&lt;/item&gt;&lt;item&gt;523&lt;/item&gt;&lt;item&gt;524&lt;/item&gt;&lt;item&gt;525&lt;/item&gt;&lt;item&gt;526&lt;/item&gt;&lt;item&gt;527&lt;/item&gt;&lt;item&gt;528&lt;/item&gt;&lt;item&gt;529&lt;/item&gt;&lt;item&gt;530&lt;/item&gt;&lt;item&gt;531&lt;/item&gt;&lt;item&gt;532&lt;/item&gt;&lt;item&gt;533&lt;/item&gt;&lt;item&gt;534&lt;/item&gt;&lt;item&gt;535&lt;/item&gt;&lt;item&gt;536&lt;/item&gt;&lt;item&gt;538&lt;/item&gt;&lt;item&gt;541&lt;/item&gt;&lt;item&gt;542&lt;/item&gt;&lt;item&gt;543&lt;/item&gt;&lt;item&gt;544&lt;/item&gt;&lt;item&gt;545&lt;/item&gt;&lt;item&gt;546&lt;/item&gt;&lt;item&gt;549&lt;/item&gt;&lt;item&gt;552&lt;/item&gt;&lt;item&gt;555&lt;/item&gt;&lt;item&gt;557&lt;/item&gt;&lt;item&gt;558&lt;/item&gt;&lt;item&gt;559&lt;/item&gt;&lt;item&gt;563&lt;/item&gt;&lt;item&gt;564&lt;/item&gt;&lt;item&gt;565&lt;/item&gt;&lt;item&gt;566&lt;/item&gt;&lt;item&gt;567&lt;/item&gt;&lt;item&gt;568&lt;/item&gt;&lt;item&gt;569&lt;/item&gt;&lt;item&gt;570&lt;/item&gt;&lt;item&gt;571&lt;/item&gt;&lt;item&gt;574&lt;/item&gt;&lt;item&gt;576&lt;/item&gt;&lt;item&gt;578&lt;/item&gt;&lt;item&gt;581&lt;/item&gt;&lt;item&gt;583&lt;/item&gt;&lt;item&gt;584&lt;/item&gt;&lt;item&gt;585&lt;/item&gt;&lt;item&gt;586&lt;/item&gt;&lt;item&gt;587&lt;/item&gt;&lt;item&gt;588&lt;/item&gt;&lt;item&gt;589&lt;/item&gt;&lt;item&gt;590&lt;/item&gt;&lt;item&gt;591&lt;/item&gt;&lt;item&gt;592&lt;/item&gt;&lt;item&gt;593&lt;/item&gt;&lt;item&gt;595&lt;/item&gt;&lt;item&gt;598&lt;/item&gt;&lt;item&gt;599&lt;/item&gt;&lt;item&gt;603&lt;/item&gt;&lt;item&gt;604&lt;/item&gt;&lt;item&gt;691&lt;/item&gt;&lt;item&gt;698&lt;/item&gt;&lt;item&gt;699&lt;/item&gt;&lt;item&gt;700&lt;/item&gt;&lt;item&gt;702&lt;/item&gt;&lt;item&gt;703&lt;/item&gt;&lt;item&gt;704&lt;/item&gt;&lt;item&gt;711&lt;/item&gt;&lt;item&gt;715&lt;/item&gt;&lt;item&gt;716&lt;/item&gt;&lt;item&gt;717&lt;/item&gt;&lt;item&gt;718&lt;/item&gt;&lt;item&gt;719&lt;/item&gt;&lt;item&gt;720&lt;/item&gt;&lt;item&gt;721&lt;/item&gt;&lt;item&gt;722&lt;/item&gt;&lt;item&gt;723&lt;/item&gt;&lt;item&gt;724&lt;/item&gt;&lt;item&gt;882&lt;/item&gt;&lt;item&gt;883&lt;/item&gt;&lt;item&gt;884&lt;/item&gt;&lt;item&gt;905&lt;/item&gt;&lt;item&gt;906&lt;/item&gt;&lt;item&gt;920&lt;/item&gt;&lt;item&gt;927&lt;/item&gt;&lt;item&gt;946&lt;/item&gt;&lt;item&gt;949&lt;/item&gt;&lt;item&gt;951&lt;/item&gt;&lt;item&gt;952&lt;/item&gt;&lt;item&gt;955&lt;/item&gt;&lt;item&gt;956&lt;/item&gt;&lt;item&gt;957&lt;/item&gt;&lt;item&gt;958&lt;/item&gt;&lt;item&gt;959&lt;/item&gt;&lt;item&gt;960&lt;/item&gt;&lt;item&gt;962&lt;/item&gt;&lt;item&gt;973&lt;/item&gt;&lt;/record-ids&gt;&lt;/item&gt;&lt;/Libraries&gt;"/>
  </w:docVars>
  <w:rsids>
    <w:rsidRoot w:val="00AF38E0"/>
    <w:rsid w:val="00024595"/>
    <w:rsid w:val="000274F1"/>
    <w:rsid w:val="000276B1"/>
    <w:rsid w:val="00030D79"/>
    <w:rsid w:val="00031CC2"/>
    <w:rsid w:val="00033B6F"/>
    <w:rsid w:val="00042C4F"/>
    <w:rsid w:val="00046729"/>
    <w:rsid w:val="00055B9E"/>
    <w:rsid w:val="00056FFC"/>
    <w:rsid w:val="00062FA0"/>
    <w:rsid w:val="000635B8"/>
    <w:rsid w:val="000637B8"/>
    <w:rsid w:val="00065671"/>
    <w:rsid w:val="000721DF"/>
    <w:rsid w:val="00077000"/>
    <w:rsid w:val="00085A9B"/>
    <w:rsid w:val="00086AF1"/>
    <w:rsid w:val="0009660F"/>
    <w:rsid w:val="00096897"/>
    <w:rsid w:val="000A78FE"/>
    <w:rsid w:val="000A7E03"/>
    <w:rsid w:val="000B3066"/>
    <w:rsid w:val="000C5F0B"/>
    <w:rsid w:val="000C63A4"/>
    <w:rsid w:val="000D2A2D"/>
    <w:rsid w:val="000D383E"/>
    <w:rsid w:val="000D5AFE"/>
    <w:rsid w:val="000D6D88"/>
    <w:rsid w:val="000D6F16"/>
    <w:rsid w:val="000E114D"/>
    <w:rsid w:val="000E3112"/>
    <w:rsid w:val="000F5EDE"/>
    <w:rsid w:val="00106939"/>
    <w:rsid w:val="00111AAD"/>
    <w:rsid w:val="0011382E"/>
    <w:rsid w:val="00114494"/>
    <w:rsid w:val="001203E4"/>
    <w:rsid w:val="0012509D"/>
    <w:rsid w:val="00125449"/>
    <w:rsid w:val="00125A32"/>
    <w:rsid w:val="00134AA4"/>
    <w:rsid w:val="00134AC8"/>
    <w:rsid w:val="00141D31"/>
    <w:rsid w:val="0014406C"/>
    <w:rsid w:val="00147A11"/>
    <w:rsid w:val="00155788"/>
    <w:rsid w:val="00155871"/>
    <w:rsid w:val="00157BD5"/>
    <w:rsid w:val="001674ED"/>
    <w:rsid w:val="00167AD5"/>
    <w:rsid w:val="00171D55"/>
    <w:rsid w:val="0017262F"/>
    <w:rsid w:val="001730E2"/>
    <w:rsid w:val="00173AC9"/>
    <w:rsid w:val="00173DA3"/>
    <w:rsid w:val="0017608D"/>
    <w:rsid w:val="00176281"/>
    <w:rsid w:val="001832F5"/>
    <w:rsid w:val="0019139C"/>
    <w:rsid w:val="00195239"/>
    <w:rsid w:val="00197965"/>
    <w:rsid w:val="001B3D48"/>
    <w:rsid w:val="001B4CF9"/>
    <w:rsid w:val="001C6ADE"/>
    <w:rsid w:val="001E2EFE"/>
    <w:rsid w:val="001E4F7C"/>
    <w:rsid w:val="001E5803"/>
    <w:rsid w:val="001E5949"/>
    <w:rsid w:val="001E730A"/>
    <w:rsid w:val="001F014E"/>
    <w:rsid w:val="001F0690"/>
    <w:rsid w:val="001F0790"/>
    <w:rsid w:val="001F7BD5"/>
    <w:rsid w:val="00202A7B"/>
    <w:rsid w:val="00211B11"/>
    <w:rsid w:val="00235304"/>
    <w:rsid w:val="0023757C"/>
    <w:rsid w:val="00244CBC"/>
    <w:rsid w:val="00245758"/>
    <w:rsid w:val="00246B29"/>
    <w:rsid w:val="00247D5F"/>
    <w:rsid w:val="00251EC2"/>
    <w:rsid w:val="002534D2"/>
    <w:rsid w:val="00255F0E"/>
    <w:rsid w:val="002628F2"/>
    <w:rsid w:val="0026701C"/>
    <w:rsid w:val="0026710D"/>
    <w:rsid w:val="00270479"/>
    <w:rsid w:val="002725EE"/>
    <w:rsid w:val="00281951"/>
    <w:rsid w:val="0028478A"/>
    <w:rsid w:val="00296B70"/>
    <w:rsid w:val="002A0785"/>
    <w:rsid w:val="002A0B13"/>
    <w:rsid w:val="002A0EDE"/>
    <w:rsid w:val="002A2480"/>
    <w:rsid w:val="002B4D34"/>
    <w:rsid w:val="002B77EC"/>
    <w:rsid w:val="002C5DC3"/>
    <w:rsid w:val="002D5DF2"/>
    <w:rsid w:val="002E2D9B"/>
    <w:rsid w:val="002E752F"/>
    <w:rsid w:val="002F12E6"/>
    <w:rsid w:val="002F67D4"/>
    <w:rsid w:val="002F718C"/>
    <w:rsid w:val="0030290B"/>
    <w:rsid w:val="00303F91"/>
    <w:rsid w:val="0030400C"/>
    <w:rsid w:val="00304513"/>
    <w:rsid w:val="00304795"/>
    <w:rsid w:val="00305959"/>
    <w:rsid w:val="00305E3D"/>
    <w:rsid w:val="003061FE"/>
    <w:rsid w:val="00312F15"/>
    <w:rsid w:val="00317DCB"/>
    <w:rsid w:val="00325418"/>
    <w:rsid w:val="0034679A"/>
    <w:rsid w:val="00351770"/>
    <w:rsid w:val="003559F9"/>
    <w:rsid w:val="00362943"/>
    <w:rsid w:val="00372496"/>
    <w:rsid w:val="003732EF"/>
    <w:rsid w:val="00377780"/>
    <w:rsid w:val="00381221"/>
    <w:rsid w:val="00381645"/>
    <w:rsid w:val="0038416E"/>
    <w:rsid w:val="00385956"/>
    <w:rsid w:val="003926DE"/>
    <w:rsid w:val="00392842"/>
    <w:rsid w:val="00397B78"/>
    <w:rsid w:val="003A49B6"/>
    <w:rsid w:val="003A67B2"/>
    <w:rsid w:val="003B34D1"/>
    <w:rsid w:val="003C0853"/>
    <w:rsid w:val="003C23A2"/>
    <w:rsid w:val="003C26EF"/>
    <w:rsid w:val="003C6618"/>
    <w:rsid w:val="003C69EB"/>
    <w:rsid w:val="003C73BF"/>
    <w:rsid w:val="003D2553"/>
    <w:rsid w:val="003D5305"/>
    <w:rsid w:val="003D71BE"/>
    <w:rsid w:val="003E0F3D"/>
    <w:rsid w:val="003E228D"/>
    <w:rsid w:val="003E4956"/>
    <w:rsid w:val="003E64DB"/>
    <w:rsid w:val="003E7196"/>
    <w:rsid w:val="003F22BB"/>
    <w:rsid w:val="003F25E0"/>
    <w:rsid w:val="003F3F57"/>
    <w:rsid w:val="004025AB"/>
    <w:rsid w:val="0040451B"/>
    <w:rsid w:val="00407111"/>
    <w:rsid w:val="00411A7E"/>
    <w:rsid w:val="004170E8"/>
    <w:rsid w:val="004242C5"/>
    <w:rsid w:val="0042737C"/>
    <w:rsid w:val="004317DA"/>
    <w:rsid w:val="00432934"/>
    <w:rsid w:val="00442C16"/>
    <w:rsid w:val="004452A9"/>
    <w:rsid w:val="00447E53"/>
    <w:rsid w:val="00450222"/>
    <w:rsid w:val="004504F3"/>
    <w:rsid w:val="00460595"/>
    <w:rsid w:val="00461BF3"/>
    <w:rsid w:val="00464097"/>
    <w:rsid w:val="00465226"/>
    <w:rsid w:val="00466B2C"/>
    <w:rsid w:val="0047012E"/>
    <w:rsid w:val="00474BE0"/>
    <w:rsid w:val="00476E5F"/>
    <w:rsid w:val="004812CB"/>
    <w:rsid w:val="00492934"/>
    <w:rsid w:val="00494244"/>
    <w:rsid w:val="0049690F"/>
    <w:rsid w:val="004A0F96"/>
    <w:rsid w:val="004A12D0"/>
    <w:rsid w:val="004A1FE8"/>
    <w:rsid w:val="004B5DD0"/>
    <w:rsid w:val="004B6F85"/>
    <w:rsid w:val="004C3B45"/>
    <w:rsid w:val="004C5057"/>
    <w:rsid w:val="004C79B2"/>
    <w:rsid w:val="004D3724"/>
    <w:rsid w:val="004D57D4"/>
    <w:rsid w:val="004D6E08"/>
    <w:rsid w:val="004E2F68"/>
    <w:rsid w:val="004F0A23"/>
    <w:rsid w:val="004F1FFA"/>
    <w:rsid w:val="004F277C"/>
    <w:rsid w:val="004F4664"/>
    <w:rsid w:val="004F4DDC"/>
    <w:rsid w:val="00510D79"/>
    <w:rsid w:val="00514D89"/>
    <w:rsid w:val="0051558C"/>
    <w:rsid w:val="00517D78"/>
    <w:rsid w:val="0052320B"/>
    <w:rsid w:val="00527966"/>
    <w:rsid w:val="00532D7A"/>
    <w:rsid w:val="00533213"/>
    <w:rsid w:val="00535B7B"/>
    <w:rsid w:val="0054043A"/>
    <w:rsid w:val="00541544"/>
    <w:rsid w:val="00543BF8"/>
    <w:rsid w:val="00543F72"/>
    <w:rsid w:val="00544010"/>
    <w:rsid w:val="005535EF"/>
    <w:rsid w:val="00554B8C"/>
    <w:rsid w:val="005611B9"/>
    <w:rsid w:val="005665FD"/>
    <w:rsid w:val="00567572"/>
    <w:rsid w:val="00573544"/>
    <w:rsid w:val="005846D8"/>
    <w:rsid w:val="0058778A"/>
    <w:rsid w:val="00587B52"/>
    <w:rsid w:val="00590AD5"/>
    <w:rsid w:val="00597587"/>
    <w:rsid w:val="005A5C5B"/>
    <w:rsid w:val="005A7F3E"/>
    <w:rsid w:val="005B230B"/>
    <w:rsid w:val="005B6F6E"/>
    <w:rsid w:val="005C21C9"/>
    <w:rsid w:val="005C334D"/>
    <w:rsid w:val="005D1719"/>
    <w:rsid w:val="005E0BFA"/>
    <w:rsid w:val="005E3EF2"/>
    <w:rsid w:val="005F6896"/>
    <w:rsid w:val="00600A86"/>
    <w:rsid w:val="0060264C"/>
    <w:rsid w:val="00607BC3"/>
    <w:rsid w:val="0061396B"/>
    <w:rsid w:val="00615A08"/>
    <w:rsid w:val="00621D70"/>
    <w:rsid w:val="00623C71"/>
    <w:rsid w:val="006245E6"/>
    <w:rsid w:val="00626439"/>
    <w:rsid w:val="00633A91"/>
    <w:rsid w:val="00634C74"/>
    <w:rsid w:val="00635257"/>
    <w:rsid w:val="00635D91"/>
    <w:rsid w:val="0063793C"/>
    <w:rsid w:val="006426E1"/>
    <w:rsid w:val="00647C94"/>
    <w:rsid w:val="006528A1"/>
    <w:rsid w:val="006600A2"/>
    <w:rsid w:val="00661110"/>
    <w:rsid w:val="00661D2A"/>
    <w:rsid w:val="0066282D"/>
    <w:rsid w:val="006654C8"/>
    <w:rsid w:val="00665CC7"/>
    <w:rsid w:val="00666515"/>
    <w:rsid w:val="00676737"/>
    <w:rsid w:val="00676E42"/>
    <w:rsid w:val="00677D59"/>
    <w:rsid w:val="0068084D"/>
    <w:rsid w:val="00685438"/>
    <w:rsid w:val="0069498F"/>
    <w:rsid w:val="00694B21"/>
    <w:rsid w:val="006A200F"/>
    <w:rsid w:val="006A422D"/>
    <w:rsid w:val="006B0056"/>
    <w:rsid w:val="006B3BCA"/>
    <w:rsid w:val="006B45CD"/>
    <w:rsid w:val="006C0562"/>
    <w:rsid w:val="006C247A"/>
    <w:rsid w:val="006C3ED0"/>
    <w:rsid w:val="006C480F"/>
    <w:rsid w:val="006C62F8"/>
    <w:rsid w:val="006D0B7B"/>
    <w:rsid w:val="006D4A1D"/>
    <w:rsid w:val="006E2747"/>
    <w:rsid w:val="006E2AED"/>
    <w:rsid w:val="006E308C"/>
    <w:rsid w:val="006E4279"/>
    <w:rsid w:val="006E5797"/>
    <w:rsid w:val="006E7596"/>
    <w:rsid w:val="006F07BD"/>
    <w:rsid w:val="006F6FA9"/>
    <w:rsid w:val="0070288F"/>
    <w:rsid w:val="007070CD"/>
    <w:rsid w:val="00712675"/>
    <w:rsid w:val="00717BC1"/>
    <w:rsid w:val="0072146F"/>
    <w:rsid w:val="00722D99"/>
    <w:rsid w:val="00733573"/>
    <w:rsid w:val="0073640C"/>
    <w:rsid w:val="00737C9D"/>
    <w:rsid w:val="007450AD"/>
    <w:rsid w:val="00746390"/>
    <w:rsid w:val="007468E3"/>
    <w:rsid w:val="00746923"/>
    <w:rsid w:val="0075259A"/>
    <w:rsid w:val="007537C2"/>
    <w:rsid w:val="00762518"/>
    <w:rsid w:val="00765C4D"/>
    <w:rsid w:val="00770CDE"/>
    <w:rsid w:val="007728C4"/>
    <w:rsid w:val="0077321B"/>
    <w:rsid w:val="007751DA"/>
    <w:rsid w:val="007767D4"/>
    <w:rsid w:val="00782974"/>
    <w:rsid w:val="00787179"/>
    <w:rsid w:val="00790B49"/>
    <w:rsid w:val="00797022"/>
    <w:rsid w:val="007A1805"/>
    <w:rsid w:val="007A3CBA"/>
    <w:rsid w:val="007A705D"/>
    <w:rsid w:val="007B7C8F"/>
    <w:rsid w:val="007C5347"/>
    <w:rsid w:val="007D2967"/>
    <w:rsid w:val="007D7FEA"/>
    <w:rsid w:val="007E0BC2"/>
    <w:rsid w:val="007F544F"/>
    <w:rsid w:val="007F6D8C"/>
    <w:rsid w:val="008033BE"/>
    <w:rsid w:val="00803626"/>
    <w:rsid w:val="0080553D"/>
    <w:rsid w:val="008071CA"/>
    <w:rsid w:val="00811789"/>
    <w:rsid w:val="008123BA"/>
    <w:rsid w:val="0082675A"/>
    <w:rsid w:val="00832D81"/>
    <w:rsid w:val="00833597"/>
    <w:rsid w:val="0083486C"/>
    <w:rsid w:val="0083568A"/>
    <w:rsid w:val="008436D3"/>
    <w:rsid w:val="008450D0"/>
    <w:rsid w:val="00846B5C"/>
    <w:rsid w:val="00854DF1"/>
    <w:rsid w:val="008554A5"/>
    <w:rsid w:val="00856D2B"/>
    <w:rsid w:val="008612C3"/>
    <w:rsid w:val="0087010D"/>
    <w:rsid w:val="00871570"/>
    <w:rsid w:val="00877176"/>
    <w:rsid w:val="00894D51"/>
    <w:rsid w:val="00896873"/>
    <w:rsid w:val="00897B60"/>
    <w:rsid w:val="008A0687"/>
    <w:rsid w:val="008A3050"/>
    <w:rsid w:val="008B30B4"/>
    <w:rsid w:val="008B32CC"/>
    <w:rsid w:val="008C0919"/>
    <w:rsid w:val="008C58C0"/>
    <w:rsid w:val="008D51F8"/>
    <w:rsid w:val="008D5877"/>
    <w:rsid w:val="008E14CC"/>
    <w:rsid w:val="008E4265"/>
    <w:rsid w:val="008E6243"/>
    <w:rsid w:val="008E6BB4"/>
    <w:rsid w:val="008F095E"/>
    <w:rsid w:val="008F7D5B"/>
    <w:rsid w:val="00911374"/>
    <w:rsid w:val="00913700"/>
    <w:rsid w:val="00914AAB"/>
    <w:rsid w:val="00914EA2"/>
    <w:rsid w:val="009220F7"/>
    <w:rsid w:val="00926FE4"/>
    <w:rsid w:val="0092796A"/>
    <w:rsid w:val="00931C11"/>
    <w:rsid w:val="00951767"/>
    <w:rsid w:val="009649F0"/>
    <w:rsid w:val="0097029E"/>
    <w:rsid w:val="00972D2A"/>
    <w:rsid w:val="0097403D"/>
    <w:rsid w:val="00976974"/>
    <w:rsid w:val="00984B71"/>
    <w:rsid w:val="009874D6"/>
    <w:rsid w:val="009902FD"/>
    <w:rsid w:val="00994A5A"/>
    <w:rsid w:val="009A34E6"/>
    <w:rsid w:val="009A4B5E"/>
    <w:rsid w:val="009A6115"/>
    <w:rsid w:val="009C0A51"/>
    <w:rsid w:val="009D0D8F"/>
    <w:rsid w:val="009D472B"/>
    <w:rsid w:val="009F65C5"/>
    <w:rsid w:val="00A11ACC"/>
    <w:rsid w:val="00A1678D"/>
    <w:rsid w:val="00A17316"/>
    <w:rsid w:val="00A177F7"/>
    <w:rsid w:val="00A2028E"/>
    <w:rsid w:val="00A20696"/>
    <w:rsid w:val="00A23BE0"/>
    <w:rsid w:val="00A2722F"/>
    <w:rsid w:val="00A45487"/>
    <w:rsid w:val="00A45D63"/>
    <w:rsid w:val="00A47903"/>
    <w:rsid w:val="00A54C34"/>
    <w:rsid w:val="00A56E03"/>
    <w:rsid w:val="00A6224E"/>
    <w:rsid w:val="00A631DE"/>
    <w:rsid w:val="00A67E01"/>
    <w:rsid w:val="00A702C7"/>
    <w:rsid w:val="00A7445A"/>
    <w:rsid w:val="00A82AE3"/>
    <w:rsid w:val="00A86140"/>
    <w:rsid w:val="00A87757"/>
    <w:rsid w:val="00AA4D7D"/>
    <w:rsid w:val="00AA6BBB"/>
    <w:rsid w:val="00AB34EE"/>
    <w:rsid w:val="00AB6211"/>
    <w:rsid w:val="00AC0934"/>
    <w:rsid w:val="00AC09F4"/>
    <w:rsid w:val="00AC41CF"/>
    <w:rsid w:val="00AC450B"/>
    <w:rsid w:val="00AD1C97"/>
    <w:rsid w:val="00AD39FA"/>
    <w:rsid w:val="00AD69D0"/>
    <w:rsid w:val="00AE0B43"/>
    <w:rsid w:val="00AE49A2"/>
    <w:rsid w:val="00AF0485"/>
    <w:rsid w:val="00AF2966"/>
    <w:rsid w:val="00AF2FDE"/>
    <w:rsid w:val="00AF38E0"/>
    <w:rsid w:val="00AF503A"/>
    <w:rsid w:val="00B00ED8"/>
    <w:rsid w:val="00B04A81"/>
    <w:rsid w:val="00B132B5"/>
    <w:rsid w:val="00B13735"/>
    <w:rsid w:val="00B14B72"/>
    <w:rsid w:val="00B20592"/>
    <w:rsid w:val="00B237C7"/>
    <w:rsid w:val="00B23A6D"/>
    <w:rsid w:val="00B27B45"/>
    <w:rsid w:val="00B27BE5"/>
    <w:rsid w:val="00B31466"/>
    <w:rsid w:val="00B3250D"/>
    <w:rsid w:val="00B41281"/>
    <w:rsid w:val="00B42CCB"/>
    <w:rsid w:val="00B43D02"/>
    <w:rsid w:val="00B554E4"/>
    <w:rsid w:val="00B63CC7"/>
    <w:rsid w:val="00B64D11"/>
    <w:rsid w:val="00B77156"/>
    <w:rsid w:val="00B86A33"/>
    <w:rsid w:val="00B949F6"/>
    <w:rsid w:val="00B964EB"/>
    <w:rsid w:val="00B97363"/>
    <w:rsid w:val="00B97893"/>
    <w:rsid w:val="00B97DAD"/>
    <w:rsid w:val="00B97F19"/>
    <w:rsid w:val="00BA0AE7"/>
    <w:rsid w:val="00BA1974"/>
    <w:rsid w:val="00BB3E37"/>
    <w:rsid w:val="00BB5882"/>
    <w:rsid w:val="00BC647D"/>
    <w:rsid w:val="00BD34A7"/>
    <w:rsid w:val="00BD4582"/>
    <w:rsid w:val="00BD4CC1"/>
    <w:rsid w:val="00BE0016"/>
    <w:rsid w:val="00BE1282"/>
    <w:rsid w:val="00BE1D7D"/>
    <w:rsid w:val="00BE2650"/>
    <w:rsid w:val="00BE3DA8"/>
    <w:rsid w:val="00C03329"/>
    <w:rsid w:val="00C077DA"/>
    <w:rsid w:val="00C14747"/>
    <w:rsid w:val="00C21196"/>
    <w:rsid w:val="00C221CF"/>
    <w:rsid w:val="00C24500"/>
    <w:rsid w:val="00C26319"/>
    <w:rsid w:val="00C31AC7"/>
    <w:rsid w:val="00C33BC3"/>
    <w:rsid w:val="00C41AD3"/>
    <w:rsid w:val="00C448A3"/>
    <w:rsid w:val="00C5232E"/>
    <w:rsid w:val="00C526AC"/>
    <w:rsid w:val="00C52794"/>
    <w:rsid w:val="00C542C0"/>
    <w:rsid w:val="00C626BF"/>
    <w:rsid w:val="00C6279A"/>
    <w:rsid w:val="00C639C5"/>
    <w:rsid w:val="00C6462F"/>
    <w:rsid w:val="00C66E0F"/>
    <w:rsid w:val="00C67FE8"/>
    <w:rsid w:val="00C749B8"/>
    <w:rsid w:val="00C80673"/>
    <w:rsid w:val="00C8163B"/>
    <w:rsid w:val="00C8183A"/>
    <w:rsid w:val="00C81A78"/>
    <w:rsid w:val="00C862E7"/>
    <w:rsid w:val="00C904DF"/>
    <w:rsid w:val="00C92004"/>
    <w:rsid w:val="00C9692F"/>
    <w:rsid w:val="00CA305C"/>
    <w:rsid w:val="00CA61A5"/>
    <w:rsid w:val="00CB2371"/>
    <w:rsid w:val="00CB3C20"/>
    <w:rsid w:val="00CB4EBC"/>
    <w:rsid w:val="00CC2A14"/>
    <w:rsid w:val="00CC7B3F"/>
    <w:rsid w:val="00CD3A06"/>
    <w:rsid w:val="00CD7162"/>
    <w:rsid w:val="00CE0FD2"/>
    <w:rsid w:val="00CF1F57"/>
    <w:rsid w:val="00D02013"/>
    <w:rsid w:val="00D04956"/>
    <w:rsid w:val="00D12738"/>
    <w:rsid w:val="00D1279A"/>
    <w:rsid w:val="00D12A49"/>
    <w:rsid w:val="00D13E6F"/>
    <w:rsid w:val="00D32505"/>
    <w:rsid w:val="00D33943"/>
    <w:rsid w:val="00D342B7"/>
    <w:rsid w:val="00D37753"/>
    <w:rsid w:val="00D451F1"/>
    <w:rsid w:val="00D46E82"/>
    <w:rsid w:val="00D55647"/>
    <w:rsid w:val="00D56898"/>
    <w:rsid w:val="00D60CFC"/>
    <w:rsid w:val="00D61211"/>
    <w:rsid w:val="00D631E8"/>
    <w:rsid w:val="00D63B79"/>
    <w:rsid w:val="00D6606A"/>
    <w:rsid w:val="00D77871"/>
    <w:rsid w:val="00D813D5"/>
    <w:rsid w:val="00D828EE"/>
    <w:rsid w:val="00D8297D"/>
    <w:rsid w:val="00D86A7C"/>
    <w:rsid w:val="00D87F3A"/>
    <w:rsid w:val="00D94607"/>
    <w:rsid w:val="00D9568D"/>
    <w:rsid w:val="00D97D08"/>
    <w:rsid w:val="00DA0846"/>
    <w:rsid w:val="00DA7046"/>
    <w:rsid w:val="00DB7DC8"/>
    <w:rsid w:val="00DC1BDB"/>
    <w:rsid w:val="00DC237F"/>
    <w:rsid w:val="00DC3842"/>
    <w:rsid w:val="00DD0AA8"/>
    <w:rsid w:val="00DD20BB"/>
    <w:rsid w:val="00DD4B17"/>
    <w:rsid w:val="00DE20A1"/>
    <w:rsid w:val="00DE65A5"/>
    <w:rsid w:val="00DF3CAE"/>
    <w:rsid w:val="00E04420"/>
    <w:rsid w:val="00E11C09"/>
    <w:rsid w:val="00E13970"/>
    <w:rsid w:val="00E1594A"/>
    <w:rsid w:val="00E207B6"/>
    <w:rsid w:val="00E313B2"/>
    <w:rsid w:val="00E335E7"/>
    <w:rsid w:val="00E42A37"/>
    <w:rsid w:val="00E432B0"/>
    <w:rsid w:val="00E475CB"/>
    <w:rsid w:val="00E4775C"/>
    <w:rsid w:val="00E528D7"/>
    <w:rsid w:val="00E554CF"/>
    <w:rsid w:val="00E55D00"/>
    <w:rsid w:val="00E67932"/>
    <w:rsid w:val="00E74F52"/>
    <w:rsid w:val="00E76734"/>
    <w:rsid w:val="00E7768A"/>
    <w:rsid w:val="00E86736"/>
    <w:rsid w:val="00E90316"/>
    <w:rsid w:val="00E956E7"/>
    <w:rsid w:val="00EA00B8"/>
    <w:rsid w:val="00EA0E9A"/>
    <w:rsid w:val="00EB2A09"/>
    <w:rsid w:val="00EB3203"/>
    <w:rsid w:val="00EB752C"/>
    <w:rsid w:val="00EC3DF5"/>
    <w:rsid w:val="00EC5E1D"/>
    <w:rsid w:val="00EC78BF"/>
    <w:rsid w:val="00ED452F"/>
    <w:rsid w:val="00ED5BB1"/>
    <w:rsid w:val="00EE07F7"/>
    <w:rsid w:val="00EE3D66"/>
    <w:rsid w:val="00EF159F"/>
    <w:rsid w:val="00EF2829"/>
    <w:rsid w:val="00F034BB"/>
    <w:rsid w:val="00F03F86"/>
    <w:rsid w:val="00F06261"/>
    <w:rsid w:val="00F06695"/>
    <w:rsid w:val="00F15DF7"/>
    <w:rsid w:val="00F21B20"/>
    <w:rsid w:val="00F258E2"/>
    <w:rsid w:val="00F25E8E"/>
    <w:rsid w:val="00F331CB"/>
    <w:rsid w:val="00F3620F"/>
    <w:rsid w:val="00F4230D"/>
    <w:rsid w:val="00F439D0"/>
    <w:rsid w:val="00F45690"/>
    <w:rsid w:val="00F46AE1"/>
    <w:rsid w:val="00F47E06"/>
    <w:rsid w:val="00F5232E"/>
    <w:rsid w:val="00F60E3E"/>
    <w:rsid w:val="00F615DE"/>
    <w:rsid w:val="00F6564A"/>
    <w:rsid w:val="00F67678"/>
    <w:rsid w:val="00F7075D"/>
    <w:rsid w:val="00F72769"/>
    <w:rsid w:val="00F72F18"/>
    <w:rsid w:val="00F77629"/>
    <w:rsid w:val="00F819A7"/>
    <w:rsid w:val="00F85DEC"/>
    <w:rsid w:val="00F87ED6"/>
    <w:rsid w:val="00F907E8"/>
    <w:rsid w:val="00F92424"/>
    <w:rsid w:val="00F9358C"/>
    <w:rsid w:val="00F944D9"/>
    <w:rsid w:val="00F97D6E"/>
    <w:rsid w:val="00FA6855"/>
    <w:rsid w:val="00FB61EB"/>
    <w:rsid w:val="00FC4631"/>
    <w:rsid w:val="00FC5509"/>
    <w:rsid w:val="00FC5DA7"/>
    <w:rsid w:val="00FC7D49"/>
    <w:rsid w:val="00FE4E2C"/>
    <w:rsid w:val="00FE796A"/>
    <w:rsid w:val="00FF2204"/>
  </w:rsids>
  <m:mathPr>
    <m:mathFont m:val="Cambria Math"/>
    <m:brkBin m:val="before"/>
    <m:brkBinSub m:val="--"/>
    <m:smallFrac m:val="0"/>
    <m:dispDef/>
    <m:lMargin m:val="0"/>
    <m:rMargin m:val="0"/>
    <m:defJc m:val="centerGroup"/>
    <m:wrapIndent m:val="1440"/>
    <m:intLim m:val="subSup"/>
    <m:naryLim m:val="undOvr"/>
  </m:mathPr>
  <w:themeFontLang w:val="nl-B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6145"/>
    <o:shapelayout v:ext="edit">
      <o:idmap v:ext="edit" data="1"/>
    </o:shapelayout>
  </w:shapeDefaults>
  <w:decimalSymbol w:val="."/>
  <w:listSeparator w:val=","/>
  <w14:docId w14:val="15D60728"/>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nl-BE" w:eastAsia="nl-NL"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AB6211"/>
    <w:pPr>
      <w:spacing w:line="360" w:lineRule="auto"/>
      <w:jc w:val="both"/>
    </w:pPr>
    <w:rPr>
      <w:rFonts w:ascii="Book Antiqua" w:hAnsi="Book Antiqua"/>
      <w:lang w:val="en-GB"/>
    </w:rPr>
  </w:style>
  <w:style w:type="paragraph" w:styleId="1">
    <w:name w:val="heading 1"/>
    <w:basedOn w:val="a"/>
    <w:next w:val="a"/>
    <w:link w:val="1Char"/>
    <w:uiPriority w:val="9"/>
    <w:qFormat/>
    <w:rsid w:val="00AF38E0"/>
    <w:pPr>
      <w:keepNext/>
      <w:keepLines/>
      <w:spacing w:before="480"/>
      <w:outlineLvl w:val="0"/>
    </w:pPr>
    <w:rPr>
      <w:rFonts w:eastAsiaTheme="majorEastAsia" w:cstheme="majorBidi"/>
      <w:b/>
      <w:bCs/>
      <w:szCs w:val="32"/>
    </w:rPr>
  </w:style>
  <w:style w:type="paragraph" w:styleId="2">
    <w:name w:val="heading 2"/>
    <w:basedOn w:val="a"/>
    <w:next w:val="a"/>
    <w:link w:val="2Char"/>
    <w:uiPriority w:val="9"/>
    <w:unhideWhenUsed/>
    <w:qFormat/>
    <w:rsid w:val="00AF38E0"/>
    <w:pPr>
      <w:keepNext/>
      <w:keepLines/>
      <w:spacing w:before="200"/>
      <w:outlineLvl w:val="1"/>
    </w:pPr>
    <w:rPr>
      <w:rFonts w:eastAsiaTheme="majorEastAsia" w:cstheme="majorBidi"/>
      <w:b/>
      <w:bCs/>
      <w:i/>
      <w:szCs w:val="2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AF38E0"/>
    <w:rPr>
      <w:rFonts w:ascii="Arial" w:eastAsiaTheme="majorEastAsia" w:hAnsi="Arial" w:cstheme="majorBidi"/>
      <w:b/>
      <w:bCs/>
      <w:sz w:val="22"/>
      <w:szCs w:val="32"/>
      <w:lang w:val="en-GB"/>
    </w:rPr>
  </w:style>
  <w:style w:type="character" w:customStyle="1" w:styleId="2Char">
    <w:name w:val="标题 2 Char"/>
    <w:basedOn w:val="a0"/>
    <w:link w:val="2"/>
    <w:uiPriority w:val="9"/>
    <w:rsid w:val="00AF38E0"/>
    <w:rPr>
      <w:rFonts w:ascii="Arial" w:eastAsiaTheme="majorEastAsia" w:hAnsi="Arial" w:cstheme="majorBidi"/>
      <w:b/>
      <w:bCs/>
      <w:i/>
      <w:sz w:val="22"/>
      <w:szCs w:val="26"/>
      <w:lang w:val="en-GB"/>
    </w:rPr>
  </w:style>
  <w:style w:type="paragraph" w:styleId="a3">
    <w:name w:val="Balloon Text"/>
    <w:basedOn w:val="a"/>
    <w:link w:val="Char"/>
    <w:uiPriority w:val="99"/>
    <w:semiHidden/>
    <w:unhideWhenUsed/>
    <w:rsid w:val="00AF38E0"/>
    <w:rPr>
      <w:rFonts w:ascii="Lucida Grande" w:hAnsi="Lucida Grande" w:cs="Lucida Grande"/>
      <w:sz w:val="18"/>
      <w:szCs w:val="18"/>
    </w:rPr>
  </w:style>
  <w:style w:type="character" w:customStyle="1" w:styleId="Char">
    <w:name w:val="批注框文本 Char"/>
    <w:basedOn w:val="a0"/>
    <w:link w:val="a3"/>
    <w:uiPriority w:val="99"/>
    <w:semiHidden/>
    <w:rsid w:val="00AF38E0"/>
    <w:rPr>
      <w:rFonts w:ascii="Lucida Grande" w:hAnsi="Lucida Grande" w:cs="Lucida Grande"/>
      <w:sz w:val="18"/>
      <w:szCs w:val="18"/>
      <w:lang w:val="en-GB"/>
    </w:rPr>
  </w:style>
  <w:style w:type="character" w:styleId="a4">
    <w:name w:val="line number"/>
    <w:basedOn w:val="a0"/>
    <w:uiPriority w:val="99"/>
    <w:semiHidden/>
    <w:unhideWhenUsed/>
    <w:rsid w:val="00AF38E0"/>
  </w:style>
  <w:style w:type="paragraph" w:styleId="a5">
    <w:name w:val="Title"/>
    <w:basedOn w:val="a"/>
    <w:next w:val="a"/>
    <w:link w:val="Char0"/>
    <w:uiPriority w:val="10"/>
    <w:qFormat/>
    <w:rsid w:val="00AF38E0"/>
    <w:pPr>
      <w:spacing w:after="300"/>
      <w:contextualSpacing/>
    </w:pPr>
    <w:rPr>
      <w:rFonts w:eastAsiaTheme="majorEastAsia" w:cstheme="majorBidi"/>
      <w:b/>
      <w:spacing w:val="5"/>
      <w:kern w:val="28"/>
      <w:szCs w:val="52"/>
    </w:rPr>
  </w:style>
  <w:style w:type="character" w:customStyle="1" w:styleId="Char0">
    <w:name w:val="标题 Char"/>
    <w:basedOn w:val="a0"/>
    <w:link w:val="a5"/>
    <w:uiPriority w:val="10"/>
    <w:rsid w:val="00AF38E0"/>
    <w:rPr>
      <w:rFonts w:ascii="Arial" w:eastAsiaTheme="majorEastAsia" w:hAnsi="Arial" w:cstheme="majorBidi"/>
      <w:b/>
      <w:spacing w:val="5"/>
      <w:kern w:val="28"/>
      <w:szCs w:val="52"/>
      <w:lang w:val="en-GB"/>
    </w:rPr>
  </w:style>
  <w:style w:type="paragraph" w:customStyle="1" w:styleId="EndNoteBibliographyTitle">
    <w:name w:val="EndNote Bibliography Title"/>
    <w:basedOn w:val="a"/>
    <w:rsid w:val="00AF38E0"/>
    <w:pPr>
      <w:jc w:val="center"/>
    </w:pPr>
    <w:rPr>
      <w:rFonts w:ascii="Arial" w:hAnsi="Arial" w:cs="Arial"/>
      <w:sz w:val="22"/>
      <w:lang w:val="nl-NL"/>
    </w:rPr>
  </w:style>
  <w:style w:type="paragraph" w:customStyle="1" w:styleId="EndNoteBibliography">
    <w:name w:val="EndNote Bibliography"/>
    <w:basedOn w:val="a"/>
    <w:rsid w:val="00AF38E0"/>
    <w:pPr>
      <w:spacing w:line="240" w:lineRule="auto"/>
    </w:pPr>
    <w:rPr>
      <w:rFonts w:ascii="Arial" w:hAnsi="Arial" w:cs="Arial"/>
      <w:sz w:val="22"/>
      <w:lang w:val="nl-NL"/>
    </w:rPr>
  </w:style>
  <w:style w:type="paragraph" w:styleId="a6">
    <w:name w:val="List Paragraph"/>
    <w:basedOn w:val="a"/>
    <w:uiPriority w:val="34"/>
    <w:qFormat/>
    <w:rsid w:val="00AF38E0"/>
    <w:pPr>
      <w:ind w:left="720"/>
      <w:contextualSpacing/>
    </w:pPr>
  </w:style>
  <w:style w:type="character" w:styleId="a7">
    <w:name w:val="annotation reference"/>
    <w:basedOn w:val="a0"/>
    <w:uiPriority w:val="99"/>
    <w:semiHidden/>
    <w:unhideWhenUsed/>
    <w:rsid w:val="00AF38E0"/>
    <w:rPr>
      <w:sz w:val="18"/>
      <w:szCs w:val="18"/>
    </w:rPr>
  </w:style>
  <w:style w:type="paragraph" w:styleId="a8">
    <w:name w:val="annotation text"/>
    <w:basedOn w:val="a"/>
    <w:link w:val="Char1"/>
    <w:uiPriority w:val="99"/>
    <w:semiHidden/>
    <w:unhideWhenUsed/>
    <w:rsid w:val="00AF38E0"/>
    <w:pPr>
      <w:spacing w:line="240" w:lineRule="auto"/>
    </w:pPr>
  </w:style>
  <w:style w:type="character" w:customStyle="1" w:styleId="Char1">
    <w:name w:val="批注文字 Char"/>
    <w:basedOn w:val="a0"/>
    <w:link w:val="a8"/>
    <w:uiPriority w:val="99"/>
    <w:semiHidden/>
    <w:rsid w:val="00AF38E0"/>
    <w:rPr>
      <w:rFonts w:ascii="Arial" w:hAnsi="Arial"/>
      <w:lang w:val="en-GB"/>
    </w:rPr>
  </w:style>
  <w:style w:type="paragraph" w:styleId="a9">
    <w:name w:val="annotation subject"/>
    <w:basedOn w:val="a8"/>
    <w:next w:val="a8"/>
    <w:link w:val="Char2"/>
    <w:uiPriority w:val="99"/>
    <w:semiHidden/>
    <w:unhideWhenUsed/>
    <w:rsid w:val="00AF38E0"/>
    <w:rPr>
      <w:b/>
      <w:bCs/>
      <w:sz w:val="20"/>
      <w:szCs w:val="20"/>
    </w:rPr>
  </w:style>
  <w:style w:type="character" w:customStyle="1" w:styleId="Char2">
    <w:name w:val="批注主题 Char"/>
    <w:basedOn w:val="Char1"/>
    <w:link w:val="a9"/>
    <w:uiPriority w:val="99"/>
    <w:semiHidden/>
    <w:rsid w:val="00AF38E0"/>
    <w:rPr>
      <w:rFonts w:ascii="Arial" w:hAnsi="Arial"/>
      <w:b/>
      <w:bCs/>
      <w:sz w:val="20"/>
      <w:szCs w:val="20"/>
      <w:lang w:val="en-GB"/>
    </w:rPr>
  </w:style>
  <w:style w:type="table" w:styleId="aa">
    <w:name w:val="Table Grid"/>
    <w:basedOn w:val="a1"/>
    <w:uiPriority w:val="59"/>
    <w:rsid w:val="00AF38E0"/>
    <w:rPr>
      <w:lang w:val="nl-N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b">
    <w:name w:val="Hyperlink"/>
    <w:basedOn w:val="a0"/>
    <w:uiPriority w:val="99"/>
    <w:unhideWhenUsed/>
    <w:rsid w:val="00D87F3A"/>
    <w:rPr>
      <w:color w:val="0000FF" w:themeColor="hyperlink"/>
      <w:u w:val="single"/>
    </w:rPr>
  </w:style>
  <w:style w:type="paragraph" w:styleId="ac">
    <w:name w:val="No Spacing"/>
    <w:uiPriority w:val="1"/>
    <w:qFormat/>
    <w:rsid w:val="00C03329"/>
    <w:pPr>
      <w:jc w:val="both"/>
    </w:pPr>
    <w:rPr>
      <w:rFonts w:ascii="Book Antiqua" w:hAnsi="Book Antiqua"/>
      <w:lang w:val="en-GB"/>
    </w:rPr>
  </w:style>
  <w:style w:type="paragraph" w:styleId="ad">
    <w:name w:val="header"/>
    <w:basedOn w:val="a"/>
    <w:link w:val="Char3"/>
    <w:uiPriority w:val="99"/>
    <w:unhideWhenUsed/>
    <w:rsid w:val="00304795"/>
    <w:pPr>
      <w:tabs>
        <w:tab w:val="center" w:pos="4703"/>
        <w:tab w:val="right" w:pos="9406"/>
      </w:tabs>
      <w:spacing w:line="240" w:lineRule="auto"/>
    </w:pPr>
  </w:style>
  <w:style w:type="character" w:customStyle="1" w:styleId="Char3">
    <w:name w:val="页眉 Char"/>
    <w:basedOn w:val="a0"/>
    <w:link w:val="ad"/>
    <w:uiPriority w:val="99"/>
    <w:rsid w:val="00304795"/>
    <w:rPr>
      <w:rFonts w:ascii="Book Antiqua" w:hAnsi="Book Antiqua"/>
      <w:lang w:val="en-GB"/>
    </w:rPr>
  </w:style>
  <w:style w:type="paragraph" w:styleId="ae">
    <w:name w:val="footer"/>
    <w:basedOn w:val="a"/>
    <w:link w:val="Char4"/>
    <w:uiPriority w:val="99"/>
    <w:unhideWhenUsed/>
    <w:rsid w:val="00304795"/>
    <w:pPr>
      <w:tabs>
        <w:tab w:val="center" w:pos="4703"/>
        <w:tab w:val="right" w:pos="9406"/>
      </w:tabs>
      <w:spacing w:line="240" w:lineRule="auto"/>
    </w:pPr>
  </w:style>
  <w:style w:type="character" w:customStyle="1" w:styleId="Char4">
    <w:name w:val="页脚 Char"/>
    <w:basedOn w:val="a0"/>
    <w:link w:val="ae"/>
    <w:uiPriority w:val="99"/>
    <w:rsid w:val="00304795"/>
    <w:rPr>
      <w:rFonts w:ascii="Book Antiqua" w:hAnsi="Book Antiqua"/>
      <w:lang w:val="en-GB"/>
    </w:rPr>
  </w:style>
  <w:style w:type="character" w:styleId="af">
    <w:name w:val="page number"/>
    <w:basedOn w:val="a0"/>
    <w:uiPriority w:val="99"/>
    <w:semiHidden/>
    <w:unhideWhenUsed/>
    <w:rsid w:val="007B7C8F"/>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nl-BE" w:eastAsia="nl-NL"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AB6211"/>
    <w:pPr>
      <w:spacing w:line="360" w:lineRule="auto"/>
      <w:jc w:val="both"/>
    </w:pPr>
    <w:rPr>
      <w:rFonts w:ascii="Book Antiqua" w:hAnsi="Book Antiqua"/>
      <w:lang w:val="en-GB"/>
    </w:rPr>
  </w:style>
  <w:style w:type="paragraph" w:styleId="1">
    <w:name w:val="heading 1"/>
    <w:basedOn w:val="a"/>
    <w:next w:val="a"/>
    <w:link w:val="1Char"/>
    <w:uiPriority w:val="9"/>
    <w:qFormat/>
    <w:rsid w:val="00AF38E0"/>
    <w:pPr>
      <w:keepNext/>
      <w:keepLines/>
      <w:spacing w:before="480"/>
      <w:outlineLvl w:val="0"/>
    </w:pPr>
    <w:rPr>
      <w:rFonts w:eastAsiaTheme="majorEastAsia" w:cstheme="majorBidi"/>
      <w:b/>
      <w:bCs/>
      <w:szCs w:val="32"/>
    </w:rPr>
  </w:style>
  <w:style w:type="paragraph" w:styleId="2">
    <w:name w:val="heading 2"/>
    <w:basedOn w:val="a"/>
    <w:next w:val="a"/>
    <w:link w:val="2Char"/>
    <w:uiPriority w:val="9"/>
    <w:unhideWhenUsed/>
    <w:qFormat/>
    <w:rsid w:val="00AF38E0"/>
    <w:pPr>
      <w:keepNext/>
      <w:keepLines/>
      <w:spacing w:before="200"/>
      <w:outlineLvl w:val="1"/>
    </w:pPr>
    <w:rPr>
      <w:rFonts w:eastAsiaTheme="majorEastAsia" w:cstheme="majorBidi"/>
      <w:b/>
      <w:bCs/>
      <w:i/>
      <w:szCs w:val="2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AF38E0"/>
    <w:rPr>
      <w:rFonts w:ascii="Arial" w:eastAsiaTheme="majorEastAsia" w:hAnsi="Arial" w:cstheme="majorBidi"/>
      <w:b/>
      <w:bCs/>
      <w:sz w:val="22"/>
      <w:szCs w:val="32"/>
      <w:lang w:val="en-GB"/>
    </w:rPr>
  </w:style>
  <w:style w:type="character" w:customStyle="1" w:styleId="2Char">
    <w:name w:val="标题 2 Char"/>
    <w:basedOn w:val="a0"/>
    <w:link w:val="2"/>
    <w:uiPriority w:val="9"/>
    <w:rsid w:val="00AF38E0"/>
    <w:rPr>
      <w:rFonts w:ascii="Arial" w:eastAsiaTheme="majorEastAsia" w:hAnsi="Arial" w:cstheme="majorBidi"/>
      <w:b/>
      <w:bCs/>
      <w:i/>
      <w:sz w:val="22"/>
      <w:szCs w:val="26"/>
      <w:lang w:val="en-GB"/>
    </w:rPr>
  </w:style>
  <w:style w:type="paragraph" w:styleId="a3">
    <w:name w:val="Balloon Text"/>
    <w:basedOn w:val="a"/>
    <w:link w:val="Char"/>
    <w:uiPriority w:val="99"/>
    <w:semiHidden/>
    <w:unhideWhenUsed/>
    <w:rsid w:val="00AF38E0"/>
    <w:rPr>
      <w:rFonts w:ascii="Lucida Grande" w:hAnsi="Lucida Grande" w:cs="Lucida Grande"/>
      <w:sz w:val="18"/>
      <w:szCs w:val="18"/>
    </w:rPr>
  </w:style>
  <w:style w:type="character" w:customStyle="1" w:styleId="Char">
    <w:name w:val="批注框文本 Char"/>
    <w:basedOn w:val="a0"/>
    <w:link w:val="a3"/>
    <w:uiPriority w:val="99"/>
    <w:semiHidden/>
    <w:rsid w:val="00AF38E0"/>
    <w:rPr>
      <w:rFonts w:ascii="Lucida Grande" w:hAnsi="Lucida Grande" w:cs="Lucida Grande"/>
      <w:sz w:val="18"/>
      <w:szCs w:val="18"/>
      <w:lang w:val="en-GB"/>
    </w:rPr>
  </w:style>
  <w:style w:type="character" w:styleId="a4">
    <w:name w:val="line number"/>
    <w:basedOn w:val="a0"/>
    <w:uiPriority w:val="99"/>
    <w:semiHidden/>
    <w:unhideWhenUsed/>
    <w:rsid w:val="00AF38E0"/>
  </w:style>
  <w:style w:type="paragraph" w:styleId="a5">
    <w:name w:val="Title"/>
    <w:basedOn w:val="a"/>
    <w:next w:val="a"/>
    <w:link w:val="Char0"/>
    <w:uiPriority w:val="10"/>
    <w:qFormat/>
    <w:rsid w:val="00AF38E0"/>
    <w:pPr>
      <w:spacing w:after="300"/>
      <w:contextualSpacing/>
    </w:pPr>
    <w:rPr>
      <w:rFonts w:eastAsiaTheme="majorEastAsia" w:cstheme="majorBidi"/>
      <w:b/>
      <w:spacing w:val="5"/>
      <w:kern w:val="28"/>
      <w:szCs w:val="52"/>
    </w:rPr>
  </w:style>
  <w:style w:type="character" w:customStyle="1" w:styleId="Char0">
    <w:name w:val="标题 Char"/>
    <w:basedOn w:val="a0"/>
    <w:link w:val="a5"/>
    <w:uiPriority w:val="10"/>
    <w:rsid w:val="00AF38E0"/>
    <w:rPr>
      <w:rFonts w:ascii="Arial" w:eastAsiaTheme="majorEastAsia" w:hAnsi="Arial" w:cstheme="majorBidi"/>
      <w:b/>
      <w:spacing w:val="5"/>
      <w:kern w:val="28"/>
      <w:szCs w:val="52"/>
      <w:lang w:val="en-GB"/>
    </w:rPr>
  </w:style>
  <w:style w:type="paragraph" w:customStyle="1" w:styleId="EndNoteBibliographyTitle">
    <w:name w:val="EndNote Bibliography Title"/>
    <w:basedOn w:val="a"/>
    <w:rsid w:val="00AF38E0"/>
    <w:pPr>
      <w:jc w:val="center"/>
    </w:pPr>
    <w:rPr>
      <w:rFonts w:ascii="Arial" w:hAnsi="Arial" w:cs="Arial"/>
      <w:sz w:val="22"/>
      <w:lang w:val="nl-NL"/>
    </w:rPr>
  </w:style>
  <w:style w:type="paragraph" w:customStyle="1" w:styleId="EndNoteBibliography">
    <w:name w:val="EndNote Bibliography"/>
    <w:basedOn w:val="a"/>
    <w:rsid w:val="00AF38E0"/>
    <w:pPr>
      <w:spacing w:line="240" w:lineRule="auto"/>
    </w:pPr>
    <w:rPr>
      <w:rFonts w:ascii="Arial" w:hAnsi="Arial" w:cs="Arial"/>
      <w:sz w:val="22"/>
      <w:lang w:val="nl-NL"/>
    </w:rPr>
  </w:style>
  <w:style w:type="paragraph" w:styleId="a6">
    <w:name w:val="List Paragraph"/>
    <w:basedOn w:val="a"/>
    <w:uiPriority w:val="34"/>
    <w:qFormat/>
    <w:rsid w:val="00AF38E0"/>
    <w:pPr>
      <w:ind w:left="720"/>
      <w:contextualSpacing/>
    </w:pPr>
  </w:style>
  <w:style w:type="character" w:styleId="a7">
    <w:name w:val="annotation reference"/>
    <w:basedOn w:val="a0"/>
    <w:uiPriority w:val="99"/>
    <w:semiHidden/>
    <w:unhideWhenUsed/>
    <w:rsid w:val="00AF38E0"/>
    <w:rPr>
      <w:sz w:val="18"/>
      <w:szCs w:val="18"/>
    </w:rPr>
  </w:style>
  <w:style w:type="paragraph" w:styleId="a8">
    <w:name w:val="annotation text"/>
    <w:basedOn w:val="a"/>
    <w:link w:val="Char1"/>
    <w:uiPriority w:val="99"/>
    <w:semiHidden/>
    <w:unhideWhenUsed/>
    <w:rsid w:val="00AF38E0"/>
    <w:pPr>
      <w:spacing w:line="240" w:lineRule="auto"/>
    </w:pPr>
  </w:style>
  <w:style w:type="character" w:customStyle="1" w:styleId="Char1">
    <w:name w:val="批注文字 Char"/>
    <w:basedOn w:val="a0"/>
    <w:link w:val="a8"/>
    <w:uiPriority w:val="99"/>
    <w:semiHidden/>
    <w:rsid w:val="00AF38E0"/>
    <w:rPr>
      <w:rFonts w:ascii="Arial" w:hAnsi="Arial"/>
      <w:lang w:val="en-GB"/>
    </w:rPr>
  </w:style>
  <w:style w:type="paragraph" w:styleId="a9">
    <w:name w:val="annotation subject"/>
    <w:basedOn w:val="a8"/>
    <w:next w:val="a8"/>
    <w:link w:val="Char2"/>
    <w:uiPriority w:val="99"/>
    <w:semiHidden/>
    <w:unhideWhenUsed/>
    <w:rsid w:val="00AF38E0"/>
    <w:rPr>
      <w:b/>
      <w:bCs/>
      <w:sz w:val="20"/>
      <w:szCs w:val="20"/>
    </w:rPr>
  </w:style>
  <w:style w:type="character" w:customStyle="1" w:styleId="Char2">
    <w:name w:val="批注主题 Char"/>
    <w:basedOn w:val="Char1"/>
    <w:link w:val="a9"/>
    <w:uiPriority w:val="99"/>
    <w:semiHidden/>
    <w:rsid w:val="00AF38E0"/>
    <w:rPr>
      <w:rFonts w:ascii="Arial" w:hAnsi="Arial"/>
      <w:b/>
      <w:bCs/>
      <w:sz w:val="20"/>
      <w:szCs w:val="20"/>
      <w:lang w:val="en-GB"/>
    </w:rPr>
  </w:style>
  <w:style w:type="table" w:styleId="aa">
    <w:name w:val="Table Grid"/>
    <w:basedOn w:val="a1"/>
    <w:uiPriority w:val="59"/>
    <w:rsid w:val="00AF38E0"/>
    <w:rPr>
      <w:lang w:val="nl-N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b">
    <w:name w:val="Hyperlink"/>
    <w:basedOn w:val="a0"/>
    <w:uiPriority w:val="99"/>
    <w:unhideWhenUsed/>
    <w:rsid w:val="00D87F3A"/>
    <w:rPr>
      <w:color w:val="0000FF" w:themeColor="hyperlink"/>
      <w:u w:val="single"/>
    </w:rPr>
  </w:style>
  <w:style w:type="paragraph" w:styleId="ac">
    <w:name w:val="No Spacing"/>
    <w:uiPriority w:val="1"/>
    <w:qFormat/>
    <w:rsid w:val="00C03329"/>
    <w:pPr>
      <w:jc w:val="both"/>
    </w:pPr>
    <w:rPr>
      <w:rFonts w:ascii="Book Antiqua" w:hAnsi="Book Antiqua"/>
      <w:lang w:val="en-GB"/>
    </w:rPr>
  </w:style>
  <w:style w:type="paragraph" w:styleId="ad">
    <w:name w:val="header"/>
    <w:basedOn w:val="a"/>
    <w:link w:val="Char3"/>
    <w:uiPriority w:val="99"/>
    <w:unhideWhenUsed/>
    <w:rsid w:val="00304795"/>
    <w:pPr>
      <w:tabs>
        <w:tab w:val="center" w:pos="4703"/>
        <w:tab w:val="right" w:pos="9406"/>
      </w:tabs>
      <w:spacing w:line="240" w:lineRule="auto"/>
    </w:pPr>
  </w:style>
  <w:style w:type="character" w:customStyle="1" w:styleId="Char3">
    <w:name w:val="页眉 Char"/>
    <w:basedOn w:val="a0"/>
    <w:link w:val="ad"/>
    <w:uiPriority w:val="99"/>
    <w:rsid w:val="00304795"/>
    <w:rPr>
      <w:rFonts w:ascii="Book Antiqua" w:hAnsi="Book Antiqua"/>
      <w:lang w:val="en-GB"/>
    </w:rPr>
  </w:style>
  <w:style w:type="paragraph" w:styleId="ae">
    <w:name w:val="footer"/>
    <w:basedOn w:val="a"/>
    <w:link w:val="Char4"/>
    <w:uiPriority w:val="99"/>
    <w:unhideWhenUsed/>
    <w:rsid w:val="00304795"/>
    <w:pPr>
      <w:tabs>
        <w:tab w:val="center" w:pos="4703"/>
        <w:tab w:val="right" w:pos="9406"/>
      </w:tabs>
      <w:spacing w:line="240" w:lineRule="auto"/>
    </w:pPr>
  </w:style>
  <w:style w:type="character" w:customStyle="1" w:styleId="Char4">
    <w:name w:val="页脚 Char"/>
    <w:basedOn w:val="a0"/>
    <w:link w:val="ae"/>
    <w:uiPriority w:val="99"/>
    <w:rsid w:val="00304795"/>
    <w:rPr>
      <w:rFonts w:ascii="Book Antiqua" w:hAnsi="Book Antiqua"/>
      <w:lang w:val="en-GB"/>
    </w:rPr>
  </w:style>
  <w:style w:type="character" w:styleId="af">
    <w:name w:val="page number"/>
    <w:basedOn w:val="a0"/>
    <w:uiPriority w:val="99"/>
    <w:semiHidden/>
    <w:unhideWhenUsed/>
    <w:rsid w:val="007B7C8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48003464">
      <w:bodyDiv w:val="1"/>
      <w:marLeft w:val="0"/>
      <w:marRight w:val="0"/>
      <w:marTop w:val="0"/>
      <w:marBottom w:val="0"/>
      <w:divBdr>
        <w:top w:val="none" w:sz="0" w:space="0" w:color="auto"/>
        <w:left w:val="none" w:sz="0" w:space="0" w:color="auto"/>
        <w:bottom w:val="none" w:sz="0" w:space="0" w:color="auto"/>
        <w:right w:val="none" w:sz="0" w:space="0" w:color="auto"/>
      </w:divBdr>
      <w:divsChild>
        <w:div w:id="776751139">
          <w:marLeft w:val="0"/>
          <w:marRight w:val="0"/>
          <w:marTop w:val="0"/>
          <w:marBottom w:val="0"/>
          <w:divBdr>
            <w:top w:val="none" w:sz="0" w:space="0" w:color="auto"/>
            <w:left w:val="none" w:sz="0" w:space="0" w:color="auto"/>
            <w:bottom w:val="none" w:sz="0" w:space="0" w:color="auto"/>
            <w:right w:val="none" w:sz="0" w:space="0" w:color="auto"/>
          </w:divBdr>
          <w:divsChild>
            <w:div w:id="728958157">
              <w:marLeft w:val="0"/>
              <w:marRight w:val="0"/>
              <w:marTop w:val="0"/>
              <w:marBottom w:val="0"/>
              <w:divBdr>
                <w:top w:val="none" w:sz="0" w:space="0" w:color="auto"/>
                <w:left w:val="none" w:sz="0" w:space="0" w:color="auto"/>
                <w:bottom w:val="none" w:sz="0" w:space="0" w:color="auto"/>
                <w:right w:val="none" w:sz="0" w:space="0" w:color="auto"/>
              </w:divBdr>
              <w:divsChild>
                <w:div w:id="444885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8268018">
      <w:bodyDiv w:val="1"/>
      <w:marLeft w:val="0"/>
      <w:marRight w:val="0"/>
      <w:marTop w:val="0"/>
      <w:marBottom w:val="0"/>
      <w:divBdr>
        <w:top w:val="none" w:sz="0" w:space="0" w:color="auto"/>
        <w:left w:val="none" w:sz="0" w:space="0" w:color="auto"/>
        <w:bottom w:val="none" w:sz="0" w:space="0" w:color="auto"/>
        <w:right w:val="none" w:sz="0" w:space="0" w:color="auto"/>
      </w:divBdr>
    </w:div>
    <w:div w:id="742334930">
      <w:bodyDiv w:val="1"/>
      <w:marLeft w:val="0"/>
      <w:marRight w:val="0"/>
      <w:marTop w:val="0"/>
      <w:marBottom w:val="0"/>
      <w:divBdr>
        <w:top w:val="none" w:sz="0" w:space="0" w:color="auto"/>
        <w:left w:val="none" w:sz="0" w:space="0" w:color="auto"/>
        <w:bottom w:val="none" w:sz="0" w:space="0" w:color="auto"/>
        <w:right w:val="none" w:sz="0" w:space="0" w:color="auto"/>
      </w:divBdr>
    </w:div>
    <w:div w:id="953438272">
      <w:bodyDiv w:val="1"/>
      <w:marLeft w:val="0"/>
      <w:marRight w:val="0"/>
      <w:marTop w:val="0"/>
      <w:marBottom w:val="0"/>
      <w:divBdr>
        <w:top w:val="none" w:sz="0" w:space="0" w:color="auto"/>
        <w:left w:val="none" w:sz="0" w:space="0" w:color="auto"/>
        <w:bottom w:val="none" w:sz="0" w:space="0" w:color="auto"/>
        <w:right w:val="none" w:sz="0" w:space="0" w:color="auto"/>
      </w:divBdr>
    </w:div>
    <w:div w:id="1056047624">
      <w:bodyDiv w:val="1"/>
      <w:marLeft w:val="0"/>
      <w:marRight w:val="0"/>
      <w:marTop w:val="0"/>
      <w:marBottom w:val="0"/>
      <w:divBdr>
        <w:top w:val="none" w:sz="0" w:space="0" w:color="auto"/>
        <w:left w:val="none" w:sz="0" w:space="0" w:color="auto"/>
        <w:bottom w:val="none" w:sz="0" w:space="0" w:color="auto"/>
        <w:right w:val="none" w:sz="0" w:space="0" w:color="auto"/>
      </w:divBdr>
    </w:div>
    <w:div w:id="1315376439">
      <w:bodyDiv w:val="1"/>
      <w:marLeft w:val="0"/>
      <w:marRight w:val="0"/>
      <w:marTop w:val="0"/>
      <w:marBottom w:val="0"/>
      <w:divBdr>
        <w:top w:val="none" w:sz="0" w:space="0" w:color="auto"/>
        <w:left w:val="none" w:sz="0" w:space="0" w:color="auto"/>
        <w:bottom w:val="none" w:sz="0" w:space="0" w:color="auto"/>
        <w:right w:val="none" w:sz="0" w:space="0" w:color="auto"/>
      </w:divBdr>
    </w:div>
    <w:div w:id="1741562929">
      <w:bodyDiv w:val="1"/>
      <w:marLeft w:val="0"/>
      <w:marRight w:val="0"/>
      <w:marTop w:val="0"/>
      <w:marBottom w:val="0"/>
      <w:divBdr>
        <w:top w:val="none" w:sz="0" w:space="0" w:color="auto"/>
        <w:left w:val="none" w:sz="0" w:space="0" w:color="auto"/>
        <w:bottom w:val="none" w:sz="0" w:space="0" w:color="auto"/>
        <w:right w:val="none" w:sz="0" w:space="0" w:color="auto"/>
      </w:divBdr>
    </w:div>
    <w:div w:id="1930579132">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thema">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BF3E95A-C18D-4EC5-88FA-7FD98A3D53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51</Pages>
  <Words>30049</Words>
  <Characters>171282</Characters>
  <Application>Microsoft Office Word</Application>
  <DocSecurity>0</DocSecurity>
  <Lines>1427</Lines>
  <Paragraphs>40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Hasselt</Company>
  <LinksUpToDate>false</LinksUpToDate>
  <CharactersWithSpaces>20093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ieselotte Lemoine</dc:creator>
  <cp:lastModifiedBy>tulipyu</cp:lastModifiedBy>
  <cp:revision>7</cp:revision>
  <dcterms:created xsi:type="dcterms:W3CDTF">2016-07-31T13:55:00Z</dcterms:created>
  <dcterms:modified xsi:type="dcterms:W3CDTF">2016-08-01T07:04:00Z</dcterms:modified>
</cp:coreProperties>
</file>